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8749D" w14:textId="4F7B4F0B" w:rsidR="00C419DE" w:rsidRPr="00464C91" w:rsidRDefault="007B0B59" w:rsidP="002F74BD">
      <w:pPr>
        <w:spacing w:line="360" w:lineRule="auto"/>
        <w:rPr>
          <w:b/>
        </w:rPr>
      </w:pPr>
      <w:r w:rsidRPr="00464C91">
        <w:rPr>
          <w:b/>
        </w:rPr>
        <w:t xml:space="preserve">Macromolecular </w:t>
      </w:r>
      <w:r w:rsidR="007451BB" w:rsidRPr="00464C91">
        <w:rPr>
          <w:b/>
        </w:rPr>
        <w:t>interactions</w:t>
      </w:r>
      <w:r w:rsidRPr="00464C91">
        <w:rPr>
          <w:b/>
        </w:rPr>
        <w:t xml:space="preserve"> in</w:t>
      </w:r>
      <w:r w:rsidR="007451BB" w:rsidRPr="00464C91">
        <w:rPr>
          <w:b/>
        </w:rPr>
        <w:t xml:space="preserve"> </w:t>
      </w:r>
      <w:r w:rsidRPr="00464C91">
        <w:rPr>
          <w:b/>
        </w:rPr>
        <w:t>cartilage extracellular matrix</w:t>
      </w:r>
      <w:r w:rsidR="00CB65A4" w:rsidRPr="00464C91">
        <w:rPr>
          <w:b/>
        </w:rPr>
        <w:t xml:space="preserve"> </w:t>
      </w:r>
      <w:r w:rsidRPr="00464C91">
        <w:rPr>
          <w:b/>
        </w:rPr>
        <w:t xml:space="preserve">vary according to the </w:t>
      </w:r>
      <w:r w:rsidR="007451BB" w:rsidRPr="00464C91">
        <w:rPr>
          <w:b/>
        </w:rPr>
        <w:t>cartilage type</w:t>
      </w:r>
      <w:r w:rsidR="00623008" w:rsidRPr="00464C91">
        <w:rPr>
          <w:b/>
        </w:rPr>
        <w:t xml:space="preserve"> and location</w:t>
      </w:r>
    </w:p>
    <w:p w14:paraId="504EA697" w14:textId="77777777" w:rsidR="00756AB7" w:rsidRPr="00464C91" w:rsidRDefault="00756AB7" w:rsidP="002F74BD">
      <w:pPr>
        <w:pStyle w:val="Authors"/>
        <w:spacing w:line="360" w:lineRule="auto"/>
      </w:pPr>
    </w:p>
    <w:p w14:paraId="1049CF4C" w14:textId="3C945FF8" w:rsidR="00756AB7" w:rsidRPr="00464C91" w:rsidRDefault="001E1A79" w:rsidP="002F74BD">
      <w:pPr>
        <w:pStyle w:val="Authors"/>
        <w:spacing w:line="360" w:lineRule="auto"/>
        <w:jc w:val="both"/>
        <w:rPr>
          <w:vertAlign w:val="superscript"/>
        </w:rPr>
      </w:pPr>
      <w:bookmarkStart w:id="0" w:name="_Hlk522181710"/>
      <w:proofErr w:type="spellStart"/>
      <w:r w:rsidRPr="00464C91">
        <w:t>Manula</w:t>
      </w:r>
      <w:proofErr w:type="spellEnd"/>
      <w:r w:rsidRPr="00464C91">
        <w:t xml:space="preserve"> S.B</w:t>
      </w:r>
      <w:r w:rsidR="00730238" w:rsidRPr="00464C91">
        <w:t xml:space="preserve">. </w:t>
      </w:r>
      <w:r w:rsidRPr="00464C91">
        <w:t>Rathnayake</w:t>
      </w:r>
      <w:bookmarkEnd w:id="0"/>
      <w:r w:rsidR="00E856DF" w:rsidRPr="00464C91">
        <w:rPr>
          <w:vertAlign w:val="superscript"/>
        </w:rPr>
        <w:t>1</w:t>
      </w:r>
      <w:r w:rsidR="00FB0370" w:rsidRPr="00464C91">
        <w:t>,</w:t>
      </w:r>
      <w:r w:rsidR="00105CFD" w:rsidRPr="00464C91">
        <w:t xml:space="preserve"> </w:t>
      </w:r>
      <w:r w:rsidR="00B2114A" w:rsidRPr="00464C91">
        <w:t xml:space="preserve">Brooke </w:t>
      </w:r>
      <w:r w:rsidR="00626868" w:rsidRPr="00464C91">
        <w:t xml:space="preserve">L. </w:t>
      </w:r>
      <w:r w:rsidR="00B2114A" w:rsidRPr="00464C91">
        <w:t>Farrugia</w:t>
      </w:r>
      <w:r w:rsidR="00B2114A" w:rsidRPr="00464C91">
        <w:rPr>
          <w:vertAlign w:val="superscript"/>
        </w:rPr>
        <w:t>1</w:t>
      </w:r>
      <w:r w:rsidR="00B2114A" w:rsidRPr="00464C91">
        <w:t xml:space="preserve">, </w:t>
      </w:r>
      <w:proofErr w:type="spellStart"/>
      <w:r w:rsidR="00210E3A" w:rsidRPr="00464C91">
        <w:t>Karyna</w:t>
      </w:r>
      <w:proofErr w:type="spellEnd"/>
      <w:r w:rsidR="00210E3A" w:rsidRPr="00464C91">
        <w:t xml:space="preserve"> Kulakova</w:t>
      </w:r>
      <w:r w:rsidR="002F227E" w:rsidRPr="00464C91">
        <w:rPr>
          <w:vertAlign w:val="superscript"/>
        </w:rPr>
        <w:t>1</w:t>
      </w:r>
      <w:r w:rsidR="00E80DE9" w:rsidRPr="00464C91">
        <w:t>,</w:t>
      </w:r>
      <w:r w:rsidR="00FB0370" w:rsidRPr="00464C91">
        <w:t xml:space="preserve"> </w:t>
      </w:r>
      <w:r w:rsidR="00123E81" w:rsidRPr="00464C91">
        <w:t>Colet E.M. ter Voert</w:t>
      </w:r>
      <w:r w:rsidR="003158E8" w:rsidRPr="00464C91">
        <w:rPr>
          <w:vertAlign w:val="superscript"/>
        </w:rPr>
        <w:t>1</w:t>
      </w:r>
      <w:r w:rsidR="00123E81" w:rsidRPr="00464C91">
        <w:t xml:space="preserve">, </w:t>
      </w:r>
      <w:proofErr w:type="spellStart"/>
      <w:r w:rsidR="00415F56" w:rsidRPr="00464C91">
        <w:t>Gerjo</w:t>
      </w:r>
      <w:proofErr w:type="spellEnd"/>
      <w:r w:rsidR="00415F56" w:rsidRPr="00464C91">
        <w:t xml:space="preserve"> </w:t>
      </w:r>
      <w:r w:rsidR="005654B0" w:rsidRPr="00464C91">
        <w:t xml:space="preserve">J.V.M. </w:t>
      </w:r>
      <w:r w:rsidR="00415F56" w:rsidRPr="00464C91">
        <w:t>van Osch</w:t>
      </w:r>
      <w:r w:rsidR="00FB7143" w:rsidRPr="00464C91">
        <w:rPr>
          <w:vertAlign w:val="superscript"/>
        </w:rPr>
        <w:t>2</w:t>
      </w:r>
      <w:r w:rsidR="005654B0" w:rsidRPr="00464C91">
        <w:rPr>
          <w:vertAlign w:val="superscript"/>
        </w:rPr>
        <w:t>,3</w:t>
      </w:r>
      <w:r w:rsidR="00415F56" w:rsidRPr="00464C91">
        <w:t xml:space="preserve">, </w:t>
      </w:r>
      <w:r w:rsidR="00CE2C4C" w:rsidRPr="00464C91">
        <w:t>Kathryn S. Stok</w:t>
      </w:r>
      <w:r w:rsidR="00CE2C4C" w:rsidRPr="00464C91">
        <w:rPr>
          <w:vertAlign w:val="superscript"/>
        </w:rPr>
        <w:t>1</w:t>
      </w:r>
    </w:p>
    <w:p w14:paraId="2C6DA90F" w14:textId="77777777" w:rsidR="00CE2C4C" w:rsidRPr="00464C91" w:rsidRDefault="00CE2C4C" w:rsidP="002F74BD">
      <w:pPr>
        <w:pStyle w:val="Authors"/>
        <w:spacing w:line="360" w:lineRule="auto"/>
      </w:pPr>
    </w:p>
    <w:p w14:paraId="359A17E8" w14:textId="681DFC0E" w:rsidR="00756AB7" w:rsidRPr="00464C91" w:rsidRDefault="00D54DB9" w:rsidP="002F74BD">
      <w:pPr>
        <w:pStyle w:val="Affilation"/>
        <w:spacing w:line="360" w:lineRule="auto"/>
      </w:pPr>
      <w:r w:rsidRPr="00464C91">
        <w:t>1</w:t>
      </w:r>
      <w:r w:rsidR="00756AB7" w:rsidRPr="00464C91">
        <w:t xml:space="preserve">: Department of </w:t>
      </w:r>
      <w:r w:rsidRPr="00464C91">
        <w:t>Biomedical Engineering</w:t>
      </w:r>
      <w:r w:rsidR="00756AB7" w:rsidRPr="00464C91">
        <w:t>,</w:t>
      </w:r>
      <w:r w:rsidR="009450B2" w:rsidRPr="00464C91">
        <w:t xml:space="preserve"> </w:t>
      </w:r>
      <w:r w:rsidR="00756AB7" w:rsidRPr="00464C91">
        <w:t xml:space="preserve">University of </w:t>
      </w:r>
      <w:r w:rsidRPr="00464C91">
        <w:t>Melbourne</w:t>
      </w:r>
      <w:r w:rsidR="00756AB7" w:rsidRPr="00464C91">
        <w:t xml:space="preserve">, </w:t>
      </w:r>
      <w:r w:rsidR="00AF5673" w:rsidRPr="00464C91">
        <w:t>Parkville</w:t>
      </w:r>
      <w:r w:rsidR="00756AB7" w:rsidRPr="00464C91">
        <w:t xml:space="preserve">, </w:t>
      </w:r>
      <w:r w:rsidRPr="00464C91">
        <w:t>Australia</w:t>
      </w:r>
    </w:p>
    <w:p w14:paraId="40218AF2" w14:textId="6ECC3C88" w:rsidR="00415F56" w:rsidRPr="00464C91" w:rsidRDefault="00FB7143" w:rsidP="002F74BD">
      <w:pPr>
        <w:pStyle w:val="Affilation"/>
        <w:spacing w:line="360" w:lineRule="auto"/>
      </w:pPr>
      <w:r w:rsidRPr="00464C91">
        <w:t>2</w:t>
      </w:r>
      <w:r w:rsidR="00415F56" w:rsidRPr="00464C91">
        <w:t xml:space="preserve">: </w:t>
      </w:r>
      <w:r w:rsidR="00D45AE9" w:rsidRPr="00464C91">
        <w:t>Department of Otorhinolaryngology and Department of Orthopaedics, Erasmus MC, University Medical Centre Rotterdam, the Netherlands</w:t>
      </w:r>
    </w:p>
    <w:p w14:paraId="36BAE698" w14:textId="2FE86867" w:rsidR="00FB0370" w:rsidRPr="00464C91" w:rsidRDefault="005654B0" w:rsidP="002F74BD">
      <w:pPr>
        <w:pStyle w:val="Affilation"/>
        <w:spacing w:line="360" w:lineRule="auto"/>
      </w:pPr>
      <w:r w:rsidRPr="00464C91">
        <w:t>3: Department of Biomedical Engineering, Faculty of Mechanical, Maritime, and Materials Engineering, Delft University of Technology, Delft, the Netherlands</w:t>
      </w:r>
    </w:p>
    <w:p w14:paraId="7393E26A" w14:textId="2A4D4A56" w:rsidR="00756AB7" w:rsidRPr="00464C91" w:rsidRDefault="00756AB7" w:rsidP="002F74BD">
      <w:pPr>
        <w:pStyle w:val="Affilation"/>
        <w:spacing w:line="360" w:lineRule="auto"/>
      </w:pPr>
    </w:p>
    <w:p w14:paraId="72298C6C" w14:textId="271601C4" w:rsidR="001C3E55" w:rsidRPr="00464C91" w:rsidRDefault="001C3E55" w:rsidP="002F74BD">
      <w:pPr>
        <w:pStyle w:val="Affilation"/>
        <w:spacing w:line="360" w:lineRule="auto"/>
      </w:pPr>
      <w:r w:rsidRPr="00464C91">
        <w:t>This work was carried out in Department of Biomedical Engineering, University of Melbourne, Parkville, Australia</w:t>
      </w:r>
    </w:p>
    <w:p w14:paraId="124E8D47" w14:textId="77777777" w:rsidR="00A04137" w:rsidRPr="00464C91" w:rsidRDefault="00A04137" w:rsidP="002F74BD">
      <w:pPr>
        <w:pStyle w:val="Affilation"/>
        <w:spacing w:line="360" w:lineRule="auto"/>
      </w:pPr>
    </w:p>
    <w:p w14:paraId="13EE43A4" w14:textId="16ACB4C4" w:rsidR="00756AB7" w:rsidRPr="00464C91" w:rsidRDefault="00756AB7" w:rsidP="002F74BD">
      <w:pPr>
        <w:pStyle w:val="Affilation"/>
        <w:spacing w:line="360" w:lineRule="auto"/>
      </w:pPr>
      <w:r w:rsidRPr="00464C91">
        <w:t>Funding sources:</w:t>
      </w:r>
      <w:r w:rsidR="00123E81" w:rsidRPr="00464C91">
        <w:t xml:space="preserve"> </w:t>
      </w:r>
      <w:r w:rsidR="00387EEE" w:rsidRPr="00464C91">
        <w:t xml:space="preserve">The </w:t>
      </w:r>
      <w:r w:rsidR="00123E81" w:rsidRPr="00464C91">
        <w:t>University of Melbourne</w:t>
      </w:r>
      <w:r w:rsidR="00924994" w:rsidRPr="00464C91">
        <w:t xml:space="preserve"> intramural support</w:t>
      </w:r>
    </w:p>
    <w:p w14:paraId="00DA2F37" w14:textId="4D5202A8" w:rsidR="001C3E55" w:rsidRPr="00464C91" w:rsidRDefault="001C3E55" w:rsidP="002F74BD">
      <w:pPr>
        <w:pStyle w:val="Affilation"/>
        <w:spacing w:line="360" w:lineRule="auto"/>
      </w:pPr>
    </w:p>
    <w:p w14:paraId="5E358BD3" w14:textId="77777777" w:rsidR="001C3E55" w:rsidRPr="00464C91" w:rsidRDefault="001C3E55" w:rsidP="001C3E55">
      <w:pPr>
        <w:spacing w:line="240" w:lineRule="auto"/>
      </w:pPr>
      <w:r w:rsidRPr="00464C91">
        <w:t>Corresponding author:</w:t>
      </w:r>
    </w:p>
    <w:p w14:paraId="4742013B" w14:textId="77777777" w:rsidR="001C3E55" w:rsidRPr="00464C91" w:rsidRDefault="001C3E55" w:rsidP="001C3E55">
      <w:pPr>
        <w:spacing w:line="240" w:lineRule="auto"/>
      </w:pPr>
      <w:r w:rsidRPr="00464C91">
        <w:t>Kathryn S. Stok, PhD.</w:t>
      </w:r>
    </w:p>
    <w:p w14:paraId="4A361DA2" w14:textId="77777777" w:rsidR="001C3E55" w:rsidRPr="00464C91" w:rsidRDefault="001C3E55" w:rsidP="001C3E55">
      <w:pPr>
        <w:spacing w:line="240" w:lineRule="auto"/>
      </w:pPr>
      <w:r w:rsidRPr="00464C91">
        <w:t>Department of Biomedical Engineering, University of Melbourne</w:t>
      </w:r>
    </w:p>
    <w:p w14:paraId="191BAA98" w14:textId="77777777" w:rsidR="001C3E55" w:rsidRPr="00464C91" w:rsidRDefault="001C3E55" w:rsidP="001C3E55">
      <w:pPr>
        <w:spacing w:line="240" w:lineRule="auto"/>
      </w:pPr>
      <w:r w:rsidRPr="00464C91">
        <w:t>203 Bouverie St</w:t>
      </w:r>
    </w:p>
    <w:p w14:paraId="556C3B6B" w14:textId="77777777" w:rsidR="001C3E55" w:rsidRPr="00464C91" w:rsidRDefault="001C3E55" w:rsidP="001C3E55">
      <w:pPr>
        <w:spacing w:line="240" w:lineRule="auto"/>
      </w:pPr>
      <w:r w:rsidRPr="00464C91">
        <w:t>Carlton VIC 3053</w:t>
      </w:r>
    </w:p>
    <w:p w14:paraId="34306C89" w14:textId="77777777" w:rsidR="001C3E55" w:rsidRPr="00464C91" w:rsidRDefault="001C3E55" w:rsidP="001C3E55">
      <w:pPr>
        <w:spacing w:line="240" w:lineRule="auto"/>
      </w:pPr>
      <w:r w:rsidRPr="00464C91">
        <w:t>Australia</w:t>
      </w:r>
    </w:p>
    <w:p w14:paraId="40C0967E" w14:textId="33D2FE47" w:rsidR="001C3E55" w:rsidRPr="00464C91" w:rsidRDefault="001C3E55" w:rsidP="001C3E55">
      <w:pPr>
        <w:spacing w:line="240" w:lineRule="auto"/>
      </w:pPr>
      <w:r w:rsidRPr="00464C91">
        <w:t>Tel: +61 383449761</w:t>
      </w:r>
    </w:p>
    <w:p w14:paraId="375A27A1" w14:textId="77777777" w:rsidR="001C3E55" w:rsidRPr="00464C91" w:rsidRDefault="001C3E55" w:rsidP="001C3E55">
      <w:pPr>
        <w:spacing w:line="240" w:lineRule="auto"/>
      </w:pPr>
      <w:r w:rsidRPr="00464C91">
        <w:t xml:space="preserve">Email: </w:t>
      </w:r>
      <w:hyperlink r:id="rId11" w:history="1">
        <w:r w:rsidRPr="00464C91">
          <w:rPr>
            <w:rStyle w:val="Hyperlink"/>
          </w:rPr>
          <w:t>kstok@unimelb.edu.au</w:t>
        </w:r>
      </w:hyperlink>
    </w:p>
    <w:p w14:paraId="5E3CD147" w14:textId="77777777" w:rsidR="001C3E55" w:rsidRPr="00464C91" w:rsidRDefault="001C3E55" w:rsidP="002F74BD">
      <w:pPr>
        <w:pStyle w:val="Affilation"/>
        <w:spacing w:line="360" w:lineRule="auto"/>
      </w:pPr>
    </w:p>
    <w:p w14:paraId="0AAC4571" w14:textId="77777777" w:rsidR="001C3E55" w:rsidRPr="00464C91" w:rsidRDefault="001C3E55" w:rsidP="001C3E55">
      <w:pPr>
        <w:pStyle w:val="Affilation"/>
        <w:spacing w:line="360" w:lineRule="auto"/>
      </w:pPr>
      <w:r w:rsidRPr="00464C91">
        <w:t>Authors:</w:t>
      </w:r>
    </w:p>
    <w:p w14:paraId="0DF0B9F9" w14:textId="77777777" w:rsidR="001C3E55" w:rsidRPr="00464C91" w:rsidRDefault="001C3E55" w:rsidP="001C3E55">
      <w:pPr>
        <w:pStyle w:val="Affilation"/>
        <w:spacing w:line="360" w:lineRule="auto"/>
      </w:pPr>
      <w:proofErr w:type="spellStart"/>
      <w:r w:rsidRPr="00464C91">
        <w:t>Manula</w:t>
      </w:r>
      <w:proofErr w:type="spellEnd"/>
      <w:r w:rsidRPr="00464C91">
        <w:t xml:space="preserve"> S.B. </w:t>
      </w:r>
      <w:proofErr w:type="spellStart"/>
      <w:r w:rsidRPr="00464C91">
        <w:t>Rathnayake</w:t>
      </w:r>
      <w:proofErr w:type="spellEnd"/>
      <w:r w:rsidRPr="00464C91">
        <w:tab/>
        <w:t>saubagyar@student.unimelb.edu.au</w:t>
      </w:r>
    </w:p>
    <w:p w14:paraId="671B4897" w14:textId="77777777" w:rsidR="001C3E55" w:rsidRPr="00464C91" w:rsidRDefault="001C3E55" w:rsidP="001C3E55">
      <w:pPr>
        <w:pStyle w:val="Affilation"/>
        <w:spacing w:line="360" w:lineRule="auto"/>
      </w:pPr>
      <w:r w:rsidRPr="00464C91">
        <w:t>Brooke Farrugia</w:t>
      </w:r>
      <w:r w:rsidRPr="00464C91">
        <w:tab/>
      </w:r>
      <w:r w:rsidRPr="00464C91">
        <w:tab/>
        <w:t>brooke.farrugia@unimelb.edu.au</w:t>
      </w:r>
    </w:p>
    <w:p w14:paraId="1CBCBF78" w14:textId="77777777" w:rsidR="001C3E55" w:rsidRPr="00464C91" w:rsidRDefault="001C3E55" w:rsidP="001C3E55">
      <w:pPr>
        <w:pStyle w:val="Affilation"/>
        <w:spacing w:line="360" w:lineRule="auto"/>
        <w:rPr>
          <w:lang w:val="de-CH"/>
        </w:rPr>
      </w:pPr>
      <w:proofErr w:type="spellStart"/>
      <w:r w:rsidRPr="00464C91">
        <w:rPr>
          <w:lang w:val="de-CH"/>
        </w:rPr>
        <w:t>Karyna</w:t>
      </w:r>
      <w:proofErr w:type="spellEnd"/>
      <w:r w:rsidRPr="00464C91">
        <w:rPr>
          <w:lang w:val="de-CH"/>
        </w:rPr>
        <w:t xml:space="preserve"> </w:t>
      </w:r>
      <w:proofErr w:type="spellStart"/>
      <w:r w:rsidRPr="00464C91">
        <w:rPr>
          <w:lang w:val="de-CH"/>
        </w:rPr>
        <w:t>Kulakova</w:t>
      </w:r>
      <w:proofErr w:type="spellEnd"/>
      <w:r w:rsidRPr="00464C91">
        <w:rPr>
          <w:lang w:val="de-CH"/>
        </w:rPr>
        <w:tab/>
      </w:r>
      <w:r w:rsidRPr="00464C91">
        <w:rPr>
          <w:lang w:val="de-CH"/>
        </w:rPr>
        <w:tab/>
        <w:t>kulakova.ph@knu.ua</w:t>
      </w:r>
    </w:p>
    <w:p w14:paraId="100A26AE" w14:textId="77777777" w:rsidR="001C3E55" w:rsidRPr="002710E2" w:rsidRDefault="001C3E55" w:rsidP="001C3E55">
      <w:pPr>
        <w:pStyle w:val="Affilation"/>
        <w:spacing w:line="360" w:lineRule="auto"/>
        <w:rPr>
          <w:lang w:val="nl-NL"/>
        </w:rPr>
      </w:pPr>
      <w:r w:rsidRPr="002710E2">
        <w:rPr>
          <w:lang w:val="nl-NL"/>
        </w:rPr>
        <w:t>Colet E.M. ter Voert</w:t>
      </w:r>
      <w:r w:rsidRPr="002710E2">
        <w:rPr>
          <w:lang w:val="nl-NL"/>
        </w:rPr>
        <w:tab/>
      </w:r>
      <w:r w:rsidRPr="002710E2">
        <w:rPr>
          <w:lang w:val="nl-NL"/>
        </w:rPr>
        <w:tab/>
        <w:t>c.e.m.t.voert@student.tue.nl</w:t>
      </w:r>
    </w:p>
    <w:p w14:paraId="707A8AA5" w14:textId="77777777" w:rsidR="001C3E55" w:rsidRPr="00464C91" w:rsidRDefault="001C3E55" w:rsidP="001C3E55">
      <w:pPr>
        <w:pStyle w:val="Affilation"/>
        <w:spacing w:line="360" w:lineRule="auto"/>
        <w:rPr>
          <w:lang w:val="de-CH"/>
        </w:rPr>
      </w:pPr>
      <w:proofErr w:type="spellStart"/>
      <w:r w:rsidRPr="00464C91">
        <w:rPr>
          <w:lang w:val="de-CH"/>
        </w:rPr>
        <w:t>Gerjo</w:t>
      </w:r>
      <w:proofErr w:type="spellEnd"/>
      <w:r w:rsidRPr="00464C91">
        <w:rPr>
          <w:lang w:val="de-CH"/>
        </w:rPr>
        <w:t xml:space="preserve"> van Osch</w:t>
      </w:r>
      <w:r w:rsidRPr="00464C91">
        <w:rPr>
          <w:lang w:val="de-CH"/>
        </w:rPr>
        <w:tab/>
      </w:r>
      <w:r w:rsidRPr="00464C91">
        <w:rPr>
          <w:lang w:val="de-CH"/>
        </w:rPr>
        <w:tab/>
        <w:t xml:space="preserve">g.vanosch@erasmusmc.nl  </w:t>
      </w:r>
    </w:p>
    <w:p w14:paraId="0CA17A42" w14:textId="2825C6F1" w:rsidR="00756AB7" w:rsidRPr="00464C91" w:rsidRDefault="001C3E55" w:rsidP="001C3E55">
      <w:pPr>
        <w:pStyle w:val="Affilation"/>
        <w:spacing w:line="360" w:lineRule="auto"/>
        <w:rPr>
          <w:lang w:val="de-CH"/>
        </w:rPr>
      </w:pPr>
      <w:r w:rsidRPr="00464C91">
        <w:rPr>
          <w:lang w:val="de-CH"/>
        </w:rPr>
        <w:t xml:space="preserve">Kathryn S. </w:t>
      </w:r>
      <w:proofErr w:type="spellStart"/>
      <w:r w:rsidRPr="00464C91">
        <w:rPr>
          <w:lang w:val="de-CH"/>
        </w:rPr>
        <w:t>Stok</w:t>
      </w:r>
      <w:proofErr w:type="spellEnd"/>
      <w:r w:rsidRPr="00464C91">
        <w:rPr>
          <w:lang w:val="de-CH"/>
        </w:rPr>
        <w:tab/>
      </w:r>
      <w:r w:rsidRPr="00464C91">
        <w:rPr>
          <w:lang w:val="de-CH"/>
        </w:rPr>
        <w:tab/>
        <w:t>kstok@unimelb.edu.au</w:t>
      </w:r>
    </w:p>
    <w:p w14:paraId="0813312C" w14:textId="77777777" w:rsidR="008133F9" w:rsidRPr="00464C91" w:rsidRDefault="008133F9" w:rsidP="002F74BD">
      <w:pPr>
        <w:pStyle w:val="Affilation"/>
        <w:spacing w:line="360" w:lineRule="auto"/>
        <w:rPr>
          <w:lang w:val="de-CH"/>
        </w:rPr>
      </w:pPr>
    </w:p>
    <w:p w14:paraId="680D580C" w14:textId="63FE10C5" w:rsidR="00756AB7" w:rsidRPr="00464C91" w:rsidRDefault="00EB7AEB" w:rsidP="00B43826">
      <w:pPr>
        <w:pStyle w:val="Mainsubheadings"/>
      </w:pPr>
      <w:r w:rsidRPr="00464C91">
        <w:t>A</w:t>
      </w:r>
      <w:r w:rsidR="00C419DE" w:rsidRPr="00464C91">
        <w:t>bstract</w:t>
      </w:r>
    </w:p>
    <w:p w14:paraId="0B73CDB5" w14:textId="7A9F70AE" w:rsidR="004E1685" w:rsidRPr="00464C91" w:rsidRDefault="001C3E55" w:rsidP="00B43826">
      <w:pPr>
        <w:spacing w:line="360" w:lineRule="auto"/>
        <w:rPr>
          <w:b/>
        </w:rPr>
      </w:pPr>
      <w:r w:rsidRPr="00464C91">
        <w:rPr>
          <w:b/>
        </w:rPr>
        <w:t>Objective</w:t>
      </w:r>
    </w:p>
    <w:p w14:paraId="62F7BD4B" w14:textId="203F6E12" w:rsidR="00756AB7" w:rsidRPr="00464C91" w:rsidRDefault="00F045A1" w:rsidP="00041B1E">
      <w:r w:rsidRPr="00464C91">
        <w:t>T</w:t>
      </w:r>
      <w:r w:rsidR="00414E19" w:rsidRPr="00464C91">
        <w:t>o</w:t>
      </w:r>
      <w:r w:rsidR="00B73DD7" w:rsidRPr="00464C91">
        <w:t xml:space="preserve"> </w:t>
      </w:r>
      <w:r w:rsidR="004774C2" w:rsidRPr="00464C91">
        <w:t xml:space="preserve">investigate </w:t>
      </w:r>
      <w:r w:rsidR="00FB6C2F" w:rsidRPr="00464C91">
        <w:t xml:space="preserve">GAG-ECM </w:t>
      </w:r>
      <w:r w:rsidR="004E1685" w:rsidRPr="00464C91">
        <w:t>interactions</w:t>
      </w:r>
      <w:r w:rsidR="003158E8" w:rsidRPr="00464C91">
        <w:t xml:space="preserve"> in</w:t>
      </w:r>
      <w:r w:rsidR="00DA2853" w:rsidRPr="00464C91">
        <w:t xml:space="preserve"> </w:t>
      </w:r>
      <w:r w:rsidR="00735CA3" w:rsidRPr="00464C91">
        <w:t xml:space="preserve">different </w:t>
      </w:r>
      <w:r w:rsidR="00B73DD7" w:rsidRPr="00464C91">
        <w:t xml:space="preserve">cartilage </w:t>
      </w:r>
      <w:r w:rsidR="00735CA3" w:rsidRPr="00464C91">
        <w:t>types</w:t>
      </w:r>
      <w:r w:rsidR="0009202C" w:rsidRPr="00464C91">
        <w:t xml:space="preserve">. </w:t>
      </w:r>
      <w:r w:rsidR="0009202C" w:rsidRPr="00F0638B">
        <w:t xml:space="preserve">To achieve this, we </w:t>
      </w:r>
      <w:r w:rsidR="00277767" w:rsidRPr="00F0638B">
        <w:t>first</w:t>
      </w:r>
      <w:r w:rsidR="0009202C" w:rsidRPr="00F0638B">
        <w:t xml:space="preserve"> aimed to determine protocols for consistent calculation of GAG content between cartilage types.</w:t>
      </w:r>
      <w:r w:rsidR="0009202C" w:rsidRPr="00464C91">
        <w:t xml:space="preserve"> </w:t>
      </w:r>
    </w:p>
    <w:p w14:paraId="03F15F41" w14:textId="41992C85" w:rsidR="004E1685" w:rsidRPr="00464C91" w:rsidRDefault="00002D51" w:rsidP="00B43826">
      <w:pPr>
        <w:spacing w:line="360" w:lineRule="auto"/>
        <w:rPr>
          <w:b/>
        </w:rPr>
      </w:pPr>
      <w:r w:rsidRPr="00464C91">
        <w:rPr>
          <w:b/>
        </w:rPr>
        <w:t>Design</w:t>
      </w:r>
    </w:p>
    <w:p w14:paraId="471959C9" w14:textId="24495D0B" w:rsidR="004E1685" w:rsidRPr="00464C91" w:rsidRDefault="00EF7AB6" w:rsidP="00041B1E">
      <w:r w:rsidRPr="00F0638B">
        <w:t xml:space="preserve">Auricular cartilage containing both collagen and elastin was used to determine the effect of lyophilisation on GAG depletion activity. </w:t>
      </w:r>
      <w:r w:rsidR="004E1685" w:rsidRPr="00F0638B">
        <w:t xml:space="preserve">Bovine articular, auricular, </w:t>
      </w:r>
      <w:proofErr w:type="gramStart"/>
      <w:r w:rsidR="004E1685" w:rsidRPr="00F0638B">
        <w:t>meniscal</w:t>
      </w:r>
      <w:proofErr w:type="gramEnd"/>
      <w:r w:rsidR="00C912C4" w:rsidRPr="00F0638B">
        <w:t xml:space="preserve"> </w:t>
      </w:r>
      <w:r w:rsidR="004E1685" w:rsidRPr="00F0638B">
        <w:t xml:space="preserve">and nasal cartilage plugs were </w:t>
      </w:r>
      <w:r w:rsidR="00A26058" w:rsidRPr="00F0638B">
        <w:t>treated</w:t>
      </w:r>
      <w:r w:rsidR="00C912C4" w:rsidRPr="00F0638B">
        <w:t xml:space="preserve"> </w:t>
      </w:r>
      <w:r w:rsidRPr="00F0638B">
        <w:t xml:space="preserve">using different reagents </w:t>
      </w:r>
      <w:r w:rsidR="004E1685" w:rsidRPr="00F0638B">
        <w:t xml:space="preserve">to </w:t>
      </w:r>
      <w:r w:rsidRPr="00F0638B">
        <w:t xml:space="preserve">selectively </w:t>
      </w:r>
      <w:r w:rsidR="00DA2853" w:rsidRPr="00F0638B">
        <w:t xml:space="preserve">remove </w:t>
      </w:r>
      <w:r w:rsidR="00FB6C2F" w:rsidRPr="00F0638B">
        <w:t>GAGs</w:t>
      </w:r>
      <w:r w:rsidR="004E1685" w:rsidRPr="00F0638B">
        <w:t>. Sulphated</w:t>
      </w:r>
      <w:r w:rsidR="004E1685" w:rsidRPr="00464C91">
        <w:t xml:space="preserve"> glycosaminoglycan</w:t>
      </w:r>
      <w:r w:rsidR="00243CE9" w:rsidRPr="00464C91">
        <w:t xml:space="preserve"> </w:t>
      </w:r>
      <w:r w:rsidR="00DA2853" w:rsidRPr="00464C91">
        <w:t>(</w:t>
      </w:r>
      <w:proofErr w:type="spellStart"/>
      <w:r w:rsidR="00DA2853" w:rsidRPr="00464C91">
        <w:t>sGAG</w:t>
      </w:r>
      <w:proofErr w:type="spellEnd"/>
      <w:r w:rsidR="001A5AED" w:rsidRPr="00464C91">
        <w:t>)</w:t>
      </w:r>
      <w:r w:rsidR="003F39E8" w:rsidRPr="00464C91">
        <w:t xml:space="preserve"> </w:t>
      </w:r>
      <w:r w:rsidR="004E1685" w:rsidRPr="00464C91">
        <w:t>remain</w:t>
      </w:r>
      <w:r w:rsidR="009A7C19" w:rsidRPr="00464C91">
        <w:t>ing</w:t>
      </w:r>
      <w:r w:rsidR="004E1685" w:rsidRPr="00464C91">
        <w:t xml:space="preserve"> in the sample </w:t>
      </w:r>
      <w:r w:rsidR="003A1638" w:rsidRPr="00464C91">
        <w:t>after</w:t>
      </w:r>
      <w:r w:rsidR="00C912C4" w:rsidRPr="00464C91">
        <w:t xml:space="preserve"> </w:t>
      </w:r>
      <w:r w:rsidR="00A26058" w:rsidRPr="00464C91">
        <w:t>treatment</w:t>
      </w:r>
      <w:r w:rsidR="003A1638" w:rsidRPr="00464C91">
        <w:t xml:space="preserve"> </w:t>
      </w:r>
      <w:r w:rsidR="00C912C4" w:rsidRPr="00464C91">
        <w:t xml:space="preserve">were </w:t>
      </w:r>
      <w:r w:rsidR="009A7C19" w:rsidRPr="00464C91">
        <w:t xml:space="preserve">measured </w:t>
      </w:r>
      <w:r w:rsidR="004E1685" w:rsidRPr="00464C91">
        <w:t xml:space="preserve">and </w:t>
      </w:r>
      <w:proofErr w:type="spellStart"/>
      <w:r w:rsidR="004E1685" w:rsidRPr="00464C91">
        <w:t>sGAG</w:t>
      </w:r>
      <w:proofErr w:type="spellEnd"/>
      <w:r w:rsidR="004E1685" w:rsidRPr="00464C91">
        <w:t xml:space="preserve"> loss</w:t>
      </w:r>
      <w:r w:rsidR="00B73DD7" w:rsidRPr="00464C91">
        <w:t xml:space="preserve"> w</w:t>
      </w:r>
      <w:r w:rsidR="00243CE9" w:rsidRPr="00464C91">
        <w:t>as</w:t>
      </w:r>
      <w:r w:rsidR="00B73DD7" w:rsidRPr="00464C91">
        <w:t xml:space="preserve"> compared</w:t>
      </w:r>
      <w:r w:rsidR="00FB6C2F" w:rsidRPr="00464C91">
        <w:t xml:space="preserve"> between cartilage types</w:t>
      </w:r>
      <w:r w:rsidR="00C271FF" w:rsidRPr="00464C91">
        <w:t>.</w:t>
      </w:r>
      <w:r w:rsidR="009A7C19" w:rsidRPr="00464C91">
        <w:t xml:space="preserve"> </w:t>
      </w:r>
    </w:p>
    <w:p w14:paraId="54486209" w14:textId="77777777" w:rsidR="004E1685" w:rsidRPr="00F0638B" w:rsidRDefault="00756AB7" w:rsidP="00B43826">
      <w:pPr>
        <w:spacing w:line="360" w:lineRule="auto"/>
        <w:rPr>
          <w:b/>
        </w:rPr>
      </w:pPr>
      <w:r w:rsidRPr="00F0638B">
        <w:rPr>
          <w:b/>
        </w:rPr>
        <w:t>Results</w:t>
      </w:r>
      <w:r w:rsidR="004E1685" w:rsidRPr="00F0638B">
        <w:rPr>
          <w:b/>
        </w:rPr>
        <w:t xml:space="preserve"> </w:t>
      </w:r>
    </w:p>
    <w:p w14:paraId="6C3AC59C" w14:textId="244A2342" w:rsidR="004E1685" w:rsidRPr="00464C91" w:rsidRDefault="00EF7AB6" w:rsidP="00041B1E">
      <w:r w:rsidRPr="00F0638B">
        <w:t xml:space="preserve">The results indicate that dry weight of cartilage should be measured prior to cartilage treatment </w:t>
      </w:r>
      <w:proofErr w:type="gramStart"/>
      <w:r w:rsidRPr="00F0638B">
        <w:t>in order to</w:t>
      </w:r>
      <w:proofErr w:type="gramEnd"/>
      <w:r w:rsidRPr="00F0638B">
        <w:t xml:space="preserve"> provide a </w:t>
      </w:r>
      <w:r w:rsidR="00277767" w:rsidRPr="00F0638B">
        <w:t xml:space="preserve">more accurate </w:t>
      </w:r>
      <w:r w:rsidRPr="00F0638B">
        <w:t xml:space="preserve">reference for normalisation. </w:t>
      </w:r>
      <w:r w:rsidR="001D6C61" w:rsidRPr="00F0638B">
        <w:t>Articular</w:t>
      </w:r>
      <w:r w:rsidR="00FD7676" w:rsidRPr="00F0638B">
        <w:t xml:space="preserve">, </w:t>
      </w:r>
      <w:proofErr w:type="gramStart"/>
      <w:r w:rsidR="00FD7676" w:rsidRPr="00F0638B">
        <w:t>meniscal</w:t>
      </w:r>
      <w:proofErr w:type="gramEnd"/>
      <w:r w:rsidR="001D6C61" w:rsidRPr="00F0638B">
        <w:t xml:space="preserve"> and</w:t>
      </w:r>
      <w:r w:rsidR="001D6C61" w:rsidRPr="00464C91">
        <w:t xml:space="preserve"> nasal cartilage lost significant amounts of </w:t>
      </w:r>
      <w:proofErr w:type="spellStart"/>
      <w:r w:rsidR="001D6C61" w:rsidRPr="00464C91">
        <w:t>sGAG</w:t>
      </w:r>
      <w:proofErr w:type="spellEnd"/>
      <w:r w:rsidR="001D6C61" w:rsidRPr="00464C91">
        <w:t xml:space="preserve"> </w:t>
      </w:r>
      <w:r w:rsidR="00E31C18" w:rsidRPr="00464C91">
        <w:t xml:space="preserve">for </w:t>
      </w:r>
      <w:r w:rsidR="001D6C61" w:rsidRPr="00464C91">
        <w:t xml:space="preserve">all </w:t>
      </w:r>
      <w:r w:rsidR="00AD7872" w:rsidRPr="00464C91">
        <w:t>reagents</w:t>
      </w:r>
      <w:r w:rsidR="001D6C61" w:rsidRPr="00464C91">
        <w:t xml:space="preserve"> used.</w:t>
      </w:r>
      <w:r w:rsidR="004E1685" w:rsidRPr="00464C91">
        <w:t xml:space="preserve"> </w:t>
      </w:r>
      <w:r w:rsidR="001D6C61" w:rsidRPr="00464C91">
        <w:t>However, only h</w:t>
      </w:r>
      <w:r w:rsidR="00044E6B" w:rsidRPr="00464C91">
        <w:t>yaluronidase</w:t>
      </w:r>
      <w:r w:rsidR="001D6C61" w:rsidRPr="00464C91">
        <w:t xml:space="preserve"> was able to remove significant amount of </w:t>
      </w:r>
      <w:proofErr w:type="spellStart"/>
      <w:r w:rsidR="001D6C61" w:rsidRPr="00464C91">
        <w:t>sGAG</w:t>
      </w:r>
      <w:proofErr w:type="spellEnd"/>
      <w:r w:rsidR="001D6C61" w:rsidRPr="00464C91">
        <w:t xml:space="preserve"> from auricular cartilage. Furthermore, hyaluronidase</w:t>
      </w:r>
      <w:r w:rsidR="00044E6B" w:rsidRPr="00464C91">
        <w:t xml:space="preserve"> was able to remove over 99% of </w:t>
      </w:r>
      <w:proofErr w:type="spellStart"/>
      <w:r w:rsidR="00044E6B" w:rsidRPr="00464C91">
        <w:t>sGAG</w:t>
      </w:r>
      <w:proofErr w:type="spellEnd"/>
      <w:r w:rsidR="00044E6B" w:rsidRPr="00464C91">
        <w:t xml:space="preserve"> from all cartilage types</w:t>
      </w:r>
      <w:r w:rsidR="00243CE9" w:rsidRPr="00464C91">
        <w:t xml:space="preserve"> except auricular cartilage where</w:t>
      </w:r>
      <w:r w:rsidR="001D6C61" w:rsidRPr="00464C91">
        <w:t xml:space="preserve"> it only removed around 76%</w:t>
      </w:r>
      <w:r w:rsidR="00044E6B" w:rsidRPr="00464C91">
        <w:t xml:space="preserve"> </w:t>
      </w:r>
      <w:r w:rsidR="001D6C61" w:rsidRPr="00464C91">
        <w:t xml:space="preserve">of </w:t>
      </w:r>
      <w:proofErr w:type="spellStart"/>
      <w:r w:rsidR="001D6C61" w:rsidRPr="00464C91">
        <w:t>sGAG</w:t>
      </w:r>
      <w:proofErr w:type="spellEnd"/>
      <w:r w:rsidR="00044E6B" w:rsidRPr="00464C91">
        <w:t>.</w:t>
      </w:r>
      <w:r w:rsidR="004E1685" w:rsidRPr="00464C91">
        <w:t xml:space="preserve"> </w:t>
      </w:r>
      <w:r w:rsidR="005C4229" w:rsidRPr="00464C91">
        <w:t>The results indicate GAG-specific ECM binding for different cartilage types and locations.</w:t>
      </w:r>
    </w:p>
    <w:p w14:paraId="54FE178C" w14:textId="20ABADC4" w:rsidR="00756AB7" w:rsidRPr="00464C91" w:rsidRDefault="00756AB7" w:rsidP="00B43826">
      <w:pPr>
        <w:spacing w:line="360" w:lineRule="auto"/>
        <w:rPr>
          <w:b/>
        </w:rPr>
      </w:pPr>
      <w:r w:rsidRPr="00464C91">
        <w:rPr>
          <w:b/>
        </w:rPr>
        <w:t>Conclusions</w:t>
      </w:r>
    </w:p>
    <w:p w14:paraId="34A175B7" w14:textId="2D832D90" w:rsidR="004E1685" w:rsidRPr="00464C91" w:rsidRDefault="00F045A1" w:rsidP="00041B1E">
      <w:r w:rsidRPr="00F0638B">
        <w:t>In conclusion, lyophilisation can be performed to determine native dry weight for normalisation without affecting the degree of GAG treatment.</w:t>
      </w:r>
      <w:r w:rsidRPr="00464C91">
        <w:t xml:space="preserve"> T</w:t>
      </w:r>
      <w:r w:rsidR="00422231" w:rsidRPr="00464C91">
        <w:t>o our knowledge, this is the first study t</w:t>
      </w:r>
      <w:r w:rsidRPr="00464C91">
        <w:t>o</w:t>
      </w:r>
      <w:r w:rsidR="00422231" w:rsidRPr="00464C91">
        <w:t xml:space="preserve"> </w:t>
      </w:r>
      <w:r w:rsidR="00F70877" w:rsidRPr="00464C91">
        <w:t>compar</w:t>
      </w:r>
      <w:r w:rsidR="00422231" w:rsidRPr="00464C91">
        <w:t>e GAG-ECM interactions of different cartilage</w:t>
      </w:r>
      <w:r w:rsidR="00F70877" w:rsidRPr="00464C91">
        <w:t xml:space="preserve"> type</w:t>
      </w:r>
      <w:r w:rsidR="005B4D40" w:rsidRPr="00464C91">
        <w:t>s</w:t>
      </w:r>
      <w:r w:rsidR="00243CE9" w:rsidRPr="00464C91">
        <w:t xml:space="preserve"> using different GAG extraction methods</w:t>
      </w:r>
      <w:r w:rsidR="00422231" w:rsidRPr="00464C91">
        <w:t xml:space="preserve">. </w:t>
      </w:r>
      <w:r w:rsidR="00FB6C2F" w:rsidRPr="00464C91">
        <w:t xml:space="preserve">Degree of </w:t>
      </w:r>
      <w:r w:rsidR="004E1685" w:rsidRPr="00464C91">
        <w:t xml:space="preserve">GAG </w:t>
      </w:r>
      <w:r w:rsidR="00C912C4" w:rsidRPr="00464C91">
        <w:t xml:space="preserve">depletion </w:t>
      </w:r>
      <w:r w:rsidR="00F70877" w:rsidRPr="00464C91">
        <w:t xml:space="preserve">not only </w:t>
      </w:r>
      <w:r w:rsidR="00B73DD7" w:rsidRPr="00464C91">
        <w:t>var</w:t>
      </w:r>
      <w:r w:rsidR="00F70877" w:rsidRPr="00464C91">
        <w:t>ied</w:t>
      </w:r>
      <w:r w:rsidR="00B73DD7" w:rsidRPr="00464C91">
        <w:t xml:space="preserve"> </w:t>
      </w:r>
      <w:r w:rsidR="00F70877" w:rsidRPr="00464C91">
        <w:t>with</w:t>
      </w:r>
      <w:r w:rsidR="00D434D0" w:rsidRPr="00464C91">
        <w:t xml:space="preserve"> </w:t>
      </w:r>
      <w:r w:rsidR="005B4D40" w:rsidRPr="00464C91">
        <w:t>cartilag</w:t>
      </w:r>
      <w:r w:rsidR="00D434D0" w:rsidRPr="00464C91">
        <w:t>e</w:t>
      </w:r>
      <w:r w:rsidR="00E31C18" w:rsidRPr="00464C91">
        <w:t xml:space="preserve"> type</w:t>
      </w:r>
      <w:r w:rsidR="00F70877" w:rsidRPr="00464C91">
        <w:t xml:space="preserve">, but also the same type </w:t>
      </w:r>
      <w:r w:rsidR="00F70877" w:rsidRPr="00464C91">
        <w:lastRenderedPageBreak/>
        <w:t xml:space="preserve">from </w:t>
      </w:r>
      <w:r w:rsidR="00FB6C2F" w:rsidRPr="00464C91">
        <w:t xml:space="preserve">different </w:t>
      </w:r>
      <w:r w:rsidR="00E31C18" w:rsidRPr="00464C91">
        <w:t xml:space="preserve">anatomic </w:t>
      </w:r>
      <w:r w:rsidR="00FB6C2F" w:rsidRPr="00464C91">
        <w:t>locations</w:t>
      </w:r>
      <w:r w:rsidR="00F70877" w:rsidRPr="00464C91">
        <w:t xml:space="preserve">. This </w:t>
      </w:r>
      <w:r w:rsidR="00D434D0" w:rsidRPr="00464C91">
        <w:t>suggest</w:t>
      </w:r>
      <w:r w:rsidR="00F70877" w:rsidRPr="00464C91">
        <w:t xml:space="preserve">s specific structure-function roles </w:t>
      </w:r>
      <w:r w:rsidR="005C4229" w:rsidRPr="00464C91">
        <w:t xml:space="preserve">for </w:t>
      </w:r>
      <w:r w:rsidR="00F70877" w:rsidRPr="00464C91">
        <w:t xml:space="preserve">GAG populations found in </w:t>
      </w:r>
      <w:r w:rsidR="005C4229" w:rsidRPr="00464C91">
        <w:t>the tissues</w:t>
      </w:r>
      <w:r w:rsidR="00F70877" w:rsidRPr="00464C91">
        <w:t>.</w:t>
      </w:r>
    </w:p>
    <w:p w14:paraId="3D0C53FB" w14:textId="77777777" w:rsidR="00924994" w:rsidRPr="00464C91" w:rsidRDefault="00924994">
      <w:pPr>
        <w:spacing w:after="200" w:line="276" w:lineRule="auto"/>
        <w:jc w:val="left"/>
      </w:pPr>
    </w:p>
    <w:p w14:paraId="263D1018" w14:textId="2C4DBB04" w:rsidR="005C4229" w:rsidRPr="00464C91" w:rsidRDefault="001C3E55">
      <w:pPr>
        <w:spacing w:after="200" w:line="276" w:lineRule="auto"/>
        <w:jc w:val="left"/>
      </w:pPr>
      <w:r w:rsidRPr="00464C91">
        <w:t>Keywords: auricular, glycosaminoglycans, meniscus, nasal septal, proteoglycans</w:t>
      </w:r>
      <w:r w:rsidR="005C4229" w:rsidRPr="00464C91">
        <w:br w:type="page"/>
      </w:r>
    </w:p>
    <w:p w14:paraId="789279E2" w14:textId="745AA119" w:rsidR="00813A9A" w:rsidRPr="00464C91" w:rsidRDefault="00813A9A" w:rsidP="00865DD9">
      <w:pPr>
        <w:spacing w:line="360" w:lineRule="auto"/>
        <w:jc w:val="left"/>
        <w:rPr>
          <w:b/>
        </w:rPr>
      </w:pPr>
      <w:r w:rsidRPr="00464C91">
        <w:rPr>
          <w:b/>
        </w:rPr>
        <w:lastRenderedPageBreak/>
        <w:t>Macromolecular interactions in cartilage extracellular matrix vary according to the cartilage type and location</w:t>
      </w:r>
    </w:p>
    <w:p w14:paraId="53E33BD5" w14:textId="77777777" w:rsidR="00865DD9" w:rsidRPr="00464C91" w:rsidRDefault="00865DD9" w:rsidP="00865DD9">
      <w:pPr>
        <w:spacing w:line="360" w:lineRule="auto"/>
        <w:jc w:val="left"/>
        <w:rPr>
          <w:b/>
        </w:rPr>
      </w:pPr>
    </w:p>
    <w:p w14:paraId="7902A513" w14:textId="4A7B0476" w:rsidR="00756AB7" w:rsidRPr="00464C91" w:rsidRDefault="008267D4" w:rsidP="00B43826">
      <w:r w:rsidRPr="00464C91">
        <w:rPr>
          <w:b/>
        </w:rPr>
        <w:t>INTRODUCTION</w:t>
      </w:r>
    </w:p>
    <w:p w14:paraId="5CA61C2C" w14:textId="6EC5F0FC" w:rsidR="00BC4759" w:rsidRPr="00464C91" w:rsidRDefault="00966BD3" w:rsidP="00C50A7A">
      <w:pPr>
        <w:tabs>
          <w:tab w:val="left" w:pos="142"/>
        </w:tabs>
      </w:pPr>
      <w:r w:rsidRPr="00464C91">
        <w:t>P</w:t>
      </w:r>
      <w:r w:rsidR="00414F69" w:rsidRPr="00464C91">
        <w:t>roteoglycans (PG</w:t>
      </w:r>
      <w:r w:rsidR="00415F56" w:rsidRPr="00464C91">
        <w:t>s</w:t>
      </w:r>
      <w:r w:rsidR="00414F69" w:rsidRPr="00464C91">
        <w:t>)</w:t>
      </w:r>
      <w:r w:rsidRPr="00464C91">
        <w:t xml:space="preserve"> are soluble macromolecules </w:t>
      </w:r>
      <w:r w:rsidR="005B4D40" w:rsidRPr="00464C91">
        <w:t>contributing to</w:t>
      </w:r>
      <w:r w:rsidR="00405C89" w:rsidRPr="00464C91">
        <w:t xml:space="preserve"> the</w:t>
      </w:r>
      <w:r w:rsidR="005B4D40" w:rsidRPr="00464C91">
        <w:t xml:space="preserve"> </w:t>
      </w:r>
      <w:r w:rsidR="008C2C88" w:rsidRPr="00464C91">
        <w:t>integrity</w:t>
      </w:r>
      <w:r w:rsidR="005B4D40" w:rsidRPr="00464C91">
        <w:t xml:space="preserve"> and homeostasis</w:t>
      </w:r>
      <w:r w:rsidR="001B2712" w:rsidRPr="00464C91">
        <w:t xml:space="preserve"> of cartilage</w:t>
      </w:r>
      <w:r w:rsidRPr="00464C91">
        <w:t>. They are comprised of</w:t>
      </w:r>
      <w:r w:rsidR="001E5F54" w:rsidRPr="00464C91">
        <w:t xml:space="preserve"> negatively charged</w:t>
      </w:r>
      <w:r w:rsidR="003B3B9D" w:rsidRPr="00464C91">
        <w:t xml:space="preserve"> sulphated </w:t>
      </w:r>
      <w:r w:rsidRPr="00464C91">
        <w:t>glycosaminoglycan (</w:t>
      </w:r>
      <w:proofErr w:type="spellStart"/>
      <w:r w:rsidR="003B3B9D" w:rsidRPr="00464C91">
        <w:t>s</w:t>
      </w:r>
      <w:r w:rsidRPr="00464C91">
        <w:t>GAG</w:t>
      </w:r>
      <w:proofErr w:type="spellEnd"/>
      <w:r w:rsidRPr="00464C91">
        <w:t>) chains covalently attached to a protein core</w:t>
      </w:r>
      <w:r w:rsidR="00415F56" w:rsidRPr="00464C91">
        <w:t xml:space="preserve"> </w:t>
      </w:r>
      <w:hyperlink w:anchor="_ENREF_1" w:tooltip="Culav, 1999 #475" w:history="1">
        <w:r w:rsidR="00F1775D" w:rsidRPr="00464C91">
          <w:fldChar w:fldCharType="begin"/>
        </w:r>
        <w:r w:rsidR="00F1775D" w:rsidRPr="00464C91">
          <w:instrText xml:space="preserve"> ADDIN EN.CITE &lt;EndNote&gt;&lt;Cite&gt;&lt;Author&gt;Culav&lt;/Author&gt;&lt;Year&gt;1999&lt;/Year&gt;&lt;RecNum&gt;475&lt;/RecNum&gt;&lt;DisplayText&gt;&lt;style face="superscript"&gt;1&lt;/style&gt;&lt;/DisplayText&gt;&lt;record&gt;&lt;rec-number&gt;475&lt;/rec-number&gt;&lt;foreign-keys&gt;&lt;key app="EN" db-id="awd0fwpv850x09erez5x9etkxeedasaxeatd" timestamp="1535546679"&gt;475&lt;/key&gt;&lt;/foreign-keys&gt;&lt;ref-type name="Journal Article"&gt;17&lt;/ref-type&gt;&lt;contributors&gt;&lt;authors&gt;&lt;author&gt;Culav, E. M.&lt;/author&gt;&lt;author&gt;Clark, C. H.&lt;/author&gt;&lt;author&gt;Merrilees, M. J.&lt;/author&gt;&lt;/authors&gt;&lt;/contributors&gt;&lt;auth-address&gt;School of Physiotherapy, Faculty of Health Studies, Auckland Institute of Technology, New Zealand. elizabeth.culav@ait.ac.nz&lt;/auth-address&gt;&lt;titles&gt;&lt;title&gt;Connective tissues: matrix composition and its relevance to physical therapy&lt;/title&gt;&lt;secondary-title&gt;Phys Ther&lt;/secondary-title&gt;&lt;/titles&gt;&lt;periodical&gt;&lt;full-title&gt;Phys Ther&lt;/full-title&gt;&lt;/periodical&gt;&lt;pages&gt;308-19&lt;/pages&gt;&lt;volume&gt;79&lt;/volume&gt;&lt;number&gt;3&lt;/number&gt;&lt;edition&gt;1999/03/17&lt;/edition&gt;&lt;keywords&gt;&lt;keyword&gt;Biglycan&lt;/keyword&gt;&lt;keyword&gt;Biomechanical Phenomena&lt;/keyword&gt;&lt;keyword&gt;Collagen/chemistry/classification/physiology&lt;/keyword&gt;&lt;keyword&gt;*Connective Tissue/anatomy &amp;amp; histology/chemistry/physiology&lt;/keyword&gt;&lt;keyword&gt;Decorin&lt;/keyword&gt;&lt;keyword&gt;Elastin/chemistry/physiology&lt;/keyword&gt;&lt;keyword&gt;Extracellular Matrix/chemistry/physiology&lt;/keyword&gt;&lt;keyword&gt;Extracellular Matrix Proteins&lt;/keyword&gt;&lt;keyword&gt;Humans&lt;/keyword&gt;&lt;keyword&gt;Physical Therapy Modalities&lt;/keyword&gt;&lt;keyword&gt;Proteoglycans/chemistry/physiology&lt;/keyword&gt;&lt;/keywords&gt;&lt;dates&gt;&lt;year&gt;1999&lt;/year&gt;&lt;pub-dates&gt;&lt;date&gt;Mar&lt;/date&gt;&lt;/pub-dates&gt;&lt;/dates&gt;&lt;isbn&gt;0031-9023 (Print)&amp;#xD;0031-9023 (Linking)&lt;/isbn&gt;&lt;accession-num&gt;10078774&lt;/accession-num&gt;&lt;urls&gt;&lt;related-urls&gt;&lt;url&gt;https://www.ncbi.nlm.nih.gov/pubmed/10078774&lt;/url&gt;&lt;/related-urls&gt;&lt;/urls&gt;&lt;/record&gt;&lt;/Cite&gt;&lt;/EndNote&gt;</w:instrText>
        </w:r>
        <w:r w:rsidR="00F1775D" w:rsidRPr="00464C91">
          <w:fldChar w:fldCharType="separate"/>
        </w:r>
        <w:r w:rsidR="00F1775D" w:rsidRPr="00464C91">
          <w:rPr>
            <w:noProof/>
            <w:vertAlign w:val="superscript"/>
          </w:rPr>
          <w:t>1</w:t>
        </w:r>
        <w:r w:rsidR="00F1775D" w:rsidRPr="00464C91">
          <w:fldChar w:fldCharType="end"/>
        </w:r>
      </w:hyperlink>
      <w:r w:rsidRPr="00464C91">
        <w:t xml:space="preserve">. </w:t>
      </w:r>
      <w:r w:rsidR="00414F69" w:rsidRPr="00464C91">
        <w:t xml:space="preserve">PGs </w:t>
      </w:r>
      <w:r w:rsidRPr="00464C91">
        <w:t xml:space="preserve">in cartilage can be divided into </w:t>
      </w:r>
      <w:r w:rsidR="005C4229" w:rsidRPr="00464C91">
        <w:t xml:space="preserve">two </w:t>
      </w:r>
      <w:r w:rsidRPr="00464C91">
        <w:t xml:space="preserve">main groups, aggregating PGs and non-aggregating PGs, </w:t>
      </w:r>
      <w:r w:rsidR="008C2C88" w:rsidRPr="00464C91">
        <w:t>based on</w:t>
      </w:r>
      <w:r w:rsidRPr="00464C91">
        <w:t xml:space="preserve"> </w:t>
      </w:r>
      <w:r w:rsidR="008C2C88" w:rsidRPr="00464C91">
        <w:t>their</w:t>
      </w:r>
      <w:r w:rsidRPr="00464C91">
        <w:t xml:space="preserve"> ability to aggregate with</w:t>
      </w:r>
      <w:r w:rsidR="00777CB1" w:rsidRPr="00464C91">
        <w:t xml:space="preserve"> </w:t>
      </w:r>
      <w:r w:rsidR="00405C89" w:rsidRPr="00464C91">
        <w:t xml:space="preserve">the </w:t>
      </w:r>
      <w:r w:rsidR="002E2F1E" w:rsidRPr="00464C91">
        <w:t>un</w:t>
      </w:r>
      <w:r w:rsidR="00675C59" w:rsidRPr="00464C91">
        <w:t>-</w:t>
      </w:r>
      <w:r w:rsidR="002E2F1E" w:rsidRPr="00464C91">
        <w:t>sulphated GAG</w:t>
      </w:r>
      <w:r w:rsidR="00CE00B2" w:rsidRPr="00464C91">
        <w:t>,</w:t>
      </w:r>
      <w:r w:rsidR="002E2F1E" w:rsidRPr="00464C91">
        <w:t xml:space="preserve"> </w:t>
      </w:r>
      <w:r w:rsidRPr="00464C91">
        <w:t>hyaluronan</w:t>
      </w:r>
      <w:r w:rsidR="00626868" w:rsidRPr="00464C91">
        <w:t xml:space="preserve"> (HA)</w:t>
      </w:r>
      <w:r w:rsidRPr="00464C91">
        <w:t xml:space="preserve"> </w:t>
      </w:r>
      <w:hyperlink w:anchor="_ENREF_1" w:tooltip="Culav, 1999 #475" w:history="1">
        <w:r w:rsidR="00F1775D" w:rsidRPr="00464C91">
          <w:fldChar w:fldCharType="begin"/>
        </w:r>
        <w:r w:rsidR="00F1775D" w:rsidRPr="00464C91">
          <w:instrText xml:space="preserve"> ADDIN EN.CITE &lt;EndNote&gt;&lt;Cite&gt;&lt;Author&gt;Culav&lt;/Author&gt;&lt;Year&gt;1999&lt;/Year&gt;&lt;RecNum&gt;475&lt;/RecNum&gt;&lt;DisplayText&gt;&lt;style face="superscript"&gt;1&lt;/style&gt;&lt;/DisplayText&gt;&lt;record&gt;&lt;rec-number&gt;475&lt;/rec-number&gt;&lt;foreign-keys&gt;&lt;key app="EN" db-id="awd0fwpv850x09erez5x9etkxeedasaxeatd" timestamp="1535546679"&gt;475&lt;/key&gt;&lt;/foreign-keys&gt;&lt;ref-type name="Journal Article"&gt;17&lt;/ref-type&gt;&lt;contributors&gt;&lt;authors&gt;&lt;author&gt;Culav, E. M.&lt;/author&gt;&lt;author&gt;Clark, C. H.&lt;/author&gt;&lt;author&gt;Merrilees, M. J.&lt;/author&gt;&lt;/authors&gt;&lt;/contributors&gt;&lt;auth-address&gt;School of Physiotherapy, Faculty of Health Studies, Auckland Institute of Technology, New Zealand. elizabeth.culav@ait.ac.nz&lt;/auth-address&gt;&lt;titles&gt;&lt;title&gt;Connective tissues: matrix composition and its relevance to physical therapy&lt;/title&gt;&lt;secondary-title&gt;Phys Ther&lt;/secondary-title&gt;&lt;/titles&gt;&lt;periodical&gt;&lt;full-title&gt;Phys Ther&lt;/full-title&gt;&lt;/periodical&gt;&lt;pages&gt;308-19&lt;/pages&gt;&lt;volume&gt;79&lt;/volume&gt;&lt;number&gt;3&lt;/number&gt;&lt;edition&gt;1999/03/17&lt;/edition&gt;&lt;keywords&gt;&lt;keyword&gt;Biglycan&lt;/keyword&gt;&lt;keyword&gt;Biomechanical Phenomena&lt;/keyword&gt;&lt;keyword&gt;Collagen/chemistry/classification/physiology&lt;/keyword&gt;&lt;keyword&gt;*Connective Tissue/anatomy &amp;amp; histology/chemistry/physiology&lt;/keyword&gt;&lt;keyword&gt;Decorin&lt;/keyword&gt;&lt;keyword&gt;Elastin/chemistry/physiology&lt;/keyword&gt;&lt;keyword&gt;Extracellular Matrix/chemistry/physiology&lt;/keyword&gt;&lt;keyword&gt;Extracellular Matrix Proteins&lt;/keyword&gt;&lt;keyword&gt;Humans&lt;/keyword&gt;&lt;keyword&gt;Physical Therapy Modalities&lt;/keyword&gt;&lt;keyword&gt;Proteoglycans/chemistry/physiology&lt;/keyword&gt;&lt;/keywords&gt;&lt;dates&gt;&lt;year&gt;1999&lt;/year&gt;&lt;pub-dates&gt;&lt;date&gt;Mar&lt;/date&gt;&lt;/pub-dates&gt;&lt;/dates&gt;&lt;isbn&gt;0031-9023 (Print)&amp;#xD;0031-9023 (Linking)&lt;/isbn&gt;&lt;accession-num&gt;10078774&lt;/accession-num&gt;&lt;urls&gt;&lt;related-urls&gt;&lt;url&gt;https://www.ncbi.nlm.nih.gov/pubmed/10078774&lt;/url&gt;&lt;/related-urls&gt;&lt;/urls&gt;&lt;/record&gt;&lt;/Cite&gt;&lt;/EndNote&gt;</w:instrText>
        </w:r>
        <w:r w:rsidR="00F1775D" w:rsidRPr="00464C91">
          <w:fldChar w:fldCharType="separate"/>
        </w:r>
        <w:r w:rsidR="00F1775D" w:rsidRPr="00464C91">
          <w:rPr>
            <w:noProof/>
            <w:vertAlign w:val="superscript"/>
          </w:rPr>
          <w:t>1</w:t>
        </w:r>
        <w:r w:rsidR="00F1775D" w:rsidRPr="00464C91">
          <w:fldChar w:fldCharType="end"/>
        </w:r>
      </w:hyperlink>
      <w:r w:rsidR="00D81FA2" w:rsidRPr="00464C91">
        <w:t>.</w:t>
      </w:r>
      <w:r w:rsidR="00B036EC" w:rsidRPr="00464C91">
        <w:t xml:space="preserve"> It is known that </w:t>
      </w:r>
      <w:r w:rsidR="00F13F12" w:rsidRPr="00464C91">
        <w:t xml:space="preserve">GAGs </w:t>
      </w:r>
      <w:r w:rsidR="00B036EC" w:rsidRPr="00464C91">
        <w:t xml:space="preserve">in articular cartilage </w:t>
      </w:r>
      <w:r w:rsidR="00DA7FD4" w:rsidRPr="00464C91">
        <w:t>contribute to viscoelastic properties</w:t>
      </w:r>
      <w:r w:rsidR="00CE00B2" w:rsidRPr="00464C91">
        <w:t xml:space="preserve"> </w:t>
      </w:r>
      <w:hyperlink w:anchor="_ENREF_2" w:tooltip="Nimeskern, 2016 #8327" w:history="1">
        <w:r w:rsidR="00F1775D" w:rsidRPr="00464C91">
          <w:fldChar w:fldCharType="begin">
            <w:fldData xml:space="preserve">PEVuZE5vdGU+PENpdGU+PEF1dGhvcj5OaW1lc2tlcm48L0F1dGhvcj48WWVhcj4yMDE2PC9ZZWFy
PjxSZWNOdW0+ODMyNzwvUmVjTnVtPjxEaXNwbGF5VGV4dD48c3R5bGUgZmFjZT0ic3VwZXJzY3Jp
cHQiPjI8L3N0eWxlPjwvRGlzcGxheVRleHQ+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n==
</w:fldData>
          </w:fldChar>
        </w:r>
        <w:r w:rsidR="00F1775D" w:rsidRPr="00464C91">
          <w:instrText xml:space="preserve"> ADDIN EN.CITE </w:instrText>
        </w:r>
        <w:r w:rsidR="00F1775D" w:rsidRPr="00464C91">
          <w:fldChar w:fldCharType="begin">
            <w:fldData xml:space="preserve">PEVuZE5vdGU+PENpdGU+PEF1dGhvcj5OaW1lc2tlcm48L0F1dGhvcj48WWVhcj4yMDE2PC9ZZWFy
PjxSZWNOdW0+ODMyNzwvUmVjTnVtPjxEaXNwbGF5VGV4dD48c3R5bGUgZmFjZT0ic3VwZXJzY3Jp
cHQiPjI8L3N0eWxlPjwvRGlzcGxheVRleHQ+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n==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2</w:t>
        </w:r>
        <w:r w:rsidR="00F1775D" w:rsidRPr="00464C91">
          <w:fldChar w:fldCharType="end"/>
        </w:r>
      </w:hyperlink>
      <w:r w:rsidR="002454CF" w:rsidRPr="00464C91">
        <w:t xml:space="preserve">. </w:t>
      </w:r>
      <w:r w:rsidR="004036C6" w:rsidRPr="00464C91">
        <w:t xml:space="preserve">To investigate the effect of GAG content on mechanical properties of cartilage, </w:t>
      </w:r>
      <w:r w:rsidR="00626868" w:rsidRPr="00464C91">
        <w:t>GAG</w:t>
      </w:r>
      <w:r w:rsidR="004036C6" w:rsidRPr="00464C91">
        <w:t xml:space="preserve"> can be selectively removed from the extracellular matrix (ECM) and then</w:t>
      </w:r>
      <w:r w:rsidR="00626868" w:rsidRPr="00464C91">
        <w:t xml:space="preserve"> the depleted tissue</w:t>
      </w:r>
      <w:r w:rsidR="004036C6" w:rsidRPr="00464C91">
        <w:t xml:space="preserve"> compared </w:t>
      </w:r>
      <w:r w:rsidR="00CE00B2" w:rsidRPr="00464C91">
        <w:t xml:space="preserve">to </w:t>
      </w:r>
      <w:r w:rsidR="004036C6" w:rsidRPr="00464C91">
        <w:t xml:space="preserve">native </w:t>
      </w:r>
      <w:r w:rsidR="00DA2471" w:rsidRPr="00464C91">
        <w:t xml:space="preserve">cartilage tissue </w:t>
      </w:r>
      <w:hyperlink w:anchor="_ENREF_2" w:tooltip="Nimeskern, 2016 #8327" w:history="1">
        <w:r w:rsidR="00F1775D" w:rsidRPr="00464C91">
          <w:fldChar w:fldCharType="begin">
            <w:fldData xml:space="preserve">PEVuZE5vdGU+PENpdGU+PEF1dGhvcj5OaW1lc2tlcm48L0F1dGhvcj48WWVhcj4yMDE2PC9ZZWFy
PjxSZWNOdW0+ODMyNzwvUmVjTnVtPjxEaXNwbGF5VGV4dD48c3R5bGUgZmFjZT0ic3VwZXJzY3Jp
cHQiPjI8L3N0eWxlPjwvRGlzcGxheVRleHQ+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n==
</w:fldData>
          </w:fldChar>
        </w:r>
        <w:r w:rsidR="00F1775D" w:rsidRPr="00464C91">
          <w:instrText xml:space="preserve"> ADDIN EN.CITE </w:instrText>
        </w:r>
        <w:r w:rsidR="00F1775D" w:rsidRPr="00464C91">
          <w:fldChar w:fldCharType="begin">
            <w:fldData xml:space="preserve">PEVuZE5vdGU+PENpdGU+PEF1dGhvcj5OaW1lc2tlcm48L0F1dGhvcj48WWVhcj4yMDE2PC9ZZWFy
PjxSZWNOdW0+ODMyNzwvUmVjTnVtPjxEaXNwbGF5VGV4dD48c3R5bGUgZmFjZT0ic3VwZXJzY3Jp
cHQiPjI8L3N0eWxlPjwvRGlzcGxheVRleHQ+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n==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2</w:t>
        </w:r>
        <w:r w:rsidR="00F1775D" w:rsidRPr="00464C91">
          <w:fldChar w:fldCharType="end"/>
        </w:r>
      </w:hyperlink>
      <w:r w:rsidR="004036C6" w:rsidRPr="00464C91">
        <w:t>.</w:t>
      </w:r>
      <w:r w:rsidR="00B7070C" w:rsidRPr="00464C91">
        <w:t xml:space="preserve"> </w:t>
      </w:r>
      <w:r w:rsidR="000C7530" w:rsidRPr="00464C91">
        <w:t>Several</w:t>
      </w:r>
      <w:r w:rsidR="005C4229" w:rsidRPr="00464C91">
        <w:t xml:space="preserve"> protocols in literature are used to selectively remove GAGs in </w:t>
      </w:r>
      <w:proofErr w:type="gramStart"/>
      <w:r w:rsidR="005C4229" w:rsidRPr="00464C91">
        <w:t>cartilage;</w:t>
      </w:r>
      <w:proofErr w:type="gramEnd"/>
      <w:r w:rsidR="005C4229" w:rsidRPr="00464C91">
        <w:t xml:space="preserve"> namely, </w:t>
      </w:r>
      <w:proofErr w:type="spellStart"/>
      <w:r w:rsidR="005C4229" w:rsidRPr="00464C91">
        <w:t>c</w:t>
      </w:r>
      <w:r w:rsidR="002454CF" w:rsidRPr="00464C91">
        <w:t>hondroitinase</w:t>
      </w:r>
      <w:proofErr w:type="spellEnd"/>
      <w:r w:rsidR="002454CF" w:rsidRPr="00464C91">
        <w:t xml:space="preserve"> ABC, guanidine hydrochloride, and hyaluronidase</w:t>
      </w:r>
      <w:r w:rsidR="00F1775D" w:rsidRPr="00464C91">
        <w:t xml:space="preserve"> </w:t>
      </w:r>
      <w:r w:rsidR="00F1775D" w:rsidRPr="00F0638B">
        <w:t>(usually Hyal-4)</w:t>
      </w:r>
      <w:r w:rsidR="002454CF" w:rsidRPr="00F0638B">
        <w:t xml:space="preserve">. These three reagents </w:t>
      </w:r>
      <w:r w:rsidR="00CD7476" w:rsidRPr="00F0638B">
        <w:t xml:space="preserve">facilitate the release of </w:t>
      </w:r>
      <w:r w:rsidR="002454CF" w:rsidRPr="00F0638B">
        <w:t>specific GAGs at specific pH</w:t>
      </w:r>
      <w:r w:rsidR="00F50AC5" w:rsidRPr="00F0638B">
        <w:t xml:space="preserve"> levels</w:t>
      </w:r>
      <w:r w:rsidR="002454CF" w:rsidRPr="00F0638B">
        <w:t xml:space="preserve">. </w:t>
      </w:r>
      <w:proofErr w:type="spellStart"/>
      <w:r w:rsidR="009D72A7" w:rsidRPr="00F0638B">
        <w:t>Chondroitinase</w:t>
      </w:r>
      <w:proofErr w:type="spellEnd"/>
      <w:r w:rsidR="009D72A7" w:rsidRPr="00F0638B">
        <w:t xml:space="preserve"> ABC is an enzyme that degrades chondroitin sulphate by cleaving the GAG at disaccharide linkages, while digesting HA slowly at pH 8</w:t>
      </w:r>
      <w:hyperlink w:anchor="_ENREF_3" w:tooltip="Yamagata, 1968 #484" w:history="1">
        <w:r w:rsidR="00F1775D" w:rsidRPr="00F0638B">
          <w:fldChar w:fldCharType="begin"/>
        </w:r>
        <w:r w:rsidR="00F1775D" w:rsidRPr="00F0638B">
          <w:instrText xml:space="preserve"> ADDIN EN.CITE &lt;EndNote&gt;&lt;Cite&gt;&lt;Author&gt;Yamagata&lt;/Author&gt;&lt;Year&gt;1968&lt;/Year&gt;&lt;RecNum&gt;484&lt;/RecNum&gt;&lt;DisplayText&gt;&lt;style face="superscript"&gt;3&lt;/style&gt;&lt;/DisplayText&gt;&lt;record&gt;&lt;rec-number&gt;484&lt;/rec-number&gt;&lt;foreign-keys&gt;&lt;key app="EN" db-id="awd0fwpv850x09erez5x9etkxeedasaxeatd" timestamp="1535621094"&gt;484&lt;/key&gt;&lt;/foreign-keys&gt;&lt;ref-type name="Journal Article"&gt;17&lt;/ref-type&gt;&lt;contributors&gt;&lt;authors&gt;&lt;author&gt;Yamagata, T.&lt;/author&gt;&lt;author&gt;Saito, H.&lt;/author&gt;&lt;author&gt;Habuchi, O.&lt;/author&gt;&lt;author&gt;Suzuki, S.&lt;/author&gt;&lt;/authors&gt;&lt;/contributors&gt;&lt;titles&gt;&lt;title&gt;Purification and properties of bacterial chondroitinases and chondrosulfatases&lt;/title&gt;&lt;secondary-title&gt;J Biol Chem&lt;/secondary-title&gt;&lt;/titles&gt;&lt;periodical&gt;&lt;full-title&gt;J Biol Chem&lt;/full-title&gt;&lt;/periodical&gt;&lt;pages&gt;1523-35&lt;/pages&gt;&lt;volume&gt;243&lt;/volume&gt;&lt;number&gt;7&lt;/number&gt;&lt;edition&gt;1968/04/10&lt;/edition&gt;&lt;keywords&gt;&lt;keyword&gt;Bacteria/*enzymology&lt;/keyword&gt;&lt;keyword&gt;Chondroitin/*metabolism&lt;/keyword&gt;&lt;keyword&gt;Chromatography, Gel&lt;/keyword&gt;&lt;keyword&gt;Chromatography, Ion Exchange&lt;/keyword&gt;&lt;keyword&gt;Chromatography, Paper&lt;/keyword&gt;&lt;keyword&gt;Disaccharides/metabolism&lt;/keyword&gt;&lt;keyword&gt;Electrophoresis&lt;/keyword&gt;&lt;keyword&gt;Galactose/metabolism&lt;/keyword&gt;&lt;keyword&gt;Glucuronidase/analysis&lt;/keyword&gt;&lt;keyword&gt;Heparin/metabolism&lt;/keyword&gt;&lt;keyword&gt;Hexosamines/metabolism&lt;/keyword&gt;&lt;keyword&gt;Hyaluronic Acid/metabolism&lt;/keyword&gt;&lt;keyword&gt;Hydrogen-Ion Concentration&lt;/keyword&gt;&lt;keyword&gt;Keratins/metabolism&lt;/keyword&gt;&lt;keyword&gt;*Lyases&lt;/keyword&gt;&lt;keyword&gt;Proteus/enzymology&lt;/keyword&gt;&lt;keyword&gt;Sulfatases/*analysis&lt;/keyword&gt;&lt;keyword&gt;Sulfates/metabolism&lt;/keyword&gt;&lt;/keywords&gt;&lt;dates&gt;&lt;year&gt;1968&lt;/year&gt;&lt;pub-dates&gt;&lt;date&gt;Apr 10&lt;/date&gt;&lt;/pub-dates&gt;&lt;/dates&gt;&lt;isbn&gt;0021-9258 (Print)&amp;#xD;0021-9258 (Linking)&lt;/isbn&gt;&lt;accession-num&gt;5647268&lt;/accession-num&gt;&lt;urls&gt;&lt;related-urls&gt;&lt;url&gt;https://www.ncbi.nlm.nih.gov/pubmed/5647268&lt;/url&gt;&lt;/related-urls&gt;&lt;/urls&gt;&lt;/record&gt;&lt;/Cite&gt;&lt;/EndNote&gt;</w:instrText>
        </w:r>
        <w:r w:rsidR="00F1775D" w:rsidRPr="00F0638B">
          <w:fldChar w:fldCharType="separate"/>
        </w:r>
        <w:r w:rsidR="00F1775D" w:rsidRPr="00F0638B">
          <w:rPr>
            <w:noProof/>
            <w:vertAlign w:val="superscript"/>
          </w:rPr>
          <w:t>3</w:t>
        </w:r>
        <w:r w:rsidR="00F1775D" w:rsidRPr="00F0638B">
          <w:fldChar w:fldCharType="end"/>
        </w:r>
      </w:hyperlink>
      <w:r w:rsidR="00F50AC5" w:rsidRPr="00F0638B">
        <w:t>.</w:t>
      </w:r>
      <w:r w:rsidR="001135AC" w:rsidRPr="00F0638B">
        <w:t xml:space="preserve"> </w:t>
      </w:r>
      <w:r w:rsidR="002454CF" w:rsidRPr="00F0638B">
        <w:t xml:space="preserve">Guanidine hydrochloride </w:t>
      </w:r>
      <w:r w:rsidR="003452F1" w:rsidRPr="00F0638B">
        <w:t xml:space="preserve">depletes </w:t>
      </w:r>
      <w:r w:rsidR="002454CF" w:rsidRPr="00F0638B">
        <w:t>both aggregating and non-aggregating proteoglycans at pH 4.5</w:t>
      </w:r>
      <w:hyperlink w:anchor="_ENREF_4" w:tooltip="Hardingham, 1974 #215" w:history="1">
        <w:r w:rsidR="00F1775D" w:rsidRPr="00F0638B">
          <w:fldChar w:fldCharType="begin"/>
        </w:r>
        <w:r w:rsidR="00F1775D" w:rsidRPr="00F0638B">
          <w:instrText xml:space="preserve"> ADDIN EN.CITE &lt;EndNote&gt;&lt;Cite&gt;&lt;Author&gt;Hardingham&lt;/Author&gt;&lt;Year&gt;1974&lt;/Year&gt;&lt;RecNum&gt;215&lt;/RecNum&gt;&lt;DisplayText&gt;&lt;style face="superscript"&gt;4&lt;/style&gt;&lt;/DisplayText&gt;&lt;record&gt;&lt;rec-number&gt;215&lt;/rec-number&gt;&lt;foreign-keys&gt;&lt;key app="EN" db-id="awd0fwpv850x09erez5x9etkxeedasaxeatd" timestamp="1534478421"&gt;215&lt;/key&gt;&lt;/foreign-keys&gt;&lt;ref-type name="Journal Article"&gt;17&lt;/ref-type&gt;&lt;contributors&gt;&lt;authors&gt;&lt;author&gt;Hardingham, T. E.&lt;/author&gt;&lt;author&gt;Muir, H.&lt;/author&gt;&lt;/authors&gt;&lt;/contributors&gt;&lt;titles&gt;&lt;title&gt;Hyaluronic acid in cartilage and proteoglycan aggregation&lt;/title&gt;&lt;secondary-title&gt;Biochem J&lt;/secondary-title&gt;&lt;/titles&gt;&lt;periodical&gt;&lt;full-title&gt;Biochem J&lt;/full-title&gt;&lt;/periodical&gt;&lt;pages&gt;565-81&lt;/pages&gt;&lt;volume&gt;139&lt;/volume&gt;&lt;number&gt;3&lt;/number&gt;&lt;edition&gt;1974/06/01&lt;/edition&gt;&lt;keywords&gt;&lt;keyword&gt;Acid-Base Equilibrium&lt;/keyword&gt;&lt;keyword&gt;Amino Acid Sequence&lt;/keyword&gt;&lt;keyword&gt;Amino Acids&lt;/keyword&gt;&lt;keyword&gt;Animals&lt;/keyword&gt;&lt;keyword&gt;Autoanalysis&lt;/keyword&gt;&lt;keyword&gt;Cartilage/*analysis&lt;/keyword&gt;&lt;keyword&gt;Centrifugation, Density Gradient&lt;/keyword&gt;&lt;keyword&gt;Chlorides&lt;/keyword&gt;&lt;keyword&gt;Chromatography, Gel&lt;/keyword&gt;&lt;keyword&gt;Chromatography, Ion Exchange&lt;/keyword&gt;&lt;keyword&gt;Glycosaminoglycans/*analysis&lt;/keyword&gt;&lt;keyword&gt;Guanidines&lt;/keyword&gt;&lt;keyword&gt;Hyaluronic Acid/*isolation &amp;amp; purification&lt;/keyword&gt;&lt;keyword&gt;Hyaluronoglucosaminidase&lt;/keyword&gt;&lt;keyword&gt;Papain&lt;/keyword&gt;&lt;keyword&gt;Sodium Chloride&lt;/keyword&gt;&lt;keyword&gt;Spectrophotometry, Infrared&lt;/keyword&gt;&lt;keyword&gt;Swine&lt;/keyword&gt;&lt;keyword&gt;Uronic Acids/isolation &amp;amp; purification&lt;/keyword&gt;&lt;/keywords&gt;&lt;dates&gt;&lt;year&gt;1974&lt;/year&gt;&lt;pub-dates&gt;&lt;date&gt;Jun&lt;/date&gt;&lt;/pub-dates&gt;&lt;/dates&gt;&lt;isbn&gt;0264-6021 (Print)&amp;#xD;0264-6021 (Linking)&lt;/isbn&gt;&lt;accession-num&gt;4277512&lt;/accession-num&gt;&lt;urls&gt;&lt;related-urls&gt;&lt;url&gt;https://www.ncbi.nlm.nih.gov/pubmed/4277512&lt;/url&gt;&lt;/related-urls&gt;&lt;/urls&gt;&lt;custom2&gt;PMC1166321&lt;/custom2&gt;&lt;/record&gt;&lt;/Cite&gt;&lt;/EndNote&gt;</w:instrText>
        </w:r>
        <w:r w:rsidR="00F1775D" w:rsidRPr="00F0638B">
          <w:fldChar w:fldCharType="separate"/>
        </w:r>
        <w:r w:rsidR="00F1775D" w:rsidRPr="00F0638B">
          <w:rPr>
            <w:noProof/>
            <w:vertAlign w:val="superscript"/>
          </w:rPr>
          <w:t>4</w:t>
        </w:r>
        <w:r w:rsidR="00F1775D" w:rsidRPr="00F0638B">
          <w:fldChar w:fldCharType="end"/>
        </w:r>
      </w:hyperlink>
      <w:r w:rsidR="002454CF" w:rsidRPr="00F0638B">
        <w:t xml:space="preserve">. </w:t>
      </w:r>
      <w:r w:rsidR="00F1775D" w:rsidRPr="00F0638B">
        <w:t>H</w:t>
      </w:r>
      <w:r w:rsidR="002454CF" w:rsidRPr="00F0638B">
        <w:t>yaluronidase</w:t>
      </w:r>
      <w:r w:rsidR="00F1775D" w:rsidRPr="00F0638B">
        <w:t xml:space="preserve"> </w:t>
      </w:r>
      <w:r w:rsidR="002454CF" w:rsidRPr="00F0638B">
        <w:t>cleaves the HA back</w:t>
      </w:r>
      <w:r w:rsidR="005C4229" w:rsidRPr="00F0638B">
        <w:t>b</w:t>
      </w:r>
      <w:r w:rsidR="002454CF" w:rsidRPr="00F0638B">
        <w:t>one, where proteoglycans are attached</w:t>
      </w:r>
      <w:r w:rsidR="00F1775D" w:rsidRPr="00F0638B">
        <w:t>, at an optimum pH between 5.0 and 5.5</w:t>
      </w:r>
      <w:hyperlink w:anchor="_ENREF_5" w:tooltip="Gorham, 1975 #8785" w:history="1">
        <w:r w:rsidR="00F1775D" w:rsidRPr="00F0638B">
          <w:fldChar w:fldCharType="begin"/>
        </w:r>
        <w:r w:rsidR="00F1775D" w:rsidRPr="00F0638B">
          <w:instrText xml:space="preserve"> ADDIN EN.CITE &lt;EndNote&gt;&lt;Cite&gt;&lt;Author&gt;Gorham&lt;/Author&gt;&lt;Year&gt;1975&lt;/Year&gt;&lt;RecNum&gt;8785&lt;/RecNum&gt;&lt;DisplayText&gt;&lt;style face="superscript"&gt;5&lt;/style&gt;&lt;/DisplayText&gt;&lt;record&gt;&lt;rec-number&gt;8785&lt;/rec-number&gt;&lt;foreign-keys&gt;&lt;key app="EN" db-id="af9ap5rdysaa9hef0f3x5addadf9tvrp9pdx" timestamp="1608588302"&gt;8785&lt;/key&gt;&lt;/foreign-keys&gt;&lt;ref-type name="Journal Article"&gt;17&lt;/ref-type&gt;&lt;contributors&gt;&lt;authors&gt;&lt;author&gt;Gorham, S. D.&lt;/author&gt;&lt;author&gt;Olavesen, A. H.&lt;/author&gt;&lt;author&gt;Dodgson, K. S.&lt;/author&gt;&lt;/authors&gt;&lt;/contributors&gt;&lt;titles&gt;&lt;title&gt;Effect of Ionic Strength and pH on the Properties of Purified Bovine Testicular Hyaluronidase&lt;/title&gt;&lt;secondary-title&gt;Connective Tissue Research&lt;/secondary-title&gt;&lt;/titles&gt;&lt;periodical&gt;&lt;full-title&gt;Connect Tissue Res&lt;/full-title&gt;&lt;abbr-1&gt;Connective tissue research&lt;/abbr-1&gt;&lt;/periodical&gt;&lt;pages&gt;17-25&lt;/pages&gt;&lt;volume&gt;3&lt;/volume&gt;&lt;number&gt;1&lt;/number&gt;&lt;dates&gt;&lt;year&gt;1975&lt;/year&gt;&lt;pub-dates&gt;&lt;date&gt;1975/01/01&lt;/date&gt;&lt;/pub-dates&gt;&lt;/dates&gt;&lt;publisher&gt;Taylor &amp;amp; Francis&lt;/publisher&gt;&lt;isbn&gt;0300-8207&lt;/isbn&gt;&lt;urls&gt;&lt;related-urls&gt;&lt;url&gt;https://doi.org/10.3109/03008207509152337&lt;/url&gt;&lt;/related-urls&gt;&lt;/urls&gt;&lt;electronic-resource-num&gt;10.3109/03008207509152337&lt;/electronic-resource-num&gt;&lt;/record&gt;&lt;/Cite&gt;&lt;/EndNote&gt;</w:instrText>
        </w:r>
        <w:r w:rsidR="00F1775D" w:rsidRPr="00F0638B">
          <w:fldChar w:fldCharType="separate"/>
        </w:r>
        <w:r w:rsidR="00F1775D" w:rsidRPr="00F0638B">
          <w:rPr>
            <w:noProof/>
            <w:vertAlign w:val="superscript"/>
          </w:rPr>
          <w:t>5</w:t>
        </w:r>
        <w:r w:rsidR="00F1775D" w:rsidRPr="00F0638B">
          <w:fldChar w:fldCharType="end"/>
        </w:r>
      </w:hyperlink>
      <w:r w:rsidR="002454CF" w:rsidRPr="00F0638B">
        <w:t xml:space="preserve">.  </w:t>
      </w:r>
      <w:r w:rsidR="009131E3" w:rsidRPr="00F0638B">
        <w:t>The</w:t>
      </w:r>
      <w:r w:rsidR="009131E3" w:rsidRPr="00464C91">
        <w:t xml:space="preserve"> </w:t>
      </w:r>
      <w:r w:rsidR="002A1AB4" w:rsidRPr="00464C91">
        <w:t xml:space="preserve">degree of GAG </w:t>
      </w:r>
      <w:r w:rsidR="00482306" w:rsidRPr="00464C91">
        <w:t xml:space="preserve">depletion </w:t>
      </w:r>
      <w:r w:rsidR="009131E3" w:rsidRPr="00464C91">
        <w:t xml:space="preserve">from cartilage </w:t>
      </w:r>
      <w:r w:rsidR="00195384" w:rsidRPr="00464C91">
        <w:t>depend</w:t>
      </w:r>
      <w:r w:rsidR="005C4229" w:rsidRPr="00464C91">
        <w:t>s</w:t>
      </w:r>
      <w:r w:rsidR="009131E3" w:rsidRPr="00464C91">
        <w:t xml:space="preserve"> on several factors</w:t>
      </w:r>
      <w:r w:rsidR="00F13F12" w:rsidRPr="00464C91">
        <w:t>;</w:t>
      </w:r>
      <w:r w:rsidR="009131E3" w:rsidRPr="00464C91">
        <w:t xml:space="preserve"> </w:t>
      </w:r>
      <w:r w:rsidR="00F17D35" w:rsidRPr="00464C91">
        <w:t>shape</w:t>
      </w:r>
      <w:r w:rsidR="00CE00B2" w:rsidRPr="00464C91">
        <w:t xml:space="preserve"> and size</w:t>
      </w:r>
      <w:r w:rsidR="009131E3" w:rsidRPr="00464C91">
        <w:t xml:space="preserve"> of the cartilage plug, </w:t>
      </w:r>
      <w:r w:rsidR="00CE00B2" w:rsidRPr="00464C91">
        <w:t xml:space="preserve">the protocol used for </w:t>
      </w:r>
      <w:r w:rsidR="00482306" w:rsidRPr="00464C91">
        <w:t>treatment</w:t>
      </w:r>
      <w:r w:rsidR="009131E3" w:rsidRPr="00464C91">
        <w:t xml:space="preserve">, </w:t>
      </w:r>
      <w:r w:rsidR="00405C89" w:rsidRPr="00464C91">
        <w:t xml:space="preserve">and </w:t>
      </w:r>
      <w:r w:rsidR="009131E3" w:rsidRPr="00464C91">
        <w:t>molecular and structural interactions between GAG</w:t>
      </w:r>
      <w:r w:rsidR="00405C89" w:rsidRPr="00464C91">
        <w:t>s</w:t>
      </w:r>
      <w:r w:rsidR="009131E3" w:rsidRPr="00464C91">
        <w:t xml:space="preserve"> and other macromolecules in the </w:t>
      </w:r>
      <w:r w:rsidR="00F17D35" w:rsidRPr="00464C91">
        <w:t>ECM</w:t>
      </w:r>
      <w:r w:rsidR="009131E3" w:rsidRPr="00464C91">
        <w:t xml:space="preserve">. </w:t>
      </w:r>
    </w:p>
    <w:p w14:paraId="2EC50398" w14:textId="4D6A5D1B" w:rsidR="009131E3" w:rsidRPr="00464C91" w:rsidRDefault="00CE00B2" w:rsidP="00B43826">
      <w:r w:rsidRPr="00464C91">
        <w:t xml:space="preserve">There is literature </w:t>
      </w:r>
      <w:r w:rsidR="00C210BD" w:rsidRPr="00464C91">
        <w:fldChar w:fldCharType="begin">
          <w:fldData xml:space="preserve">PEVuZE5vdGU+PENpdGU+PEF1dGhvcj5CYXJhPC9BdXRob3I+PFllYXI+MjAxMjwvWWVhcj48UmVj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</w:fldData>
        </w:fldChar>
      </w:r>
      <w:r w:rsidR="00F1775D" w:rsidRPr="00464C91">
        <w:instrText xml:space="preserve"> ADDIN EN.CITE </w:instrText>
      </w:r>
      <w:r w:rsidR="00F1775D" w:rsidRPr="00464C91">
        <w:fldChar w:fldCharType="begin">
          <w:fldData xml:space="preserve">PEVuZE5vdGU+PENpdGU+PEF1dGhvcj5CYXJhPC9BdXRob3I+PFllYXI+MjAxMjwvWWVhcj48UmVj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</w:fldData>
        </w:fldChar>
      </w:r>
      <w:r w:rsidR="00F1775D" w:rsidRPr="00464C91">
        <w:instrText xml:space="preserve"> ADDIN EN.CITE.DATA </w:instrText>
      </w:r>
      <w:r w:rsidR="00F1775D" w:rsidRPr="00464C91">
        <w:fldChar w:fldCharType="end"/>
      </w:r>
      <w:r w:rsidR="00C210BD" w:rsidRPr="00464C91">
        <w:fldChar w:fldCharType="separate"/>
      </w:r>
      <w:hyperlink w:anchor="_ENREF_2" w:tooltip="Nimeskern, 2016 #8327" w:history="1">
        <w:r w:rsidR="00F1775D" w:rsidRPr="00464C91">
          <w:rPr>
            <w:noProof/>
            <w:vertAlign w:val="superscript"/>
          </w:rPr>
          <w:t>2</w:t>
        </w:r>
      </w:hyperlink>
      <w:r w:rsidR="00F1775D" w:rsidRPr="00464C91">
        <w:rPr>
          <w:noProof/>
          <w:vertAlign w:val="superscript"/>
        </w:rPr>
        <w:t>,</w:t>
      </w:r>
      <w:hyperlink w:anchor="_ENREF_6" w:tooltip="Bara, 2012 #485" w:history="1">
        <w:r w:rsidR="00F1775D" w:rsidRPr="00464C91">
          <w:rPr>
            <w:noProof/>
            <w:vertAlign w:val="superscript"/>
          </w:rPr>
          <w:t>6</w:t>
        </w:r>
      </w:hyperlink>
      <w:r w:rsidR="00F1775D" w:rsidRPr="00464C91">
        <w:rPr>
          <w:noProof/>
          <w:vertAlign w:val="superscript"/>
        </w:rPr>
        <w:t>,</w:t>
      </w:r>
      <w:hyperlink w:anchor="_ENREF_7" w:tooltip="Bayliss, 1978 #606" w:history="1">
        <w:r w:rsidR="00F1775D" w:rsidRPr="00464C91">
          <w:rPr>
            <w:noProof/>
            <w:vertAlign w:val="superscript"/>
          </w:rPr>
          <w:t>7</w:t>
        </w:r>
      </w:hyperlink>
      <w:r w:rsidR="00C210BD" w:rsidRPr="00464C91">
        <w:fldChar w:fldCharType="end"/>
      </w:r>
      <w:r w:rsidRPr="00464C91">
        <w:t xml:space="preserve"> </w:t>
      </w:r>
      <w:r w:rsidR="00F50AC5" w:rsidRPr="00464C91">
        <w:t xml:space="preserve">to suggest </w:t>
      </w:r>
      <w:r w:rsidRPr="00464C91">
        <w:t>that t</w:t>
      </w:r>
      <w:r w:rsidR="002A1AB4" w:rsidRPr="00464C91">
        <w:t>h</w:t>
      </w:r>
      <w:r w:rsidRPr="00464C91">
        <w:t>e</w:t>
      </w:r>
      <w:r w:rsidR="002A1AB4" w:rsidRPr="00464C91">
        <w:t>se</w:t>
      </w:r>
      <w:r w:rsidR="00777CB1" w:rsidRPr="00464C91">
        <w:t xml:space="preserve"> </w:t>
      </w:r>
      <w:r w:rsidR="002A1AB4" w:rsidRPr="00464C91">
        <w:t xml:space="preserve">interactions </w:t>
      </w:r>
      <w:r w:rsidR="00077DFA" w:rsidRPr="00464C91">
        <w:t xml:space="preserve">of GAG with other ECM components </w:t>
      </w:r>
      <w:r w:rsidR="005C4229" w:rsidRPr="00464C91">
        <w:t>may</w:t>
      </w:r>
      <w:r w:rsidR="002A1AB4" w:rsidRPr="00464C91">
        <w:t xml:space="preserve"> differ according to cartilage type and anatomical location.</w:t>
      </w:r>
      <w:r w:rsidR="00EE7747" w:rsidRPr="00464C91">
        <w:t xml:space="preserve"> </w:t>
      </w:r>
      <w:r w:rsidR="002A1AB4" w:rsidRPr="00464C91">
        <w:t>For example</w:t>
      </w:r>
      <w:r w:rsidR="00F13F12" w:rsidRPr="00464C91">
        <w:t xml:space="preserve">, </w:t>
      </w:r>
      <w:r w:rsidR="0017529A" w:rsidRPr="00464C91">
        <w:t>c</w:t>
      </w:r>
      <w:r w:rsidR="001E0523" w:rsidRPr="00464C91">
        <w:t>ollagen fibr</w:t>
      </w:r>
      <w:r w:rsidR="00626868" w:rsidRPr="00464C91">
        <w:t>e</w:t>
      </w:r>
      <w:r w:rsidR="001E0523" w:rsidRPr="00464C91">
        <w:t xml:space="preserve"> arrangement and PG content</w:t>
      </w:r>
      <w:r w:rsidR="00F13F12" w:rsidRPr="00464C91">
        <w:t xml:space="preserve"> of articular cartilage changes from its surface to the deep zone </w:t>
      </w:r>
      <w:hyperlink w:anchor="_ENREF_8" w:tooltip="Izadifar, 2012 #8368" w:history="1">
        <w:r w:rsidR="00F1775D" w:rsidRPr="00464C91">
          <w:fldChar w:fldCharType="begin"/>
        </w:r>
        <w:r w:rsidR="00F1775D" w:rsidRPr="00464C91">
          <w:instrText xml:space="preserve"> ADDIN EN.CITE &lt;EndNote&gt;&lt;Cite&gt;&lt;Author&gt;Izadifar&lt;/Author&gt;&lt;Year&gt;2012&lt;/Year&gt;&lt;RecNum&gt;8368&lt;/RecNum&gt;&lt;DisplayText&gt;&lt;style face="superscript"&gt;8&lt;/style&gt;&lt;/DisplayText&gt;&lt;record&gt;&lt;rec-number&gt;8368&lt;/rec-number&gt;&lt;foreign-keys&gt;&lt;key app="EN" db-id="af9ap5rdysaa9hef0f3x5addadf9tvrp9pdx" timestamp="1555224336"&gt;8368&lt;/key&gt;&lt;/foreign-keys&gt;&lt;ref-type name="Journal Article"&gt;17&lt;/ref-type&gt;&lt;contributors&gt;&lt;authors&gt;&lt;author&gt;Izadifar, Z.&lt;/author&gt;&lt;author&gt;Chen, X.&lt;/author&gt;&lt;author&gt;Kulyk, W.&lt;/author&gt;&lt;/authors&gt;&lt;/contributors&gt;&lt;auth-address&gt;Division of Biomedical Engineering, College of Engineering, University of Saskatchewan, 57 Campus Dr., Saskatoon SK S7N5A9, Canada. zoi175@mail.usask.ca.&amp;#xD;Division of Biomedical Engineering, College of Engineering, University of Saskatchewan, 57 Campus Dr., Saskatoon SK S7N5A9, Canada. xbc719@mail.usask.ca.&amp;#xD;Department of Anatomy and Cell Biology, College of Medicine, University of Saskatchewan, 107 Wiggins Rd., Saskatoon SK S7N 5E5, Canada. William.kulyk@usask.ca.&lt;/auth-address&gt;&lt;titles&gt;&lt;title&gt;Strategic design and fabrication of engineered scaffolds for articular cartilage repair&lt;/title&gt;&lt;secondary-title&gt;J Funct Biomater&lt;/secondary-title&gt;&lt;/titles&gt;&lt;periodical&gt;&lt;full-title&gt;J Funct Biomater&lt;/full-title&gt;&lt;/periodical&gt;&lt;pages&gt;799-838&lt;/pages&gt;&lt;volume&gt;3&lt;/volume&gt;&lt;number&gt;4&lt;/number&gt;&lt;dates&gt;&lt;year&gt;2012&lt;/year&gt;&lt;pub-dates&gt;&lt;date&gt;Nov 14&lt;/date&gt;&lt;/pub-dates&gt;&lt;/dates&gt;&lt;isbn&gt;2079-4983 (Linking)&lt;/isbn&gt;&lt;accession-num&gt;24955748&lt;/accession-num&gt;&lt;urls&gt;&lt;related-urls&gt;&lt;url&gt;http://www.ncbi.nlm.nih.gov/pubmed/24955748&lt;/url&gt;&lt;/related-urls&gt;&lt;/urls&gt;&lt;custom2&gt;PMC4030923&lt;/custom2&gt;&lt;electronic-resource-num&gt;10.3390/jfb3040799&lt;/electronic-resource-num&gt;&lt;/record&gt;&lt;/Cite&gt;&lt;/EndNote&gt;</w:instrText>
        </w:r>
        <w:r w:rsidR="00F1775D" w:rsidRPr="00464C91">
          <w:fldChar w:fldCharType="separate"/>
        </w:r>
        <w:r w:rsidR="00F1775D" w:rsidRPr="00464C91">
          <w:rPr>
            <w:noProof/>
            <w:vertAlign w:val="superscript"/>
          </w:rPr>
          <w:t>8</w:t>
        </w:r>
        <w:r w:rsidR="00F1775D" w:rsidRPr="00464C91">
          <w:fldChar w:fldCharType="end"/>
        </w:r>
      </w:hyperlink>
      <w:r w:rsidR="00EE7747" w:rsidRPr="00464C91">
        <w:t xml:space="preserve">. </w:t>
      </w:r>
      <w:r w:rsidR="002A1AB4" w:rsidRPr="00464C91">
        <w:lastRenderedPageBreak/>
        <w:t xml:space="preserve">Auricular cartilage has collagen and elastin </w:t>
      </w:r>
      <w:r w:rsidR="00405C89" w:rsidRPr="00464C91">
        <w:t>fibres</w:t>
      </w:r>
      <w:r w:rsidR="002A1AB4" w:rsidRPr="00464C91">
        <w:t xml:space="preserve"> that </w:t>
      </w:r>
      <w:r w:rsidR="0029055F" w:rsidRPr="00464C91">
        <w:t xml:space="preserve">are </w:t>
      </w:r>
      <w:r w:rsidR="002A1AB4" w:rsidRPr="00464C91">
        <w:t xml:space="preserve">arranged in a </w:t>
      </w:r>
      <w:r w:rsidR="00D5150C" w:rsidRPr="00464C91">
        <w:t>honeycomb</w:t>
      </w:r>
      <w:r w:rsidR="002A1AB4" w:rsidRPr="00464C91">
        <w:t xml:space="preserve"> </w:t>
      </w:r>
      <w:r w:rsidR="001E0523" w:rsidRPr="00464C91">
        <w:t xml:space="preserve">like structure </w:t>
      </w:r>
      <w:hyperlink w:anchor="_ENREF_1" w:tooltip="Culav, 1999 #475" w:history="1">
        <w:r w:rsidR="00F1775D" w:rsidRPr="00464C91">
          <w:fldChar w:fldCharType="begin"/>
        </w:r>
        <w:r w:rsidR="00F1775D" w:rsidRPr="00464C91">
          <w:instrText xml:space="preserve"> ADDIN EN.CITE &lt;EndNote&gt;&lt;Cite&gt;&lt;Author&gt;Culav&lt;/Author&gt;&lt;Year&gt;1999&lt;/Year&gt;&lt;RecNum&gt;475&lt;/RecNum&gt;&lt;DisplayText&gt;&lt;style face="superscript"&gt;1&lt;/style&gt;&lt;/DisplayText&gt;&lt;record&gt;&lt;rec-number&gt;475&lt;/rec-number&gt;&lt;foreign-keys&gt;&lt;key app="EN" db-id="awd0fwpv850x09erez5x9etkxeedasaxeatd" timestamp="1535546679"&gt;475&lt;/key&gt;&lt;/foreign-keys&gt;&lt;ref-type name="Journal Article"&gt;17&lt;/ref-type&gt;&lt;contributors&gt;&lt;authors&gt;&lt;author&gt;Culav, E. M.&lt;/author&gt;&lt;author&gt;Clark, C. H.&lt;/author&gt;&lt;author&gt;Merrilees, M. J.&lt;/author&gt;&lt;/authors&gt;&lt;/contributors&gt;&lt;auth-address&gt;School of Physiotherapy, Faculty of Health Studies, Auckland Institute of Technology, New Zealand. elizabeth.culav@ait.ac.nz&lt;/auth-address&gt;&lt;titles&gt;&lt;title&gt;Connective tissues: matrix composition and its relevance to physical therapy&lt;/title&gt;&lt;secondary-title&gt;Phys Ther&lt;/secondary-title&gt;&lt;/titles&gt;&lt;periodical&gt;&lt;full-title&gt;Phys Ther&lt;/full-title&gt;&lt;/periodical&gt;&lt;pages&gt;308-19&lt;/pages&gt;&lt;volume&gt;79&lt;/volume&gt;&lt;number&gt;3&lt;/number&gt;&lt;edition&gt;1999/03/17&lt;/edition&gt;&lt;keywords&gt;&lt;keyword&gt;Biglycan&lt;/keyword&gt;&lt;keyword&gt;Biomechanical Phenomena&lt;/keyword&gt;&lt;keyword&gt;Collagen/chemistry/classification/physiology&lt;/keyword&gt;&lt;keyword&gt;*Connective Tissue/anatomy &amp;amp; histology/chemistry/physiology&lt;/keyword&gt;&lt;keyword&gt;Decorin&lt;/keyword&gt;&lt;keyword&gt;Elastin/chemistry/physiology&lt;/keyword&gt;&lt;keyword&gt;Extracellular Matrix/chemistry/physiology&lt;/keyword&gt;&lt;keyword&gt;Extracellular Matrix Proteins&lt;/keyword&gt;&lt;keyword&gt;Humans&lt;/keyword&gt;&lt;keyword&gt;Physical Therapy Modalities&lt;/keyword&gt;&lt;keyword&gt;Proteoglycans/chemistry/physiology&lt;/keyword&gt;&lt;/keywords&gt;&lt;dates&gt;&lt;year&gt;1999&lt;/year&gt;&lt;pub-dates&gt;&lt;date&gt;Mar&lt;/date&gt;&lt;/pub-dates&gt;&lt;/dates&gt;&lt;isbn&gt;0031-9023 (Print)&amp;#xD;0031-9023 (Linking)&lt;/isbn&gt;&lt;accession-num&gt;10078774&lt;/accession-num&gt;&lt;urls&gt;&lt;related-urls&gt;&lt;url&gt;https://www.ncbi.nlm.nih.gov/pubmed/10078774&lt;/url&gt;&lt;/related-urls&gt;&lt;/urls&gt;&lt;/record&gt;&lt;/Cite&gt;&lt;/EndNote&gt;</w:instrText>
        </w:r>
        <w:r w:rsidR="00F1775D" w:rsidRPr="00464C91">
          <w:fldChar w:fldCharType="separate"/>
        </w:r>
        <w:r w:rsidR="00F1775D" w:rsidRPr="00464C91">
          <w:rPr>
            <w:noProof/>
            <w:vertAlign w:val="superscript"/>
          </w:rPr>
          <w:t>1</w:t>
        </w:r>
        <w:r w:rsidR="00F1775D" w:rsidRPr="00464C91">
          <w:fldChar w:fldCharType="end"/>
        </w:r>
      </w:hyperlink>
      <w:r w:rsidR="00EE7747" w:rsidRPr="00464C91">
        <w:t>.</w:t>
      </w:r>
      <w:r w:rsidR="002A1AB4" w:rsidRPr="00464C91">
        <w:t xml:space="preserve"> </w:t>
      </w:r>
      <w:r w:rsidR="001E0523" w:rsidRPr="00464C91">
        <w:t>Furthermore, e</w:t>
      </w:r>
      <w:r w:rsidR="00F17D35" w:rsidRPr="00464C91">
        <w:t>l</w:t>
      </w:r>
      <w:r w:rsidR="002A1AB4" w:rsidRPr="00464C91">
        <w:t>astin</w:t>
      </w:r>
      <w:r w:rsidR="00F13F12" w:rsidRPr="00464C91">
        <w:t xml:space="preserve"> </w:t>
      </w:r>
      <w:r w:rsidR="00626868" w:rsidRPr="00464C91">
        <w:t>fibres</w:t>
      </w:r>
      <w:r w:rsidR="002A1AB4" w:rsidRPr="00464C91">
        <w:t xml:space="preserve"> ha</w:t>
      </w:r>
      <w:r w:rsidR="0026426B" w:rsidRPr="00464C91">
        <w:t>ve</w:t>
      </w:r>
      <w:r w:rsidR="002A1AB4" w:rsidRPr="00464C91">
        <w:t xml:space="preserve"> </w:t>
      </w:r>
      <w:r w:rsidR="00B74ACF" w:rsidRPr="00464C91">
        <w:t xml:space="preserve">demonstrated </w:t>
      </w:r>
      <w:r w:rsidR="0026426B" w:rsidRPr="00464C91">
        <w:t xml:space="preserve">specific ultrastructural association with PGs </w:t>
      </w:r>
      <w:r w:rsidR="00B74ACF" w:rsidRPr="00464C91">
        <w:t xml:space="preserve">in studies with bovine and chick aortas, </w:t>
      </w:r>
      <w:r w:rsidR="0026426B" w:rsidRPr="00464C91">
        <w:t xml:space="preserve">possibly due to the positive lysine groups in elastin </w:t>
      </w:r>
      <w:r w:rsidR="00626868" w:rsidRPr="00464C91">
        <w:t>fibres</w:t>
      </w:r>
      <w:r w:rsidR="0026426B" w:rsidRPr="00464C91">
        <w:t xml:space="preserve"> that can interact with </w:t>
      </w:r>
      <w:proofErr w:type="spellStart"/>
      <w:r w:rsidR="001E0523" w:rsidRPr="00464C91">
        <w:t>s</w:t>
      </w:r>
      <w:r w:rsidR="0026426B" w:rsidRPr="00464C91">
        <w:t>GAG</w:t>
      </w:r>
      <w:proofErr w:type="spellEnd"/>
      <w:r w:rsidR="002710E2">
        <w:fldChar w:fldCharType="begin"/>
      </w:r>
      <w:r w:rsidR="002710E2">
        <w:instrText xml:space="preserve"> HYPERLINK \l "_ENREF_9" \o "Ehrlich, 1975 #630" </w:instrText>
      </w:r>
      <w:r w:rsidR="002710E2">
        <w:fldChar w:fldCharType="separate"/>
      </w:r>
      <w:r w:rsidR="00F1775D" w:rsidRPr="00464C91">
        <w:fldChar w:fldCharType="begin">
          <w:fldData xml:space="preserve">PEVuZE5vdGU+PENpdGU+PEF1dGhvcj5FaHJsaWNoPC9BdXRob3I+PFllYXI+MTk3NTwvWWVhcj48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</w:fldData>
        </w:fldChar>
      </w:r>
      <w:r w:rsidR="00F1775D" w:rsidRPr="00464C91">
        <w:instrText xml:space="preserve"> ADDIN EN.CITE </w:instrText>
      </w:r>
      <w:r w:rsidR="00F1775D" w:rsidRPr="00464C91">
        <w:fldChar w:fldCharType="begin">
          <w:fldData xml:space="preserve">PEVuZE5vdGU+PENpdGU+PEF1dGhvcj5FaHJsaWNoPC9BdXRob3I+PFllYXI+MTk3NTwvWWVhcj48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9-11</w:t>
      </w:r>
      <w:r w:rsidR="00F1775D" w:rsidRPr="00464C91">
        <w:fldChar w:fldCharType="end"/>
      </w:r>
      <w:r w:rsidR="002710E2">
        <w:fldChar w:fldCharType="end"/>
      </w:r>
      <w:r w:rsidR="001E0523" w:rsidRPr="00464C91">
        <w:t>.</w:t>
      </w:r>
      <w:r w:rsidR="002A1AB4" w:rsidRPr="00464C91">
        <w:t xml:space="preserve"> </w:t>
      </w:r>
      <w:r w:rsidR="0026426B" w:rsidRPr="00464C91">
        <w:t>Similar</w:t>
      </w:r>
      <w:r w:rsidR="002A1AB4" w:rsidRPr="00464C91">
        <w:t xml:space="preserve"> i</w:t>
      </w:r>
      <w:r w:rsidR="00237677" w:rsidRPr="00464C91">
        <w:t>n</w:t>
      </w:r>
      <w:r w:rsidR="002A1AB4" w:rsidRPr="00464C91">
        <w:t xml:space="preserve">teractions </w:t>
      </w:r>
      <w:r w:rsidR="0029055F" w:rsidRPr="00464C91">
        <w:t xml:space="preserve">are not mentioned </w:t>
      </w:r>
      <w:r w:rsidR="00626868" w:rsidRPr="00464C91">
        <w:t xml:space="preserve">for </w:t>
      </w:r>
      <w:r w:rsidR="0029055F" w:rsidRPr="00464C91">
        <w:t>auricular cartilage</w:t>
      </w:r>
      <w:r w:rsidR="00237677" w:rsidRPr="00464C91">
        <w:t xml:space="preserve">. </w:t>
      </w:r>
    </w:p>
    <w:p w14:paraId="5C6E0FD0" w14:textId="6F587D72" w:rsidR="005653C6" w:rsidRPr="00464C91" w:rsidRDefault="00B74ACF" w:rsidP="00B43826">
      <w:r w:rsidRPr="00F0638B">
        <w:t>I</w:t>
      </w:r>
      <w:r w:rsidR="005C4229" w:rsidRPr="00F0638B">
        <w:t xml:space="preserve">n </w:t>
      </w:r>
      <w:r w:rsidR="00391D01" w:rsidRPr="00F0638B">
        <w:t>previous studies on</w:t>
      </w:r>
      <w:r w:rsidR="005C4229" w:rsidRPr="00F0638B">
        <w:t xml:space="preserve"> GAG removal (sulphated and </w:t>
      </w:r>
      <w:proofErr w:type="spellStart"/>
      <w:r w:rsidR="005C4229" w:rsidRPr="00F0638B">
        <w:t>unsulphated</w:t>
      </w:r>
      <w:proofErr w:type="spellEnd"/>
      <w:r w:rsidR="005C4229" w:rsidRPr="00F0638B">
        <w:t>)</w:t>
      </w:r>
      <w:r w:rsidR="00F1706D" w:rsidRPr="00F0638B">
        <w:t xml:space="preserve"> from </w:t>
      </w:r>
      <w:r w:rsidR="00BE5E7D" w:rsidRPr="00F0638B">
        <w:t xml:space="preserve">cartilage </w:t>
      </w:r>
      <w:r w:rsidR="00C210BD" w:rsidRPr="00F0638B">
        <w:fldChar w:fldCharType="begin">
          <w:fldData xml:space="preserve">PEVuZE5vdGU+PENpdGU+PEF1dGhvcj5CYXJhPC9BdXRob3I+PFllYXI+MjAxMjwvWWVhcj48UmVj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=
</w:fldData>
        </w:fldChar>
      </w:r>
      <w:r w:rsidR="00F1775D" w:rsidRPr="00F0638B">
        <w:instrText xml:space="preserve"> ADDIN EN.CITE </w:instrText>
      </w:r>
      <w:r w:rsidR="00F1775D" w:rsidRPr="00F0638B">
        <w:fldChar w:fldCharType="begin">
          <w:fldData xml:space="preserve">PEVuZE5vdGU+PENpdGU+PEF1dGhvcj5CYXJhPC9BdXRob3I+PFllYXI+MjAxMjwvWWVhcj48UmVj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=
</w:fldData>
        </w:fldChar>
      </w:r>
      <w:r w:rsidR="00F1775D" w:rsidRPr="00F0638B">
        <w:instrText xml:space="preserve"> ADDIN EN.CITE.DATA </w:instrText>
      </w:r>
      <w:r w:rsidR="00F1775D" w:rsidRPr="00F0638B">
        <w:fldChar w:fldCharType="end"/>
      </w:r>
      <w:r w:rsidR="00C210BD" w:rsidRPr="00F0638B">
        <w:fldChar w:fldCharType="separate"/>
      </w:r>
      <w:hyperlink w:anchor="_ENREF_2" w:tooltip="Nimeskern, 2016 #8327" w:history="1">
        <w:r w:rsidR="00F1775D" w:rsidRPr="00F0638B">
          <w:rPr>
            <w:noProof/>
            <w:vertAlign w:val="superscript"/>
          </w:rPr>
          <w:t>2</w:t>
        </w:r>
      </w:hyperlink>
      <w:r w:rsidR="00F1775D" w:rsidRPr="00F0638B">
        <w:rPr>
          <w:noProof/>
          <w:vertAlign w:val="superscript"/>
        </w:rPr>
        <w:t>,</w:t>
      </w:r>
      <w:hyperlink w:anchor="_ENREF_6" w:tooltip="Bara, 2012 #485" w:history="1">
        <w:r w:rsidR="00F1775D" w:rsidRPr="00F0638B">
          <w:rPr>
            <w:noProof/>
            <w:vertAlign w:val="superscript"/>
          </w:rPr>
          <w:t>6</w:t>
        </w:r>
      </w:hyperlink>
      <w:r w:rsidR="00F1775D" w:rsidRPr="00F0638B">
        <w:rPr>
          <w:noProof/>
          <w:vertAlign w:val="superscript"/>
        </w:rPr>
        <w:t>,</w:t>
      </w:r>
      <w:hyperlink w:anchor="_ENREF_12" w:tooltip="Basalo, 2006 #600" w:history="1">
        <w:r w:rsidR="00F1775D" w:rsidRPr="00F0638B">
          <w:rPr>
            <w:noProof/>
            <w:vertAlign w:val="superscript"/>
          </w:rPr>
          <w:t>12</w:t>
        </w:r>
      </w:hyperlink>
      <w:r w:rsidR="00C210BD" w:rsidRPr="00F0638B">
        <w:fldChar w:fldCharType="end"/>
      </w:r>
      <w:r w:rsidR="004036C6" w:rsidRPr="00F0638B">
        <w:t xml:space="preserve">, </w:t>
      </w:r>
      <w:r w:rsidR="00F1706D" w:rsidRPr="00F0638B">
        <w:t xml:space="preserve">sample </w:t>
      </w:r>
      <w:r w:rsidR="009A1E58" w:rsidRPr="00F0638B">
        <w:t xml:space="preserve">wet weights are measured, </w:t>
      </w:r>
      <w:r w:rsidR="003452F1" w:rsidRPr="00F0638B">
        <w:t>treated</w:t>
      </w:r>
      <w:r w:rsidR="004036C6" w:rsidRPr="00F0638B">
        <w:t>,</w:t>
      </w:r>
      <w:r w:rsidR="009A1E58" w:rsidRPr="00F0638B">
        <w:t xml:space="preserve"> washed,</w:t>
      </w:r>
      <w:r w:rsidR="004036C6" w:rsidRPr="00F0638B">
        <w:t xml:space="preserve"> then lyophilised to obtain dry weight</w:t>
      </w:r>
      <w:r w:rsidR="009A1E58" w:rsidRPr="00F0638B">
        <w:t xml:space="preserve"> (Fig</w:t>
      </w:r>
      <w:r w:rsidR="000D7A18" w:rsidRPr="00F0638B">
        <w:t xml:space="preserve">ure </w:t>
      </w:r>
      <w:r w:rsidR="009A1E58" w:rsidRPr="00F0638B">
        <w:t>1A</w:t>
      </w:r>
      <w:r w:rsidR="00F17D35" w:rsidRPr="00F0638B">
        <w:t>-</w:t>
      </w:r>
      <w:r w:rsidR="009A1E58" w:rsidRPr="00F0638B">
        <w:t>(1))</w:t>
      </w:r>
      <w:r w:rsidR="005C4229" w:rsidRPr="00F0638B">
        <w:t xml:space="preserve">. They are then </w:t>
      </w:r>
      <w:r w:rsidR="004036C6" w:rsidRPr="00F0638B">
        <w:t xml:space="preserve">biochemically analysed to determine </w:t>
      </w:r>
      <w:proofErr w:type="spellStart"/>
      <w:r w:rsidR="00FA6E36" w:rsidRPr="00F0638B">
        <w:t>s</w:t>
      </w:r>
      <w:r w:rsidR="004036C6" w:rsidRPr="00F0638B">
        <w:t>GAG</w:t>
      </w:r>
      <w:proofErr w:type="spellEnd"/>
      <w:r w:rsidR="004036C6" w:rsidRPr="00F0638B">
        <w:t xml:space="preserve"> content (using a 1,9-dimethyl</w:t>
      </w:r>
      <w:r w:rsidR="004036C6" w:rsidRPr="00464C91">
        <w:t xml:space="preserve"> methylene blue, DMMB, assay </w:t>
      </w:r>
      <w:hyperlink w:anchor="_ENREF_13" w:tooltip="Farndale, 1986 #486" w:history="1">
        <w:r w:rsidR="00F1775D" w:rsidRPr="00464C91">
          <w:fldChar w:fldCharType="begin"/>
        </w:r>
        <w:r w:rsidR="00F1775D" w:rsidRPr="00464C91">
          <w:instrText xml:space="preserve"> ADDIN EN.CITE &lt;EndNote&gt;&lt;Cite&gt;&lt;Author&gt;Farndale&lt;/Author&gt;&lt;Year&gt;1986&lt;/Year&gt;&lt;RecNum&gt;486&lt;/RecNum&gt;&lt;DisplayText&gt;&lt;style face="superscript"&gt;13&lt;/style&gt;&lt;/DisplayText&gt;&lt;record&gt;&lt;rec-number&gt;486&lt;/rec-number&gt;&lt;foreign-keys&gt;&lt;key app="EN" db-id="awd0fwpv850x09erez5x9etkxeedasaxeatd" timestamp="1535624274"&gt;486&lt;/key&gt;&lt;/foreign-keys&gt;&lt;ref-type name="Journal Article"&gt;17&lt;/ref-type&gt;&lt;contributors&gt;&lt;authors&gt;&lt;author&gt;Farndale, R. W.&lt;/author&gt;&lt;author&gt;Buttle, D. J.&lt;/author&gt;&lt;author&gt;Barrett, A. J.&lt;/author&gt;&lt;/authors&gt;&lt;/contributors&gt;&lt;titles&gt;&lt;title&gt;Improved quantitation and discrimination of sulphated glycosaminoglycans by use of dimethylmethylene blue&lt;/title&gt;&lt;secondary-title&gt;Biochim Biophys Acta&lt;/secondary-title&gt;&lt;/titles&gt;&lt;periodical&gt;&lt;full-title&gt;Biochim Biophys Acta&lt;/full-title&gt;&lt;/periodical&gt;&lt;pages&gt;173-7&lt;/pages&gt;&lt;volume&gt;883&lt;/volume&gt;&lt;number&gt;2&lt;/number&gt;&lt;edition&gt;1986/09/04&lt;/edition&gt;&lt;keywords&gt;&lt;keyword&gt;Chondroitin Lyases/metabolism&lt;/keyword&gt;&lt;keyword&gt;Glycosaminoglycans/*analysis&lt;/keyword&gt;&lt;keyword&gt;*Glycoside Hydrolases&lt;/keyword&gt;&lt;keyword&gt;Methylene Blue/*analogs &amp;amp; derivatives&lt;/keyword&gt;&lt;keyword&gt;Spectrophotometry&lt;/keyword&gt;&lt;keyword&gt;Sulfates&lt;/keyword&gt;&lt;keyword&gt;beta-Galactosidase/metabolism&lt;/keyword&gt;&lt;/keywords&gt;&lt;dates&gt;&lt;year&gt;1986&lt;/year&gt;&lt;pub-dates&gt;&lt;date&gt;Sep 4&lt;/date&gt;&lt;/pub-dates&gt;&lt;/dates&gt;&lt;isbn&gt;0006-3002 (Print)&amp;#xD;0006-3002 (Linking)&lt;/isbn&gt;&lt;accession-num&gt;3091074&lt;/accession-num&gt;&lt;urls&gt;&lt;related-urls&gt;&lt;url&gt;https://www.ncbi.nlm.nih.gov/pubmed/3091074&lt;/url&gt;&lt;/related-urls&gt;&lt;/urls&gt;&lt;/record&gt;&lt;/Cite&gt;&lt;/EndNote&gt;</w:instrText>
        </w:r>
        <w:r w:rsidR="00F1775D" w:rsidRPr="00464C91">
          <w:fldChar w:fldCharType="separate"/>
        </w:r>
        <w:r w:rsidR="00F1775D" w:rsidRPr="00464C91">
          <w:rPr>
            <w:noProof/>
            <w:vertAlign w:val="superscript"/>
          </w:rPr>
          <w:t>13</w:t>
        </w:r>
        <w:r w:rsidR="00F1775D" w:rsidRPr="00464C91">
          <w:fldChar w:fldCharType="end"/>
        </w:r>
      </w:hyperlink>
      <w:r w:rsidR="004036C6" w:rsidRPr="00464C91">
        <w:t xml:space="preserve">). Measured </w:t>
      </w:r>
      <w:proofErr w:type="spellStart"/>
      <w:r w:rsidR="00AB5083" w:rsidRPr="00464C91">
        <w:t>s</w:t>
      </w:r>
      <w:r w:rsidR="004036C6" w:rsidRPr="00464C91">
        <w:t>GAG</w:t>
      </w:r>
      <w:proofErr w:type="spellEnd"/>
      <w:r w:rsidR="004036C6" w:rsidRPr="00464C91">
        <w:t xml:space="preserve"> content is normalised by the dry weight determined following</w:t>
      </w:r>
      <w:r w:rsidR="00862C8F" w:rsidRPr="00464C91">
        <w:t xml:space="preserve"> </w:t>
      </w:r>
      <w:r w:rsidR="003452F1" w:rsidRPr="00464C91">
        <w:t>treatment</w:t>
      </w:r>
      <w:r w:rsidR="00073660" w:rsidRPr="00464C91">
        <w:t xml:space="preserve"> (post </w:t>
      </w:r>
      <w:r w:rsidR="003452F1" w:rsidRPr="00464C91">
        <w:t>treatment</w:t>
      </w:r>
      <w:r w:rsidR="00073660" w:rsidRPr="00464C91">
        <w:t xml:space="preserve"> dry weight)</w:t>
      </w:r>
      <w:r w:rsidR="004036C6" w:rsidRPr="00464C91">
        <w:t xml:space="preserve"> </w:t>
      </w:r>
      <w:r w:rsidR="00C210BD" w:rsidRPr="00464C91">
        <w:fldChar w:fldCharType="begin">
          <w:fldData xml:space="preserve">PEVuZE5vdGU+PENpdGU+PEF1dGhvcj5CYXJhPC9BdXRob3I+PFllYXI+MjAxMjwvWWVhcj48UmVj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=
</w:fldData>
        </w:fldChar>
      </w:r>
      <w:r w:rsidR="00F1775D" w:rsidRPr="00464C91">
        <w:instrText xml:space="preserve"> ADDIN EN.CITE </w:instrText>
      </w:r>
      <w:r w:rsidR="00F1775D" w:rsidRPr="00464C91">
        <w:fldChar w:fldCharType="begin">
          <w:fldData xml:space="preserve">PEVuZE5vdGU+PENpdGU+PEF1dGhvcj5CYXJhPC9BdXRob3I+PFllYXI+MjAxMjwvWWVhcj48UmVj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=
</w:fldData>
        </w:fldChar>
      </w:r>
      <w:r w:rsidR="00F1775D" w:rsidRPr="00464C91">
        <w:instrText xml:space="preserve"> ADDIN EN.CITE.DATA </w:instrText>
      </w:r>
      <w:r w:rsidR="00F1775D" w:rsidRPr="00464C91">
        <w:fldChar w:fldCharType="end"/>
      </w:r>
      <w:r w:rsidR="00C210BD" w:rsidRPr="00464C91">
        <w:fldChar w:fldCharType="separate"/>
      </w:r>
      <w:hyperlink w:anchor="_ENREF_2" w:tooltip="Nimeskern, 2016 #8327" w:history="1">
        <w:r w:rsidR="00F1775D" w:rsidRPr="00464C91">
          <w:rPr>
            <w:noProof/>
            <w:vertAlign w:val="superscript"/>
          </w:rPr>
          <w:t>2</w:t>
        </w:r>
      </w:hyperlink>
      <w:r w:rsidR="00F1775D" w:rsidRPr="00464C91">
        <w:rPr>
          <w:noProof/>
          <w:vertAlign w:val="superscript"/>
        </w:rPr>
        <w:t>,</w:t>
      </w:r>
      <w:hyperlink w:anchor="_ENREF_6" w:tooltip="Bara, 2012 #485" w:history="1">
        <w:r w:rsidR="00F1775D" w:rsidRPr="00464C91">
          <w:rPr>
            <w:noProof/>
            <w:vertAlign w:val="superscript"/>
          </w:rPr>
          <w:t>6</w:t>
        </w:r>
      </w:hyperlink>
      <w:r w:rsidR="00C210BD" w:rsidRPr="00464C91">
        <w:fldChar w:fldCharType="end"/>
      </w:r>
      <w:r w:rsidR="004036C6" w:rsidRPr="00464C91">
        <w:t xml:space="preserve">. </w:t>
      </w:r>
      <w:r w:rsidR="00391D01" w:rsidRPr="00464C91">
        <w:t>However, t</w:t>
      </w:r>
      <w:r w:rsidR="00073660" w:rsidRPr="00464C91">
        <w:t>his post</w:t>
      </w:r>
      <w:r w:rsidR="00464B8A" w:rsidRPr="00464C91">
        <w:t>-</w:t>
      </w:r>
      <w:r w:rsidR="003452F1" w:rsidRPr="00464C91">
        <w:t>treatment</w:t>
      </w:r>
      <w:r w:rsidR="00073660" w:rsidRPr="00464C91">
        <w:t xml:space="preserve"> dry weight </w:t>
      </w:r>
      <w:r w:rsidR="00B51CAA" w:rsidRPr="00464C91">
        <w:t>may</w:t>
      </w:r>
      <w:r w:rsidR="00073660" w:rsidRPr="00464C91">
        <w:t xml:space="preserve"> be </w:t>
      </w:r>
      <w:r w:rsidR="00B51CAA" w:rsidRPr="00464C91">
        <w:t xml:space="preserve">considerably </w:t>
      </w:r>
      <w:r w:rsidR="00073660" w:rsidRPr="00464C91">
        <w:t xml:space="preserve">different from the </w:t>
      </w:r>
      <w:r w:rsidR="001F0D74" w:rsidRPr="00464C91">
        <w:t xml:space="preserve">original dry weight as </w:t>
      </w:r>
      <w:r w:rsidR="00F17D35" w:rsidRPr="00464C91">
        <w:t xml:space="preserve">a significant </w:t>
      </w:r>
      <w:r w:rsidR="001F0D74" w:rsidRPr="00464C91">
        <w:t xml:space="preserve">mass </w:t>
      </w:r>
      <w:r w:rsidR="00210436" w:rsidRPr="00464C91">
        <w:t xml:space="preserve">loss </w:t>
      </w:r>
      <w:r w:rsidR="00B51CAA" w:rsidRPr="00464C91">
        <w:t>can</w:t>
      </w:r>
      <w:r w:rsidR="0029055F" w:rsidRPr="00464C91">
        <w:t xml:space="preserve"> </w:t>
      </w:r>
      <w:r w:rsidR="00F17D35" w:rsidRPr="00464C91">
        <w:t>occur</w:t>
      </w:r>
      <w:r w:rsidR="001F0D74" w:rsidRPr="00464C91">
        <w:t xml:space="preserve"> during </w:t>
      </w:r>
      <w:r w:rsidR="003452F1" w:rsidRPr="00464C91">
        <w:t>treatment</w:t>
      </w:r>
      <w:r w:rsidR="00073660" w:rsidRPr="00464C91">
        <w:t>.</w:t>
      </w:r>
      <w:r w:rsidR="001F0D74" w:rsidRPr="00464C91">
        <w:t xml:space="preserve"> </w:t>
      </w:r>
      <w:r w:rsidR="004036C6" w:rsidRPr="00464C91">
        <w:t>Control samples</w:t>
      </w:r>
      <w:r w:rsidR="00F1706D" w:rsidRPr="00464C91">
        <w:t xml:space="preserve"> </w:t>
      </w:r>
      <w:r w:rsidR="004036C6" w:rsidRPr="00464C91">
        <w:t xml:space="preserve">are </w:t>
      </w:r>
      <w:proofErr w:type="gramStart"/>
      <w:r w:rsidR="004036C6" w:rsidRPr="00464C91">
        <w:t>lyophilised</w:t>
      </w:r>
      <w:proofErr w:type="gramEnd"/>
      <w:r w:rsidR="004036C6" w:rsidRPr="00464C91">
        <w:t xml:space="preserve"> and </w:t>
      </w:r>
      <w:r w:rsidR="00B51CAA" w:rsidRPr="00464C91">
        <w:t xml:space="preserve">dry weight </w:t>
      </w:r>
      <w:r w:rsidR="004036C6" w:rsidRPr="00464C91">
        <w:t xml:space="preserve">measured directly </w:t>
      </w:r>
      <w:r w:rsidR="00B51CAA" w:rsidRPr="00464C91">
        <w:t>(</w:t>
      </w:r>
      <w:r w:rsidR="004036C6" w:rsidRPr="00464C91">
        <w:t xml:space="preserve">they do not undergo any </w:t>
      </w:r>
      <w:r w:rsidR="003452F1" w:rsidRPr="00464C91">
        <w:t>treatment</w:t>
      </w:r>
      <w:r w:rsidR="00B51CAA" w:rsidRPr="00464C91">
        <w:t>)</w:t>
      </w:r>
      <w:r w:rsidR="004036C6" w:rsidRPr="00464C91">
        <w:t>.</w:t>
      </w:r>
      <w:r w:rsidR="003A1638" w:rsidRPr="00464C91">
        <w:t xml:space="preserve"> </w:t>
      </w:r>
      <w:r w:rsidR="0029055F" w:rsidRPr="00464C91">
        <w:t xml:space="preserve">We hypothesise that this introduces errors </w:t>
      </w:r>
      <w:r w:rsidR="003A1638" w:rsidRPr="00464C91">
        <w:t>when comparing control and experimental groups as the</w:t>
      </w:r>
      <w:r w:rsidR="00F81CB1" w:rsidRPr="00464C91">
        <w:t xml:space="preserve"> </w:t>
      </w:r>
      <w:r w:rsidR="00B51CAA" w:rsidRPr="00464C91">
        <w:t xml:space="preserve">reference </w:t>
      </w:r>
      <w:r w:rsidR="003A1638" w:rsidRPr="00464C91">
        <w:t xml:space="preserve">dry weights </w:t>
      </w:r>
      <w:r w:rsidR="00B51CAA" w:rsidRPr="00464C91">
        <w:t xml:space="preserve">for normalisation </w:t>
      </w:r>
      <w:r w:rsidR="003A1638" w:rsidRPr="00464C91">
        <w:t>are measured</w:t>
      </w:r>
      <w:r w:rsidR="00B51CAA" w:rsidRPr="00464C91">
        <w:t xml:space="preserve"> at different stages in sample processing</w:t>
      </w:r>
      <w:r w:rsidR="003A1638" w:rsidRPr="00464C91">
        <w:t>.</w:t>
      </w:r>
      <w:r w:rsidR="00C54A48" w:rsidRPr="00464C91">
        <w:t xml:space="preserve"> Some studies use wet weight to normalise </w:t>
      </w:r>
      <w:proofErr w:type="spellStart"/>
      <w:r w:rsidR="00862C8F" w:rsidRPr="00464C91">
        <w:t>s</w:t>
      </w:r>
      <w:r w:rsidR="00C54A48" w:rsidRPr="00464C91">
        <w:t>GAG</w:t>
      </w:r>
      <w:proofErr w:type="spellEnd"/>
      <w:r w:rsidR="00C54A48" w:rsidRPr="00464C91">
        <w:t xml:space="preserve"> content</w:t>
      </w:r>
      <w:r w:rsidR="00AD3154" w:rsidRPr="00464C91">
        <w:t xml:space="preserve"> </w:t>
      </w:r>
      <w:r w:rsidR="00C210BD" w:rsidRPr="00464C91">
        <w:fldChar w:fldCharType="begin">
          <w:fldData xml:space="preserve">PEVuZE5vdGU+PENpdGU+PEF1dGhvcj5LZWVuYW48L0F1dGhvcj48WWVhcj4yMDExPC9ZZWFyPjxS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</w:fldData>
        </w:fldChar>
      </w:r>
      <w:r w:rsidR="00F1775D" w:rsidRPr="00464C91">
        <w:instrText xml:space="preserve"> ADDIN EN.CITE </w:instrText>
      </w:r>
      <w:r w:rsidR="00F1775D" w:rsidRPr="00464C91">
        <w:fldChar w:fldCharType="begin">
          <w:fldData xml:space="preserve">PEVuZE5vdGU+PENpdGU+PEF1dGhvcj5LZWVuYW48L0F1dGhvcj48WWVhcj4yMDExPC9ZZWFyPjxS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</w:fldData>
        </w:fldChar>
      </w:r>
      <w:r w:rsidR="00F1775D" w:rsidRPr="00464C91">
        <w:instrText xml:space="preserve"> ADDIN EN.CITE.DATA </w:instrText>
      </w:r>
      <w:r w:rsidR="00F1775D" w:rsidRPr="00464C91">
        <w:fldChar w:fldCharType="end"/>
      </w:r>
      <w:r w:rsidR="00C210BD" w:rsidRPr="00464C91">
        <w:fldChar w:fldCharType="separate"/>
      </w:r>
      <w:hyperlink w:anchor="_ENREF_14" w:tooltip="Keenan, 2011 #839" w:history="1">
        <w:r w:rsidR="00F1775D" w:rsidRPr="00464C91">
          <w:rPr>
            <w:noProof/>
            <w:vertAlign w:val="superscript"/>
          </w:rPr>
          <w:t>14</w:t>
        </w:r>
      </w:hyperlink>
      <w:r w:rsidR="00F1775D" w:rsidRPr="00464C91">
        <w:rPr>
          <w:noProof/>
          <w:vertAlign w:val="superscript"/>
        </w:rPr>
        <w:t>,</w:t>
      </w:r>
      <w:hyperlink w:anchor="_ENREF_15" w:tooltip="Lemke, 2010 #840" w:history="1">
        <w:r w:rsidR="00F1775D" w:rsidRPr="00464C91">
          <w:rPr>
            <w:noProof/>
            <w:vertAlign w:val="superscript"/>
          </w:rPr>
          <w:t>15</w:t>
        </w:r>
      </w:hyperlink>
      <w:r w:rsidR="00C210BD" w:rsidRPr="00464C91">
        <w:fldChar w:fldCharType="end"/>
      </w:r>
      <w:r w:rsidR="00C54A48" w:rsidRPr="00464C91">
        <w:t xml:space="preserve"> However, if different cartilage types are </w:t>
      </w:r>
      <w:r w:rsidR="00862C8F" w:rsidRPr="00464C91">
        <w:t>studied</w:t>
      </w:r>
      <w:r w:rsidR="00C54A48" w:rsidRPr="00464C91">
        <w:t xml:space="preserve">, using wet weights </w:t>
      </w:r>
      <w:r w:rsidR="00504C10" w:rsidRPr="00464C91">
        <w:t xml:space="preserve">to normalise </w:t>
      </w:r>
      <w:proofErr w:type="spellStart"/>
      <w:r w:rsidR="00862C8F" w:rsidRPr="00464C91">
        <w:t>s</w:t>
      </w:r>
      <w:r w:rsidR="00504C10" w:rsidRPr="00464C91">
        <w:t>GAG</w:t>
      </w:r>
      <w:proofErr w:type="spellEnd"/>
      <w:r w:rsidR="00504C10" w:rsidRPr="00464C91">
        <w:t xml:space="preserve"> content </w:t>
      </w:r>
      <w:r w:rsidR="00B51CAA" w:rsidRPr="00464C91">
        <w:t>introduces other inaccuracies as</w:t>
      </w:r>
      <w:r w:rsidR="00C54A48" w:rsidRPr="00464C91">
        <w:t xml:space="preserve"> water content </w:t>
      </w:r>
      <w:r w:rsidR="008E431C" w:rsidRPr="00464C91">
        <w:t>differs between cartilage types</w:t>
      </w:r>
      <w:r w:rsidR="00C54A48" w:rsidRPr="00464C91">
        <w:t xml:space="preserve"> </w:t>
      </w:r>
      <w:r w:rsidR="00C210BD" w:rsidRPr="00464C91">
        <w:fldChar w:fldCharType="begin">
          <w:fldData xml:space="preserve">PEVuZE5vdGU+PENpdGU+PEF1dGhvcj5Ib21pY3o8L0F1dGhvcj48WWVhcj4yMDAzPC9ZZWFyPjxS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gB=
</w:fldData>
        </w:fldChar>
      </w:r>
      <w:r w:rsidR="00F1775D" w:rsidRPr="00464C91">
        <w:instrText xml:space="preserve"> ADDIN EN.CITE </w:instrText>
      </w:r>
      <w:r w:rsidR="00F1775D" w:rsidRPr="00464C91">
        <w:fldChar w:fldCharType="begin">
          <w:fldData xml:space="preserve">PEVuZE5vdGU+PENpdGU+PEF1dGhvcj5Ib21pY3o8L0F1dGhvcj48WWVhcj4yMDAzPC9ZZWFyPjxS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gB=
</w:fldData>
        </w:fldChar>
      </w:r>
      <w:r w:rsidR="00F1775D" w:rsidRPr="00464C91">
        <w:instrText xml:space="preserve"> ADDIN EN.CITE.DATA </w:instrText>
      </w:r>
      <w:r w:rsidR="00F1775D" w:rsidRPr="00464C91">
        <w:fldChar w:fldCharType="end"/>
      </w:r>
      <w:r w:rsidR="00C210BD" w:rsidRPr="00464C91">
        <w:fldChar w:fldCharType="separate"/>
      </w:r>
      <w:hyperlink w:anchor="_ENREF_2" w:tooltip="Nimeskern, 2016 #8327" w:history="1">
        <w:r w:rsidR="00F1775D" w:rsidRPr="00464C91">
          <w:rPr>
            <w:noProof/>
            <w:vertAlign w:val="superscript"/>
          </w:rPr>
          <w:t>2</w:t>
        </w:r>
      </w:hyperlink>
      <w:r w:rsidR="00F1775D" w:rsidRPr="00464C91">
        <w:rPr>
          <w:noProof/>
          <w:vertAlign w:val="superscript"/>
        </w:rPr>
        <w:t>,</w:t>
      </w:r>
      <w:hyperlink w:anchor="_ENREF_16" w:tooltip="Homicz, 2003 #473" w:history="1">
        <w:r w:rsidR="00F1775D" w:rsidRPr="00464C91">
          <w:rPr>
            <w:noProof/>
            <w:vertAlign w:val="superscript"/>
          </w:rPr>
          <w:t>16</w:t>
        </w:r>
      </w:hyperlink>
      <w:r w:rsidR="00C210BD" w:rsidRPr="00464C91">
        <w:fldChar w:fldCharType="end"/>
      </w:r>
      <w:r w:rsidR="008E431C" w:rsidRPr="00464C91">
        <w:t>.</w:t>
      </w:r>
      <w:r w:rsidR="00473993" w:rsidRPr="00464C91">
        <w:t xml:space="preserve"> </w:t>
      </w:r>
      <w:r w:rsidR="00B51CAA" w:rsidRPr="00464C91">
        <w:t>D</w:t>
      </w:r>
      <w:r w:rsidR="005653C6" w:rsidRPr="00464C91">
        <w:t xml:space="preserve">etermining dry weight of samples prior to </w:t>
      </w:r>
      <w:r w:rsidR="003452F1" w:rsidRPr="00464C91">
        <w:t>treatment</w:t>
      </w:r>
      <w:r w:rsidR="001F0D74" w:rsidRPr="00464C91">
        <w:t xml:space="preserve"> (</w:t>
      </w:r>
      <w:r w:rsidR="00F1706D" w:rsidRPr="00464C91">
        <w:t>p</w:t>
      </w:r>
      <w:r w:rsidR="00482306" w:rsidRPr="00464C91">
        <w:t>re-treatment</w:t>
      </w:r>
      <w:r w:rsidR="001F0D74" w:rsidRPr="00464C91">
        <w:t xml:space="preserve"> dry weight)</w:t>
      </w:r>
      <w:r w:rsidR="005653C6" w:rsidRPr="00464C91">
        <w:t xml:space="preserve"> </w:t>
      </w:r>
      <w:r w:rsidR="00B51CAA" w:rsidRPr="00464C91">
        <w:t xml:space="preserve">would </w:t>
      </w:r>
      <w:r w:rsidR="005653C6" w:rsidRPr="00464C91">
        <w:t xml:space="preserve">ensure consistency of dry weights used for normalising </w:t>
      </w:r>
      <w:proofErr w:type="spellStart"/>
      <w:r w:rsidR="00FA6E36" w:rsidRPr="00464C91">
        <w:t>s</w:t>
      </w:r>
      <w:r w:rsidR="005653C6" w:rsidRPr="00464C91">
        <w:t>GAG</w:t>
      </w:r>
      <w:proofErr w:type="spellEnd"/>
      <w:r w:rsidR="005653C6" w:rsidRPr="00464C91">
        <w:t xml:space="preserve"> content. However, it is </w:t>
      </w:r>
      <w:r w:rsidR="00AD3154" w:rsidRPr="00464C91">
        <w:t xml:space="preserve">not </w:t>
      </w:r>
      <w:r w:rsidR="005653C6" w:rsidRPr="00464C91">
        <w:t xml:space="preserve">known whether the degree of </w:t>
      </w:r>
      <w:r w:rsidR="003452F1" w:rsidRPr="00464C91">
        <w:t xml:space="preserve">GAG depletion </w:t>
      </w:r>
      <w:r w:rsidR="005653C6" w:rsidRPr="00464C91">
        <w:t>would be affected by lyophilis</w:t>
      </w:r>
      <w:r w:rsidR="00AD3154" w:rsidRPr="00464C91">
        <w:t>ation</w:t>
      </w:r>
      <w:r w:rsidR="005653C6" w:rsidRPr="00464C91">
        <w:t>, due to possible ECM physicochemical changes caused by removal of water during this process.</w:t>
      </w:r>
    </w:p>
    <w:p w14:paraId="6AA54E35" w14:textId="47F258F7" w:rsidR="000E0ADE" w:rsidRPr="00464C91" w:rsidRDefault="005E350B" w:rsidP="00DD775D">
      <w:bookmarkStart w:id="1" w:name="_Hlk52523389"/>
      <w:r w:rsidRPr="00F0638B">
        <w:t xml:space="preserve">We hypothesise that the interaction of GAGs and other extracellular matrix (ECM) macromolecules vary with cartilage type (i.e. hyaline, </w:t>
      </w:r>
      <w:proofErr w:type="gramStart"/>
      <w:r w:rsidRPr="00F0638B">
        <w:t>fibrous</w:t>
      </w:r>
      <w:proofErr w:type="gramEnd"/>
      <w:r w:rsidRPr="00F0638B">
        <w:t xml:space="preserve"> and elastic) and anatomical location</w:t>
      </w:r>
      <w:r w:rsidR="0053077F" w:rsidRPr="00F0638B">
        <w:t xml:space="preserve">. </w:t>
      </w:r>
      <w:r w:rsidRPr="00F0638B">
        <w:t>I</w:t>
      </w:r>
      <w:r w:rsidR="00E306D5" w:rsidRPr="00F0638B">
        <w:t>n</w:t>
      </w:r>
      <w:r w:rsidR="00B51CAA" w:rsidRPr="00F0638B">
        <w:t xml:space="preserve"> </w:t>
      </w:r>
      <w:r w:rsidR="00AB5083" w:rsidRPr="00F0638B">
        <w:t>t</w:t>
      </w:r>
      <w:r w:rsidR="0022257C" w:rsidRPr="00F0638B">
        <w:t xml:space="preserve">his study </w:t>
      </w:r>
      <w:r w:rsidR="00B51CAA" w:rsidRPr="00F0638B">
        <w:t>we ai</w:t>
      </w:r>
      <w:r w:rsidR="00B51CAA" w:rsidRPr="00464C91">
        <w:t>m</w:t>
      </w:r>
      <w:r w:rsidR="00E46802" w:rsidRPr="00464C91">
        <w:t xml:space="preserve"> </w:t>
      </w:r>
      <w:r w:rsidR="00E306D5" w:rsidRPr="00464C91">
        <w:t>to investigate the differences of GAG-</w:t>
      </w:r>
      <w:r w:rsidR="008E2313" w:rsidRPr="00464C91">
        <w:t>ECM</w:t>
      </w:r>
      <w:r w:rsidR="00E306D5" w:rsidRPr="00464C91">
        <w:t xml:space="preserve"> interactions in </w:t>
      </w:r>
      <w:r w:rsidR="008E2313" w:rsidRPr="00464C91">
        <w:lastRenderedPageBreak/>
        <w:t xml:space="preserve">different </w:t>
      </w:r>
      <w:r w:rsidR="00E306D5" w:rsidRPr="00464C91">
        <w:t xml:space="preserve">cartilage types from different anatomical locations using selective GAG </w:t>
      </w:r>
      <w:r w:rsidR="004369C5" w:rsidRPr="00464C91">
        <w:t>depletion</w:t>
      </w:r>
      <w:r w:rsidR="00E306D5" w:rsidRPr="00464C91">
        <w:t xml:space="preserve"> with either </w:t>
      </w:r>
      <w:proofErr w:type="spellStart"/>
      <w:r w:rsidR="00E306D5" w:rsidRPr="00464C91">
        <w:t>chondroitinase</w:t>
      </w:r>
      <w:proofErr w:type="spellEnd"/>
      <w:r w:rsidR="00E306D5" w:rsidRPr="00464C91">
        <w:t xml:space="preserve"> ABC, guanidine hydrochloride, or hyaluronidase. Specifically, cartilage from tibial plateau (articular hyaline), ear (auricular elastic), meniscus (meniscal fibrocartilage), and nose (nasal septum hyaline) w</w:t>
      </w:r>
      <w:r w:rsidR="006B5211" w:rsidRPr="00464C91">
        <w:t>ere</w:t>
      </w:r>
      <w:r w:rsidR="00E306D5" w:rsidRPr="00464C91">
        <w:t xml:space="preserve"> investigated. To do this we first </w:t>
      </w:r>
      <w:r w:rsidR="005843B6" w:rsidRPr="00464C91">
        <w:t>define</w:t>
      </w:r>
      <w:r w:rsidR="00F81CB1" w:rsidRPr="00464C91">
        <w:t>d</w:t>
      </w:r>
      <w:r w:rsidR="005843B6" w:rsidRPr="00464C91">
        <w:t xml:space="preserve"> a protocol for cartilage GAG </w:t>
      </w:r>
      <w:r w:rsidR="003452F1" w:rsidRPr="00464C91">
        <w:t>treatment</w:t>
      </w:r>
      <w:r w:rsidR="005843B6" w:rsidRPr="00464C91">
        <w:t xml:space="preserve"> that incorporates the native (or pre-</w:t>
      </w:r>
      <w:r w:rsidR="003452F1" w:rsidRPr="00464C91">
        <w:t>treatment</w:t>
      </w:r>
      <w:r w:rsidR="005843B6" w:rsidRPr="00464C91">
        <w:t xml:space="preserve">) dry weight for </w:t>
      </w:r>
      <w:proofErr w:type="spellStart"/>
      <w:r w:rsidR="005843B6" w:rsidRPr="00464C91">
        <w:t>sGAG</w:t>
      </w:r>
      <w:proofErr w:type="spellEnd"/>
      <w:r w:rsidR="005843B6" w:rsidRPr="00464C91">
        <w:t xml:space="preserve"> content calculation. </w:t>
      </w:r>
      <w:r w:rsidR="00F81CB1" w:rsidRPr="00464C91">
        <w:t>W</w:t>
      </w:r>
      <w:r w:rsidR="005843B6" w:rsidRPr="00464C91">
        <w:t xml:space="preserve">e </w:t>
      </w:r>
      <w:r w:rsidR="00E46802" w:rsidRPr="00464C91">
        <w:t>determine</w:t>
      </w:r>
      <w:r w:rsidR="005843B6" w:rsidRPr="00464C91">
        <w:t>d</w:t>
      </w:r>
      <w:r w:rsidR="00E46802" w:rsidRPr="00464C91">
        <w:t xml:space="preserve"> whether there is an effect of lyophilisation on the degree </w:t>
      </w:r>
      <w:r w:rsidR="00771E48" w:rsidRPr="00464C91">
        <w:t xml:space="preserve">of </w:t>
      </w:r>
      <w:r w:rsidR="003452F1" w:rsidRPr="00464C91">
        <w:t>GAG depletion</w:t>
      </w:r>
      <w:r w:rsidR="00E46802" w:rsidRPr="00464C91">
        <w:t>, and in turn, determine</w:t>
      </w:r>
      <w:r w:rsidR="005843B6" w:rsidRPr="00464C91">
        <w:t>d</w:t>
      </w:r>
      <w:r w:rsidR="00E46802" w:rsidRPr="00464C91">
        <w:t xml:space="preserve"> whether there is a significant mass loss in cartilage samples due to GAG </w:t>
      </w:r>
      <w:r w:rsidR="003452F1" w:rsidRPr="00464C91">
        <w:t>depletion</w:t>
      </w:r>
      <w:r w:rsidR="00E46802" w:rsidRPr="00464C91">
        <w:t xml:space="preserve">. </w:t>
      </w:r>
      <w:bookmarkEnd w:id="1"/>
    </w:p>
    <w:p w14:paraId="4705292A" w14:textId="57EEDEF8" w:rsidR="00756AB7" w:rsidRPr="00464C91" w:rsidRDefault="008267D4" w:rsidP="00B43826">
      <w:pPr>
        <w:pStyle w:val="Mainsubheadings"/>
      </w:pPr>
      <w:r w:rsidRPr="00464C91">
        <w:t>MATERIALS AND METHOD</w:t>
      </w:r>
      <w:r w:rsidR="000F39C6" w:rsidRPr="00464C91">
        <w:t>S</w:t>
      </w:r>
    </w:p>
    <w:p w14:paraId="074D16E2" w14:textId="6EC3B63E" w:rsidR="00D62DDA" w:rsidRPr="00464C91" w:rsidRDefault="00D62DDA" w:rsidP="00B43826">
      <w:pPr>
        <w:pStyle w:val="Sub-subheadings"/>
        <w:rPr>
          <w:b/>
          <w:bCs/>
          <w:i w:val="0"/>
          <w:iCs/>
        </w:rPr>
      </w:pPr>
      <w:r w:rsidRPr="00464C91">
        <w:rPr>
          <w:b/>
          <w:bCs/>
          <w:i w:val="0"/>
          <w:iCs/>
        </w:rPr>
        <w:t>Materials</w:t>
      </w:r>
    </w:p>
    <w:p w14:paraId="3BD50A46" w14:textId="3398348C" w:rsidR="00D62DDA" w:rsidRPr="00464C91" w:rsidRDefault="00221D96" w:rsidP="00B43826">
      <w:pPr>
        <w:pStyle w:val="Sub-subheadings"/>
        <w:rPr>
          <w:i w:val="0"/>
        </w:rPr>
      </w:pPr>
      <w:proofErr w:type="spellStart"/>
      <w:r w:rsidRPr="00464C91">
        <w:rPr>
          <w:i w:val="0"/>
        </w:rPr>
        <w:t>Chondroitinase</w:t>
      </w:r>
      <w:proofErr w:type="spellEnd"/>
      <w:r w:rsidRPr="00464C91">
        <w:rPr>
          <w:i w:val="0"/>
        </w:rPr>
        <w:t xml:space="preserve"> ABC, guanidine hydrochloride (50940), and hyaluronidase</w:t>
      </w:r>
      <w:r w:rsidR="00705F2B" w:rsidRPr="00464C91">
        <w:rPr>
          <w:i w:val="0"/>
        </w:rPr>
        <w:t xml:space="preserve"> IV-S</w:t>
      </w:r>
      <w:r w:rsidRPr="00464C91">
        <w:rPr>
          <w:i w:val="0"/>
        </w:rPr>
        <w:t xml:space="preserve"> (H3884) were purchased from Sigma Aldrich (Castle Hill, Australia). </w:t>
      </w:r>
      <w:r w:rsidR="0048596F" w:rsidRPr="00464C91">
        <w:rPr>
          <w:i w:val="0"/>
        </w:rPr>
        <w:t xml:space="preserve">Protease </w:t>
      </w:r>
      <w:r w:rsidR="00705F2B" w:rsidRPr="00464C91">
        <w:rPr>
          <w:i w:val="0"/>
        </w:rPr>
        <w:t>inhibitor was</w:t>
      </w:r>
      <w:r w:rsidR="0048596F" w:rsidRPr="00464C91">
        <w:rPr>
          <w:i w:val="0"/>
        </w:rPr>
        <w:t xml:space="preserve"> purchased from Gibco® Antibiotic-Antimycotic </w:t>
      </w:r>
      <w:r w:rsidR="00D5736D" w:rsidRPr="00464C91">
        <w:rPr>
          <w:i w:val="0"/>
        </w:rPr>
        <w:t>(</w:t>
      </w:r>
      <w:r w:rsidR="0048596F" w:rsidRPr="00464C91">
        <w:rPr>
          <w:i w:val="0"/>
        </w:rPr>
        <w:t>Life Technologies, New York, USA)</w:t>
      </w:r>
      <w:r w:rsidR="005E1415" w:rsidRPr="00464C91">
        <w:rPr>
          <w:i w:val="0"/>
        </w:rPr>
        <w:t xml:space="preserve">. </w:t>
      </w:r>
      <w:r w:rsidR="00A271CF" w:rsidRPr="00464C91">
        <w:rPr>
          <w:i w:val="0"/>
        </w:rPr>
        <w:t xml:space="preserve">Unless indicated otherwise, all </w:t>
      </w:r>
      <w:r w:rsidR="00AD3154" w:rsidRPr="00464C91">
        <w:rPr>
          <w:i w:val="0"/>
        </w:rPr>
        <w:t xml:space="preserve">other </w:t>
      </w:r>
      <w:r w:rsidR="00A271CF" w:rsidRPr="00464C91">
        <w:rPr>
          <w:i w:val="0"/>
        </w:rPr>
        <w:t>chemicals were purchased from Sigma Aldrich, Castle Hill, Australia.</w:t>
      </w:r>
    </w:p>
    <w:p w14:paraId="72FB9E9A" w14:textId="37521AEE" w:rsidR="00DC370C" w:rsidRPr="00464C91" w:rsidRDefault="00966BD3" w:rsidP="00B43826">
      <w:pPr>
        <w:pStyle w:val="Sub-subheadings"/>
        <w:rPr>
          <w:b/>
          <w:bCs/>
          <w:i w:val="0"/>
          <w:iCs/>
        </w:rPr>
      </w:pPr>
      <w:r w:rsidRPr="00464C91">
        <w:rPr>
          <w:b/>
          <w:bCs/>
          <w:i w:val="0"/>
          <w:iCs/>
        </w:rPr>
        <w:t>Sample harvesting</w:t>
      </w:r>
    </w:p>
    <w:p w14:paraId="63DFE9A3" w14:textId="523D57E7" w:rsidR="00DC370C" w:rsidRPr="00464C91" w:rsidRDefault="0022257C" w:rsidP="00C07611">
      <w:r w:rsidRPr="00464C91">
        <w:t xml:space="preserve">To investigate </w:t>
      </w:r>
      <w:r w:rsidR="000E0ADE" w:rsidRPr="00464C91">
        <w:t xml:space="preserve">the </w:t>
      </w:r>
      <w:r w:rsidR="00542453" w:rsidRPr="00464C91">
        <w:t>effect of l</w:t>
      </w:r>
      <w:r w:rsidR="00DC370C" w:rsidRPr="00464C91">
        <w:t xml:space="preserve">yophilisation </w:t>
      </w:r>
      <w:r w:rsidR="00542453" w:rsidRPr="00464C91">
        <w:t>on</w:t>
      </w:r>
      <w:r w:rsidRPr="00464C91">
        <w:t xml:space="preserve"> GAG </w:t>
      </w:r>
      <w:r w:rsidR="003452F1" w:rsidRPr="00464C91">
        <w:t>depletion</w:t>
      </w:r>
      <w:r w:rsidR="000E0ADE" w:rsidRPr="00464C91">
        <w:t xml:space="preserve">, </w:t>
      </w:r>
      <w:r w:rsidR="00DE297D" w:rsidRPr="00464C91">
        <w:t xml:space="preserve">auricular cartilage </w:t>
      </w:r>
      <w:r w:rsidR="000E0ADE" w:rsidRPr="00464C91">
        <w:t>contain</w:t>
      </w:r>
      <w:r w:rsidR="00F1706D" w:rsidRPr="00464C91">
        <w:t>ing</w:t>
      </w:r>
      <w:r w:rsidR="000E0ADE" w:rsidRPr="00464C91">
        <w:t xml:space="preserve"> </w:t>
      </w:r>
      <w:r w:rsidR="00DE297D" w:rsidRPr="00464C91">
        <w:t>both collagen and elastin</w:t>
      </w:r>
      <w:r w:rsidR="000E0ADE" w:rsidRPr="00464C91">
        <w:t xml:space="preserve"> were used</w:t>
      </w:r>
      <w:r w:rsidR="00DE297D" w:rsidRPr="00464C91">
        <w:t xml:space="preserve">. </w:t>
      </w:r>
      <w:r w:rsidR="00DC370C" w:rsidRPr="00464C91">
        <w:t xml:space="preserve">Bovine ears were obtained from </w:t>
      </w:r>
      <w:r w:rsidR="000E0ADE" w:rsidRPr="00464C91">
        <w:t xml:space="preserve">a </w:t>
      </w:r>
      <w:r w:rsidR="00AB5FA3" w:rsidRPr="00464C91">
        <w:t>2-3-year-old</w:t>
      </w:r>
      <w:r w:rsidR="00DC370C" w:rsidRPr="00464C91">
        <w:t xml:space="preserve"> animal from </w:t>
      </w:r>
      <w:r w:rsidR="00AD3154" w:rsidRPr="00464C91">
        <w:t xml:space="preserve">a </w:t>
      </w:r>
      <w:r w:rsidR="00DC370C" w:rsidRPr="00464C91">
        <w:t>local abattoir.</w:t>
      </w:r>
      <w:r w:rsidR="009B0651" w:rsidRPr="00464C91">
        <w:t xml:space="preserve"> </w:t>
      </w:r>
      <w:r w:rsidR="00695CDC" w:rsidRPr="00464C91">
        <w:t>Since all</w:t>
      </w:r>
      <w:r w:rsidR="009B0651" w:rsidRPr="00464C91">
        <w:t xml:space="preserve"> animal</w:t>
      </w:r>
      <w:r w:rsidR="00695CDC" w:rsidRPr="00464C91">
        <w:t xml:space="preserve">s were </w:t>
      </w:r>
      <w:r w:rsidR="009B0651" w:rsidRPr="00464C91">
        <w:t xml:space="preserve">slaughtered for food purposes, ethical permission was not required. </w:t>
      </w:r>
      <w:r w:rsidR="00F1706D" w:rsidRPr="00464C91">
        <w:t>S</w:t>
      </w:r>
      <w:r w:rsidR="009B0651" w:rsidRPr="00464C91">
        <w:t>kin and perichondrium were removed.</w:t>
      </w:r>
      <w:r w:rsidR="00DC370C" w:rsidRPr="00464C91">
        <w:t xml:space="preserve"> Forty-five bovine auricular cartilage plugs (Ø5 </w:t>
      </w:r>
      <w:proofErr w:type="gramStart"/>
      <w:r w:rsidR="00DC370C" w:rsidRPr="00464C91">
        <w:t xml:space="preserve">× </w:t>
      </w:r>
      <w:r w:rsidR="004E711D" w:rsidRPr="00464C91">
        <w:t xml:space="preserve"> ̴</w:t>
      </w:r>
      <w:proofErr w:type="gramEnd"/>
      <w:r w:rsidR="000E0ADE" w:rsidRPr="00464C91">
        <w:t xml:space="preserve"> </w:t>
      </w:r>
      <w:r w:rsidR="00DC370C" w:rsidRPr="00464C91">
        <w:t xml:space="preserve">3 mm) were cored and halved for investigating the effect of lyophilisation on </w:t>
      </w:r>
      <w:r w:rsidR="003452F1" w:rsidRPr="00464C91">
        <w:t xml:space="preserve">GAG depletion </w:t>
      </w:r>
      <w:r w:rsidR="00DC370C" w:rsidRPr="00464C91">
        <w:t xml:space="preserve">(n = 90). A further twelve plugs (Ø5 </w:t>
      </w:r>
      <w:proofErr w:type="gramStart"/>
      <w:r w:rsidR="00DC370C" w:rsidRPr="00464C91">
        <w:t>×</w:t>
      </w:r>
      <w:bookmarkStart w:id="2" w:name="_Hlk50677511"/>
      <w:r w:rsidR="00695CDC" w:rsidRPr="00464C91">
        <w:t xml:space="preserve"> </w:t>
      </w:r>
      <w:r w:rsidR="00C07611" w:rsidRPr="00464C91">
        <w:t xml:space="preserve"> ̴</w:t>
      </w:r>
      <w:proofErr w:type="gramEnd"/>
      <w:r w:rsidR="00DC370C" w:rsidRPr="00464C91">
        <w:t xml:space="preserve"> </w:t>
      </w:r>
      <w:bookmarkEnd w:id="2"/>
      <w:r w:rsidR="00DC370C" w:rsidRPr="00464C91">
        <w:t xml:space="preserve">3 mm) were cored for testing mass loss in cartilage samples after GAG </w:t>
      </w:r>
      <w:r w:rsidR="003452F1" w:rsidRPr="00464C91">
        <w:t xml:space="preserve">depletion  </w:t>
      </w:r>
      <w:r w:rsidR="00DC370C" w:rsidRPr="00464C91">
        <w:t>(n=12)</w:t>
      </w:r>
      <w:r w:rsidR="00695CDC" w:rsidRPr="00464C91">
        <w:t>.</w:t>
      </w:r>
    </w:p>
    <w:p w14:paraId="1CC24691" w14:textId="3A651148" w:rsidR="00B43F23" w:rsidRPr="00464C91" w:rsidRDefault="00695CDC" w:rsidP="00B43826">
      <w:r w:rsidRPr="00464C91">
        <w:t xml:space="preserve">To investigate the effect of selective GAG </w:t>
      </w:r>
      <w:r w:rsidR="008F0A16" w:rsidRPr="00464C91">
        <w:t>treatment</w:t>
      </w:r>
      <w:r w:rsidR="003452F1" w:rsidRPr="00464C91">
        <w:t xml:space="preserve"> </w:t>
      </w:r>
      <w:r w:rsidRPr="00464C91">
        <w:t>on different cartilage types</w:t>
      </w:r>
      <w:r w:rsidR="00AD3154" w:rsidRPr="00464C91">
        <w:t>,</w:t>
      </w:r>
      <w:r w:rsidR="005459CE" w:rsidRPr="00464C91">
        <w:t xml:space="preserve"> </w:t>
      </w:r>
      <w:r w:rsidR="00BB5897" w:rsidRPr="00464C91">
        <w:t>b</w:t>
      </w:r>
      <w:r w:rsidR="00966BD3" w:rsidRPr="00464C91">
        <w:t>ovine ears</w:t>
      </w:r>
      <w:r w:rsidR="00585645" w:rsidRPr="00464C91">
        <w:t xml:space="preserve"> </w:t>
      </w:r>
      <w:r w:rsidR="001F1858" w:rsidRPr="00464C91">
        <w:t xml:space="preserve">and </w:t>
      </w:r>
      <w:r w:rsidR="00210436" w:rsidRPr="00464C91">
        <w:t xml:space="preserve">stifle </w:t>
      </w:r>
      <w:r w:rsidR="00E147C8" w:rsidRPr="00464C91">
        <w:t>joints</w:t>
      </w:r>
      <w:r w:rsidR="00830F49" w:rsidRPr="00464C91">
        <w:t xml:space="preserve"> </w:t>
      </w:r>
      <w:r w:rsidR="001F1858" w:rsidRPr="00464C91">
        <w:t xml:space="preserve">were obtained from six animals </w:t>
      </w:r>
      <w:r w:rsidR="00830F49" w:rsidRPr="00464C91">
        <w:t>aged 20 - 28 weeks</w:t>
      </w:r>
      <w:r w:rsidR="00F81CB1" w:rsidRPr="00464C91">
        <w:t xml:space="preserve"> </w:t>
      </w:r>
      <w:r w:rsidR="00E147C8" w:rsidRPr="00464C91">
        <w:t xml:space="preserve">and </w:t>
      </w:r>
      <w:r w:rsidR="00E62EDF" w:rsidRPr="00464C91">
        <w:t>heads</w:t>
      </w:r>
      <w:r w:rsidR="001F1858" w:rsidRPr="00464C91">
        <w:t xml:space="preserve"> from six animals</w:t>
      </w:r>
      <w:r w:rsidR="00E62EDF" w:rsidRPr="00464C91">
        <w:t xml:space="preserve"> aged 1</w:t>
      </w:r>
      <w:r w:rsidR="00F81CB1" w:rsidRPr="00464C91">
        <w:t xml:space="preserve"> </w:t>
      </w:r>
      <w:r w:rsidR="00966BD3" w:rsidRPr="00464C91">
        <w:t>-</w:t>
      </w:r>
      <w:r w:rsidR="00E62EDF" w:rsidRPr="00464C91">
        <w:t xml:space="preserve"> 2 </w:t>
      </w:r>
      <w:r w:rsidR="00585645" w:rsidRPr="00464C91">
        <w:t>week</w:t>
      </w:r>
      <w:r w:rsidR="00E62EDF" w:rsidRPr="00464C91">
        <w:t>s</w:t>
      </w:r>
      <w:r w:rsidR="001F1858" w:rsidRPr="00464C91">
        <w:t>.</w:t>
      </w:r>
      <w:r w:rsidR="00966BD3" w:rsidRPr="00464C91">
        <w:t xml:space="preserve"> </w:t>
      </w:r>
      <w:r w:rsidR="001F1858" w:rsidRPr="00464C91">
        <w:t>All samples were obtained</w:t>
      </w:r>
      <w:r w:rsidR="00966BD3" w:rsidRPr="00464C91">
        <w:t xml:space="preserve"> </w:t>
      </w:r>
      <w:r w:rsidR="004853D7" w:rsidRPr="00464C91">
        <w:t xml:space="preserve">fresh at </w:t>
      </w:r>
      <w:r w:rsidR="00966BD3" w:rsidRPr="00464C91">
        <w:t>a local abattoir</w:t>
      </w:r>
      <w:r w:rsidR="003A01C1" w:rsidRPr="00464C91">
        <w:t xml:space="preserve">. </w:t>
      </w:r>
      <w:r w:rsidR="00BB5897" w:rsidRPr="00464C91">
        <w:t xml:space="preserve">Articular </w:t>
      </w:r>
      <w:r w:rsidR="00DE3B41" w:rsidRPr="00464C91">
        <w:t xml:space="preserve">and </w:t>
      </w:r>
      <w:r w:rsidR="00E62EDF" w:rsidRPr="00464C91">
        <w:t xml:space="preserve">meniscal </w:t>
      </w:r>
      <w:r w:rsidR="00DE3B41" w:rsidRPr="00464C91">
        <w:lastRenderedPageBreak/>
        <w:t xml:space="preserve">cartilage were obtained by dissecting tissues surrounding </w:t>
      </w:r>
      <w:r w:rsidR="00F81CB1" w:rsidRPr="00464C91">
        <w:t xml:space="preserve">the </w:t>
      </w:r>
      <w:r w:rsidR="00DE3B41" w:rsidRPr="00464C91">
        <w:t>f</w:t>
      </w:r>
      <w:r w:rsidR="003A01C1" w:rsidRPr="00464C91">
        <w:t>emoral</w:t>
      </w:r>
      <w:r w:rsidR="00BD799E" w:rsidRPr="00464C91">
        <w:t xml:space="preserve"> and</w:t>
      </w:r>
      <w:r w:rsidR="00E147C8" w:rsidRPr="00464C91">
        <w:t xml:space="preserve"> tibial </w:t>
      </w:r>
      <w:r w:rsidR="00865405" w:rsidRPr="00464C91">
        <w:t>condyles</w:t>
      </w:r>
      <w:r w:rsidR="00E147C8" w:rsidRPr="00464C91">
        <w:t xml:space="preserve"> and the menisci.</w:t>
      </w:r>
      <w:r w:rsidR="00B43F23" w:rsidRPr="00464C91">
        <w:t xml:space="preserve"> </w:t>
      </w:r>
      <w:r w:rsidR="00BB5897" w:rsidRPr="00464C91">
        <w:t xml:space="preserve">Nasal </w:t>
      </w:r>
      <w:r w:rsidR="00DE3B41" w:rsidRPr="00464C91">
        <w:t xml:space="preserve">cartilage was obtained by dissecting </w:t>
      </w:r>
      <w:r w:rsidR="00BB5897" w:rsidRPr="00464C91">
        <w:t xml:space="preserve">the </w:t>
      </w:r>
      <w:r w:rsidR="00DE3B41" w:rsidRPr="00464C91">
        <w:t>n</w:t>
      </w:r>
      <w:r w:rsidR="002E5CC6" w:rsidRPr="00464C91">
        <w:t xml:space="preserve">asal septum. </w:t>
      </w:r>
      <w:r w:rsidR="00585645" w:rsidRPr="00464C91">
        <w:t xml:space="preserve">Perichondrium </w:t>
      </w:r>
      <w:r w:rsidR="005E0ABA" w:rsidRPr="00464C91">
        <w:t xml:space="preserve">layers </w:t>
      </w:r>
      <w:r w:rsidR="002E5CC6" w:rsidRPr="00464C91">
        <w:t xml:space="preserve">were removed from nasal septum and </w:t>
      </w:r>
      <w:r w:rsidR="00F1706D" w:rsidRPr="00464C91">
        <w:t>auricle</w:t>
      </w:r>
      <w:r w:rsidR="007C2F9D" w:rsidRPr="00464C91">
        <w:t>.</w:t>
      </w:r>
      <w:r w:rsidR="002E5CC6" w:rsidRPr="00464C91">
        <w:t xml:space="preserve"> </w:t>
      </w:r>
      <w:r w:rsidR="00C07611" w:rsidRPr="00464C91">
        <w:t>Cartilage plugs (</w:t>
      </w:r>
      <w:r w:rsidR="00C07611" w:rsidRPr="00464C91">
        <w:rPr>
          <w:rFonts w:cs="Calibri"/>
        </w:rPr>
        <w:t xml:space="preserve">Ø8 × </w:t>
      </w:r>
      <w:r w:rsidR="00C07611" w:rsidRPr="00464C91">
        <w:t xml:space="preserve">̴ </w:t>
      </w:r>
      <w:r w:rsidR="00DA2471" w:rsidRPr="00464C91">
        <w:rPr>
          <w:rFonts w:cs="Calibri"/>
        </w:rPr>
        <w:t xml:space="preserve">2 </w:t>
      </w:r>
      <w:r w:rsidR="00C07611" w:rsidRPr="00464C91">
        <w:rPr>
          <w:rFonts w:cs="Calibri"/>
        </w:rPr>
        <w:t>mm)</w:t>
      </w:r>
      <w:r w:rsidR="00C07611" w:rsidRPr="00464C91">
        <w:t xml:space="preserve"> from </w:t>
      </w:r>
      <w:r w:rsidR="00E62EDF" w:rsidRPr="00464C91">
        <w:t>articular</w:t>
      </w:r>
      <w:r w:rsidR="00C07611" w:rsidRPr="00464C91">
        <w:t xml:space="preserve">, </w:t>
      </w:r>
      <w:r w:rsidR="00E62EDF" w:rsidRPr="00464C91">
        <w:t xml:space="preserve">auricular, </w:t>
      </w:r>
      <w:proofErr w:type="gramStart"/>
      <w:r w:rsidR="00E62EDF" w:rsidRPr="00464C91">
        <w:t>meniscal</w:t>
      </w:r>
      <w:proofErr w:type="gramEnd"/>
      <w:r w:rsidR="00E62EDF" w:rsidRPr="00464C91">
        <w:t xml:space="preserve"> </w:t>
      </w:r>
      <w:r w:rsidR="00C07611" w:rsidRPr="00464C91">
        <w:t xml:space="preserve">and </w:t>
      </w:r>
      <w:r w:rsidR="00E62EDF" w:rsidRPr="00464C91">
        <w:t xml:space="preserve">nasal cartilage </w:t>
      </w:r>
      <w:r w:rsidR="00C07611" w:rsidRPr="00464C91">
        <w:t xml:space="preserve">were cored (n = 42 per type). All samples were stored in -80°C until </w:t>
      </w:r>
      <w:r w:rsidR="00F1706D" w:rsidRPr="00464C91">
        <w:t>further use</w:t>
      </w:r>
      <w:r w:rsidR="00C07611" w:rsidRPr="00464C91">
        <w:t>.</w:t>
      </w:r>
      <w:r w:rsidR="00966BD3" w:rsidRPr="00464C91">
        <w:t xml:space="preserve"> </w:t>
      </w:r>
    </w:p>
    <w:p w14:paraId="5DD7A9F3" w14:textId="21DA9D9F" w:rsidR="00966BD3" w:rsidRPr="00464C91" w:rsidRDefault="00DB514B" w:rsidP="00B43826">
      <w:pPr>
        <w:pStyle w:val="Sub-subheadings"/>
        <w:rPr>
          <w:b/>
          <w:bCs/>
          <w:i w:val="0"/>
          <w:iCs/>
        </w:rPr>
      </w:pPr>
      <w:r w:rsidRPr="00464C91">
        <w:rPr>
          <w:b/>
          <w:bCs/>
          <w:i w:val="0"/>
          <w:iCs/>
        </w:rPr>
        <w:t>P</w:t>
      </w:r>
      <w:r w:rsidR="00966BD3" w:rsidRPr="00464C91">
        <w:rPr>
          <w:b/>
          <w:bCs/>
          <w:i w:val="0"/>
          <w:iCs/>
        </w:rPr>
        <w:t>reparation</w:t>
      </w:r>
      <w:r w:rsidRPr="00464C91">
        <w:rPr>
          <w:b/>
          <w:bCs/>
          <w:i w:val="0"/>
          <w:iCs/>
        </w:rPr>
        <w:t xml:space="preserve"> of </w:t>
      </w:r>
      <w:r w:rsidR="003452F1" w:rsidRPr="00464C91">
        <w:rPr>
          <w:b/>
          <w:bCs/>
          <w:i w:val="0"/>
          <w:iCs/>
        </w:rPr>
        <w:t>treatment</w:t>
      </w:r>
      <w:r w:rsidRPr="00464C91">
        <w:rPr>
          <w:b/>
          <w:bCs/>
          <w:i w:val="0"/>
          <w:iCs/>
        </w:rPr>
        <w:t xml:space="preserve"> solutions</w:t>
      </w:r>
    </w:p>
    <w:p w14:paraId="5397D9EB" w14:textId="07D84357" w:rsidR="00AA2A09" w:rsidRPr="00464C91" w:rsidRDefault="00E26EAF" w:rsidP="00B43826">
      <w:proofErr w:type="spellStart"/>
      <w:r w:rsidRPr="00464C91">
        <w:t>Chondroitinase</w:t>
      </w:r>
      <w:proofErr w:type="spellEnd"/>
      <w:r w:rsidRPr="00464C91">
        <w:t xml:space="preserve"> ABC </w:t>
      </w:r>
      <w:r w:rsidR="00A271CF" w:rsidRPr="00464C91">
        <w:t>(</w:t>
      </w:r>
      <w:r w:rsidRPr="00464C91">
        <w:t>0.1 U/mL</w:t>
      </w:r>
      <w:r w:rsidR="00A271CF" w:rsidRPr="00464C91">
        <w:t>)</w:t>
      </w:r>
      <w:r w:rsidRPr="00464C91">
        <w:t xml:space="preserve"> was prepared </w:t>
      </w:r>
      <w:r w:rsidR="00A271CF" w:rsidRPr="00464C91">
        <w:t xml:space="preserve">in </w:t>
      </w:r>
      <w:r w:rsidRPr="00464C91">
        <w:t xml:space="preserve">buffer base (50 mM Tris-base, 60 mM sodium acetate, 0.02% w/v </w:t>
      </w:r>
      <w:r w:rsidR="006D3D5F" w:rsidRPr="00464C91">
        <w:t>BSA</w:t>
      </w:r>
      <w:r w:rsidRPr="00464C91">
        <w:t>, pH 8.0).</w:t>
      </w:r>
      <w:r w:rsidR="00B10486" w:rsidRPr="00464C91">
        <w:t xml:space="preserve"> </w:t>
      </w:r>
      <w:r w:rsidR="00966BD3" w:rsidRPr="00464C91">
        <w:t xml:space="preserve">A solution of 4 M guanidine hydrochloride buffered in 0.05 M </w:t>
      </w:r>
      <w:r w:rsidR="00981BA2" w:rsidRPr="00464C91">
        <w:t>sodium acetate</w:t>
      </w:r>
      <w:r w:rsidR="00966BD3" w:rsidRPr="00464C91">
        <w:t xml:space="preserve"> was prepared (pH = 4.5 at 4</w:t>
      </w:r>
      <w:r w:rsidR="00BD799E" w:rsidRPr="00464C91">
        <w:t>°</w:t>
      </w:r>
      <w:r w:rsidR="00966BD3" w:rsidRPr="00464C91">
        <w:t>C)</w:t>
      </w:r>
      <w:r w:rsidR="001134DF" w:rsidRPr="00464C91">
        <w:t>, as described previously</w:t>
      </w:r>
      <w:hyperlink w:anchor="_ENREF_4" w:tooltip="Hardingham, 1974 #215" w:history="1">
        <w:r w:rsidR="00F1775D" w:rsidRPr="00464C91">
          <w:fldChar w:fldCharType="begin"/>
        </w:r>
        <w:r w:rsidR="00F1775D" w:rsidRPr="00464C91">
          <w:instrText xml:space="preserve"> ADDIN EN.CITE &lt;EndNote&gt;&lt;Cite&gt;&lt;Author&gt;Hardingham&lt;/Author&gt;&lt;Year&gt;1974&lt;/Year&gt;&lt;RecNum&gt;215&lt;/RecNum&gt;&lt;DisplayText&gt;&lt;style face="superscript"&gt;4&lt;/style&gt;&lt;/DisplayText&gt;&lt;record&gt;&lt;rec-number&gt;215&lt;/rec-number&gt;&lt;foreign-keys&gt;&lt;key app="EN" db-id="awd0fwpv850x09erez5x9etkxeedasaxeatd" timestamp="1534478421"&gt;215&lt;/key&gt;&lt;/foreign-keys&gt;&lt;ref-type name="Journal Article"&gt;17&lt;/ref-type&gt;&lt;contributors&gt;&lt;authors&gt;&lt;author&gt;Hardingham, T. E.&lt;/author&gt;&lt;author&gt;Muir, H.&lt;/author&gt;&lt;/authors&gt;&lt;/contributors&gt;&lt;titles&gt;&lt;title&gt;Hyaluronic acid in cartilage and proteoglycan aggregation&lt;/title&gt;&lt;secondary-title&gt;Biochem J&lt;/secondary-title&gt;&lt;/titles&gt;&lt;periodical&gt;&lt;full-title&gt;Biochem J&lt;/full-title&gt;&lt;/periodical&gt;&lt;pages&gt;565-81&lt;/pages&gt;&lt;volume&gt;139&lt;/volume&gt;&lt;number&gt;3&lt;/number&gt;&lt;edition&gt;1974/06/01&lt;/edition&gt;&lt;keywords&gt;&lt;keyword&gt;Acid-Base Equilibrium&lt;/keyword&gt;&lt;keyword&gt;Amino Acid Sequence&lt;/keyword&gt;&lt;keyword&gt;Amino Acids&lt;/keyword&gt;&lt;keyword&gt;Animals&lt;/keyword&gt;&lt;keyword&gt;Autoanalysis&lt;/keyword&gt;&lt;keyword&gt;Cartilage/*analysis&lt;/keyword&gt;&lt;keyword&gt;Centrifugation, Density Gradient&lt;/keyword&gt;&lt;keyword&gt;Chlorides&lt;/keyword&gt;&lt;keyword&gt;Chromatography, Gel&lt;/keyword&gt;&lt;keyword&gt;Chromatography, Ion Exchange&lt;/keyword&gt;&lt;keyword&gt;Glycosaminoglycans/*analysis&lt;/keyword&gt;&lt;keyword&gt;Guanidines&lt;/keyword&gt;&lt;keyword&gt;Hyaluronic Acid/*isolation &amp;amp; purification&lt;/keyword&gt;&lt;keyword&gt;Hyaluronoglucosaminidase&lt;/keyword&gt;&lt;keyword&gt;Papain&lt;/keyword&gt;&lt;keyword&gt;Sodium Chloride&lt;/keyword&gt;&lt;keyword&gt;Spectrophotometry, Infrared&lt;/keyword&gt;&lt;keyword&gt;Swine&lt;/keyword&gt;&lt;keyword&gt;Uronic Acids/isolation &amp;amp; purification&lt;/keyword&gt;&lt;/keywords&gt;&lt;dates&gt;&lt;year&gt;1974&lt;/year&gt;&lt;pub-dates&gt;&lt;date&gt;Jun&lt;/date&gt;&lt;/pub-dates&gt;&lt;/dates&gt;&lt;isbn&gt;0264-6021 (Print)&amp;#xD;0264-6021 (Linking)&lt;/isbn&gt;&lt;accession-num&gt;4277512&lt;/accession-num&gt;&lt;urls&gt;&lt;related-urls&gt;&lt;url&gt;https://www.ncbi.nlm.nih.gov/pubmed/4277512&lt;/url&gt;&lt;/related-urls&gt;&lt;/urls&gt;&lt;custom2&gt;PMC1166321&lt;/custom2&gt;&lt;/record&gt;&lt;/Cite&gt;&lt;/EndNote&gt;</w:instrText>
        </w:r>
        <w:r w:rsidR="00F1775D" w:rsidRPr="00464C91">
          <w:fldChar w:fldCharType="separate"/>
        </w:r>
        <w:r w:rsidR="00F1775D" w:rsidRPr="00464C91">
          <w:rPr>
            <w:noProof/>
            <w:vertAlign w:val="superscript"/>
          </w:rPr>
          <w:t>4</w:t>
        </w:r>
        <w:r w:rsidR="00F1775D" w:rsidRPr="00464C91">
          <w:fldChar w:fldCharType="end"/>
        </w:r>
      </w:hyperlink>
      <w:r w:rsidR="00966BD3" w:rsidRPr="00464C91">
        <w:t xml:space="preserve">. </w:t>
      </w:r>
      <w:bookmarkStart w:id="3" w:name="_Hlk59188183"/>
      <w:r w:rsidR="00D7635A" w:rsidRPr="00F0638B">
        <w:t xml:space="preserve">Hyaluronidase </w:t>
      </w:r>
      <w:r w:rsidR="00035A10" w:rsidRPr="00F0638B">
        <w:t>(</w:t>
      </w:r>
      <w:r w:rsidR="00D7635A" w:rsidRPr="00F0638B">
        <w:t>2000 U/mL</w:t>
      </w:r>
      <w:r w:rsidR="00035A10" w:rsidRPr="00F0638B">
        <w:t>)</w:t>
      </w:r>
      <w:r w:rsidR="00D7635A" w:rsidRPr="00F0638B">
        <w:t xml:space="preserve"> was prepared by </w:t>
      </w:r>
      <w:r w:rsidR="00035A10" w:rsidRPr="00F0638B">
        <w:t>diluting hyaluronidase</w:t>
      </w:r>
      <w:r w:rsidR="00B87A6E" w:rsidRPr="00F0638B">
        <w:t xml:space="preserve"> (4000 U/mL</w:t>
      </w:r>
      <w:r w:rsidR="00317A25" w:rsidRPr="00F0638B">
        <w:t xml:space="preserve"> in 20 mM sodium phosphate, 77 mM sodium chloride, 0.01% w/v BSA, pH 7.0)</w:t>
      </w:r>
      <w:r w:rsidR="00B87A6E" w:rsidRPr="00F0638B">
        <w:t xml:space="preserve"> </w:t>
      </w:r>
      <w:r w:rsidR="00F026D2" w:rsidRPr="00F0638B">
        <w:t>in</w:t>
      </w:r>
      <w:r w:rsidR="00D7635A" w:rsidRPr="00F0638B">
        <w:t xml:space="preserve"> phosphate buffer (3 M sodium phosphate, pH 5.35 at 37°C)</w:t>
      </w:r>
      <w:r w:rsidR="00B87A6E" w:rsidRPr="00F0638B">
        <w:t xml:space="preserve"> </w:t>
      </w:r>
      <w:bookmarkStart w:id="4" w:name="_Hlk59520865"/>
      <w:r w:rsidR="00B87A6E" w:rsidRPr="00F0638B">
        <w:t>in 1:1 ratio</w:t>
      </w:r>
      <w:r w:rsidR="00461CE6" w:rsidRPr="00F0638B">
        <w:t xml:space="preserve"> </w:t>
      </w:r>
      <w:r w:rsidR="00317A25" w:rsidRPr="00F0638B">
        <w:t xml:space="preserve">and </w:t>
      </w:r>
      <w:r w:rsidR="00461CE6" w:rsidRPr="00F0638B">
        <w:t xml:space="preserve">resulting in </w:t>
      </w:r>
      <w:r w:rsidR="00317A25" w:rsidRPr="00F0638B">
        <w:t xml:space="preserve">a hyaluronidase solution with </w:t>
      </w:r>
      <w:r w:rsidR="00461CE6" w:rsidRPr="00F0638B">
        <w:t>pH 5.35</w:t>
      </w:r>
      <w:bookmarkEnd w:id="4"/>
      <w:r w:rsidR="00580BC7" w:rsidRPr="00F0638B">
        <w:t>.</w:t>
      </w:r>
      <w:r w:rsidR="00B87A6E" w:rsidRPr="00464C91">
        <w:t xml:space="preserve"> </w:t>
      </w:r>
      <w:bookmarkEnd w:id="3"/>
    </w:p>
    <w:p w14:paraId="6235980E" w14:textId="5ADDA24B" w:rsidR="00966BD3" w:rsidRPr="00464C91" w:rsidRDefault="00966BD3" w:rsidP="00B43826">
      <w:pPr>
        <w:rPr>
          <w:b/>
          <w:bCs/>
          <w:iCs/>
        </w:rPr>
      </w:pPr>
      <w:r w:rsidRPr="00464C91">
        <w:rPr>
          <w:b/>
          <w:bCs/>
          <w:iCs/>
        </w:rPr>
        <w:t xml:space="preserve">Lyophilisation and </w:t>
      </w:r>
      <w:r w:rsidR="003452F1" w:rsidRPr="00464C91">
        <w:rPr>
          <w:b/>
          <w:bCs/>
          <w:iCs/>
        </w:rPr>
        <w:t>treatment</w:t>
      </w:r>
    </w:p>
    <w:p w14:paraId="47C753F1" w14:textId="5C92F0D4" w:rsidR="000967D9" w:rsidRPr="00464C91" w:rsidRDefault="00966BD3" w:rsidP="00B43826">
      <w:proofErr w:type="gramStart"/>
      <w:r w:rsidRPr="00464C91">
        <w:t>In order to</w:t>
      </w:r>
      <w:proofErr w:type="gramEnd"/>
      <w:r w:rsidRPr="00464C91">
        <w:t xml:space="preserve"> investigate the effect of lyophilisation on </w:t>
      </w:r>
      <w:r w:rsidR="00DB514B" w:rsidRPr="00464C91">
        <w:t xml:space="preserve">GAG </w:t>
      </w:r>
      <w:r w:rsidR="00052FE0" w:rsidRPr="00464C91">
        <w:t>depletion</w:t>
      </w:r>
      <w:r w:rsidRPr="00464C91">
        <w:t xml:space="preserve">, </w:t>
      </w:r>
      <w:r w:rsidR="00745366" w:rsidRPr="00464C91">
        <w:t>wet weight of the</w:t>
      </w:r>
      <w:r w:rsidR="008847DA" w:rsidRPr="00464C91">
        <w:t xml:space="preserve"> </w:t>
      </w:r>
      <w:r w:rsidRPr="00464C91">
        <w:t xml:space="preserve">cartilage </w:t>
      </w:r>
      <w:r w:rsidR="000967D9" w:rsidRPr="00464C91">
        <w:t>s</w:t>
      </w:r>
      <w:r w:rsidRPr="00464C91">
        <w:t xml:space="preserve">amples </w:t>
      </w:r>
      <w:r w:rsidR="000967D9" w:rsidRPr="00464C91">
        <w:t xml:space="preserve">(n = </w:t>
      </w:r>
      <w:r w:rsidR="002C716E" w:rsidRPr="00464C91">
        <w:t>15/group</w:t>
      </w:r>
      <w:r w:rsidR="000967D9" w:rsidRPr="00464C91">
        <w:t xml:space="preserve">) </w:t>
      </w:r>
      <w:r w:rsidRPr="00464C91">
        <w:t>w</w:t>
      </w:r>
      <w:r w:rsidR="00F81CB1" w:rsidRPr="00464C91">
        <w:t>as</w:t>
      </w:r>
      <w:r w:rsidRPr="00464C91">
        <w:t xml:space="preserve"> </w:t>
      </w:r>
      <w:r w:rsidR="00745366" w:rsidRPr="00464C91">
        <w:t>measured</w:t>
      </w:r>
      <w:r w:rsidR="00BB5897" w:rsidRPr="00464C91">
        <w:t xml:space="preserve">. Samples were </w:t>
      </w:r>
      <w:r w:rsidR="00F81CB1" w:rsidRPr="00464C91">
        <w:t>treated</w:t>
      </w:r>
      <w:r w:rsidR="00F81CB1" w:rsidRPr="00464C91" w:rsidDel="00052FE0">
        <w:t xml:space="preserve"> </w:t>
      </w:r>
      <w:r w:rsidR="00F81CB1" w:rsidRPr="00464C91">
        <w:t>with</w:t>
      </w:r>
      <w:r w:rsidR="00695CDC" w:rsidRPr="00464C91">
        <w:t xml:space="preserve"> guanidine hydrochloride </w:t>
      </w:r>
      <w:r w:rsidR="00363C07" w:rsidRPr="00464C91">
        <w:t xml:space="preserve">using </w:t>
      </w:r>
      <w:r w:rsidR="003833A0" w:rsidRPr="00464C91">
        <w:t xml:space="preserve">three </w:t>
      </w:r>
      <w:r w:rsidR="00363C07" w:rsidRPr="00464C91">
        <w:t xml:space="preserve">different </w:t>
      </w:r>
      <w:r w:rsidR="00BB336F" w:rsidRPr="00464C91">
        <w:t>protocol</w:t>
      </w:r>
      <w:r w:rsidR="003833A0" w:rsidRPr="00464C91">
        <w:t>s</w:t>
      </w:r>
      <w:r w:rsidR="001E5F54" w:rsidRPr="00464C91">
        <w:t xml:space="preserve"> (Fig</w:t>
      </w:r>
      <w:r w:rsidR="000D7A18" w:rsidRPr="00464C91">
        <w:t xml:space="preserve">ure </w:t>
      </w:r>
      <w:r w:rsidR="001E5F54" w:rsidRPr="00464C91">
        <w:t>1A)</w:t>
      </w:r>
      <w:r w:rsidRPr="00464C91">
        <w:t xml:space="preserve">: (1) </w:t>
      </w:r>
      <w:r w:rsidR="00052FE0" w:rsidRPr="00464C91">
        <w:t>treatment</w:t>
      </w:r>
      <w:r w:rsidR="000967D9" w:rsidRPr="00464C91">
        <w:t xml:space="preserve"> prior to lyophilisation</w:t>
      </w:r>
      <w:r w:rsidR="001E5F54" w:rsidRPr="00464C91">
        <w:t xml:space="preserve"> (</w:t>
      </w:r>
      <w:r w:rsidR="00BB336F" w:rsidRPr="00464C91">
        <w:t>protocol</w:t>
      </w:r>
      <w:r w:rsidR="001E5F54" w:rsidRPr="00464C91">
        <w:t xml:space="preserve"> </w:t>
      </w:r>
      <w:r w:rsidR="00833BB2" w:rsidRPr="00464C91">
        <w:t>generally</w:t>
      </w:r>
      <w:r w:rsidR="001E5F54" w:rsidRPr="00464C91">
        <w:t xml:space="preserve"> used in literature)</w:t>
      </w:r>
      <w:r w:rsidRPr="00464C91">
        <w:t xml:space="preserve">, (2) </w:t>
      </w:r>
      <w:r w:rsidR="00052FE0" w:rsidRPr="00464C91">
        <w:t>treatment</w:t>
      </w:r>
      <w:r w:rsidR="000967D9" w:rsidRPr="00464C91">
        <w:t xml:space="preserve"> following lyophilisation</w:t>
      </w:r>
      <w:r w:rsidRPr="00464C91">
        <w:t xml:space="preserve">, </w:t>
      </w:r>
      <w:r w:rsidR="003833A0" w:rsidRPr="00464C91">
        <w:t xml:space="preserve">and </w:t>
      </w:r>
      <w:r w:rsidRPr="00464C91">
        <w:t xml:space="preserve">(3) </w:t>
      </w:r>
      <w:r w:rsidR="00052FE0" w:rsidRPr="00464C91">
        <w:t>treatment</w:t>
      </w:r>
      <w:r w:rsidR="000967D9" w:rsidRPr="00464C91">
        <w:t xml:space="preserve"> following lyophilisation and rehydration</w:t>
      </w:r>
      <w:r w:rsidR="003833A0" w:rsidRPr="00464C91">
        <w:t>.</w:t>
      </w:r>
      <w:r w:rsidRPr="00464C91">
        <w:t xml:space="preserve"> </w:t>
      </w:r>
      <w:r w:rsidR="003833A0" w:rsidRPr="00464C91">
        <w:t xml:space="preserve">For each </w:t>
      </w:r>
      <w:r w:rsidR="00BB336F" w:rsidRPr="00464C91">
        <w:t>protocol</w:t>
      </w:r>
      <w:r w:rsidR="003833A0" w:rsidRPr="00464C91">
        <w:t xml:space="preserve">, control </w:t>
      </w:r>
      <w:r w:rsidR="002C716E" w:rsidRPr="00464C91">
        <w:t>groups</w:t>
      </w:r>
      <w:r w:rsidR="003833A0" w:rsidRPr="00464C91">
        <w:t xml:space="preserve"> were treated with </w:t>
      </w:r>
      <w:r w:rsidR="00695CDC" w:rsidRPr="00464C91">
        <w:t xml:space="preserve">a </w:t>
      </w:r>
      <w:r w:rsidR="006F5102" w:rsidRPr="00464C91">
        <w:t xml:space="preserve">corresponding </w:t>
      </w:r>
      <w:r w:rsidR="00F33396" w:rsidRPr="00464C91">
        <w:t>blank</w:t>
      </w:r>
      <w:r w:rsidR="003833A0" w:rsidRPr="00464C91">
        <w:t xml:space="preserve"> solution (</w:t>
      </w:r>
      <w:r w:rsidR="00F33396" w:rsidRPr="00464C91">
        <w:t>buffer solution</w:t>
      </w:r>
      <w:r w:rsidR="00695CDC" w:rsidRPr="00464C91">
        <w:t>s</w:t>
      </w:r>
      <w:r w:rsidR="00B10486" w:rsidRPr="00464C91">
        <w:t xml:space="preserve"> without </w:t>
      </w:r>
      <w:r w:rsidR="00695CDC" w:rsidRPr="00464C91">
        <w:t xml:space="preserve">the </w:t>
      </w:r>
      <w:r w:rsidR="00B10486" w:rsidRPr="00464C91">
        <w:t>active component</w:t>
      </w:r>
      <w:r w:rsidR="003833A0" w:rsidRPr="00464C91">
        <w:t>)</w:t>
      </w:r>
      <w:r w:rsidRPr="00464C91">
        <w:t xml:space="preserve">. </w:t>
      </w:r>
    </w:p>
    <w:p w14:paraId="351F6E4F" w14:textId="3285612A" w:rsidR="00966BD3" w:rsidRPr="00464C91" w:rsidRDefault="00052FE0" w:rsidP="00B43826">
      <w:r w:rsidRPr="00464C91">
        <w:t>Treatment</w:t>
      </w:r>
      <w:r w:rsidR="00BB5897" w:rsidRPr="00464C91">
        <w:t xml:space="preserve"> was performed by incubating samples with 1 mL of guanidine hydrochloride for 24 h, at 4°C on a mechanical shaker at 850 rpm. Following </w:t>
      </w:r>
      <w:r w:rsidRPr="00464C91">
        <w:t>treatment</w:t>
      </w:r>
      <w:r w:rsidR="00BB5897" w:rsidRPr="00464C91">
        <w:t xml:space="preserve">, samples were washed for 24 </w:t>
      </w:r>
      <w:r w:rsidR="003F0DED" w:rsidRPr="00464C91">
        <w:t>h</w:t>
      </w:r>
      <w:r w:rsidR="00BB5897" w:rsidRPr="00464C91">
        <w:t xml:space="preserve"> in 1% </w:t>
      </w:r>
      <w:r w:rsidR="00BB5897" w:rsidRPr="00464C91">
        <w:rPr>
          <w:lang w:val="en-US"/>
        </w:rPr>
        <w:t xml:space="preserve">protease </w:t>
      </w:r>
      <w:r w:rsidR="00BB5897" w:rsidRPr="00464C91">
        <w:t xml:space="preserve">inhibitor in deionised water at 4°C to remove any remaining reagent from the sample. </w:t>
      </w:r>
      <w:r w:rsidR="00F1706D" w:rsidRPr="00464C91">
        <w:t xml:space="preserve">Samples were lyophilised over 16 h at -50°C and 0.005 mbar pressure (freeze dryer </w:t>
      </w:r>
      <w:r w:rsidR="00F1706D" w:rsidRPr="00464C91">
        <w:lastRenderedPageBreak/>
        <w:t xml:space="preserve">2.5 L, -50°C benchtop model, </w:t>
      </w:r>
      <w:proofErr w:type="spellStart"/>
      <w:r w:rsidR="00F1706D" w:rsidRPr="00464C91">
        <w:t>Labconco</w:t>
      </w:r>
      <w:proofErr w:type="spellEnd"/>
      <w:r w:rsidR="00F1706D" w:rsidRPr="00464C91">
        <w:t xml:space="preserve">®, Kanas City, USA) and weighed. Post-treatment dry weight was normalised with wet weight. </w:t>
      </w:r>
      <w:r w:rsidR="00966BD3" w:rsidRPr="00464C91">
        <w:t xml:space="preserve">For </w:t>
      </w:r>
      <w:r w:rsidR="00BB336F" w:rsidRPr="00464C91">
        <w:t>protocol</w:t>
      </w:r>
      <w:r w:rsidR="002C716E" w:rsidRPr="00464C91">
        <w:t xml:space="preserve"> 3</w:t>
      </w:r>
      <w:r w:rsidR="00966BD3" w:rsidRPr="00464C91">
        <w:t xml:space="preserve">, rehydration was performed by equilibrating the sample in </w:t>
      </w:r>
      <w:r w:rsidR="00001B99" w:rsidRPr="00464C91">
        <w:t>phosphate buffered saline (</w:t>
      </w:r>
      <w:r w:rsidR="00966BD3" w:rsidRPr="00464C91">
        <w:t>PBS</w:t>
      </w:r>
      <w:r w:rsidR="00001B99" w:rsidRPr="00464C91">
        <w:t>)</w:t>
      </w:r>
      <w:r w:rsidR="00966BD3" w:rsidRPr="00464C91">
        <w:t xml:space="preserve"> for 24 h at 4</w:t>
      </w:r>
      <w:r w:rsidR="00707CC1" w:rsidRPr="00464C91">
        <w:t>°</w:t>
      </w:r>
      <w:r w:rsidR="00966BD3" w:rsidRPr="00464C91">
        <w:t>C</w:t>
      </w:r>
    </w:p>
    <w:p w14:paraId="52D39688" w14:textId="6E85F82E" w:rsidR="00287565" w:rsidRPr="00464C91" w:rsidRDefault="00287565" w:rsidP="00DA2471">
      <w:r w:rsidRPr="00464C91">
        <w:rPr>
          <w:noProof/>
          <w:lang w:val="nl-NL" w:eastAsia="nl-NL"/>
        </w:rPr>
        <mc:AlternateContent>
          <mc:Choice Requires="wps">
            <w:drawing>
              <wp:inline distT="0" distB="0" distL="0" distR="0" wp14:anchorId="248EDD4C" wp14:editId="760C90FE">
                <wp:extent cx="5220000" cy="1440000"/>
                <wp:effectExtent l="0" t="0" r="19050" b="27305"/>
                <wp:docPr id="1" name="Rectangle 1"/>
                <wp:cNvGraphicFramePr/>
                <a:graphic xmlns:a="http://schemas.openxmlformats.org/drawingml/2006/main">
                  <a:graphicData uri="http://schemas.microsoft.com/office/word/2010/wordprocessingShape">
                    <wps:wsp>
                      <wps:cNvSpPr/>
                      <wps:spPr>
                        <a:xfrm>
                          <a:off x="0" y="0"/>
                          <a:ext cx="5220000" cy="14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8C85AC" w14:textId="65585725" w:rsidR="00F1775D" w:rsidRPr="00287565" w:rsidRDefault="00F1775D" w:rsidP="00287565">
                            <w:pPr>
                              <w:jc w:val="center"/>
                              <w:rPr>
                                <w:b/>
                                <w:bCs/>
                                <w:sz w:val="52"/>
                                <w:szCs w:val="52"/>
                              </w:rPr>
                            </w:pPr>
                            <w:r w:rsidRPr="00287565">
                              <w:rPr>
                                <w:b/>
                                <w:bCs/>
                                <w:sz w:val="52"/>
                                <w:szCs w:val="52"/>
                              </w:rPr>
                              <w:t xml:space="preserve">Figure 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ect w14:anchorId="248EDD4C" id="Rectangle 1" o:spid="_x0000_s1026" style="width:411pt;height:113.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" fillcolor="#4f81bd [3204]" strokecolor="#243f60 [1604]" strokeweight="2pt">
                <v:textbox>
                  <w:txbxContent>
                    <w:p w14:paraId="058C85AC" w14:textId="65585725" w:rsidR="00F1775D" w:rsidRPr="00287565" w:rsidRDefault="00F1775D" w:rsidP="00287565">
                      <w:pPr>
                        <w:jc w:val="center"/>
                        <w:rPr>
                          <w:b/>
                          <w:bCs/>
                          <w:sz w:val="52"/>
                          <w:szCs w:val="52"/>
                        </w:rPr>
                      </w:pPr>
                      <w:r w:rsidRPr="00287565">
                        <w:rPr>
                          <w:b/>
                          <w:bCs/>
                          <w:sz w:val="52"/>
                          <w:szCs w:val="52"/>
                        </w:rPr>
                        <w:t xml:space="preserve">Figure 1 </w:t>
                      </w:r>
                    </w:p>
                  </w:txbxContent>
                </v:textbox>
                <w10:anchorlock/>
              </v:rect>
            </w:pict>
          </mc:Fallback>
        </mc:AlternateContent>
      </w:r>
    </w:p>
    <w:p w14:paraId="6CFC2DB8" w14:textId="1130F5C3" w:rsidR="00DA2471" w:rsidRPr="00464C91" w:rsidRDefault="00BC4759" w:rsidP="00DA2471">
      <w:proofErr w:type="gramStart"/>
      <w:r w:rsidRPr="00464C91">
        <w:t>I</w:t>
      </w:r>
      <w:r w:rsidR="00B45084" w:rsidRPr="00464C91">
        <w:t>n order to</w:t>
      </w:r>
      <w:proofErr w:type="gramEnd"/>
      <w:r w:rsidR="00B45084" w:rsidRPr="00464C91">
        <w:t xml:space="preserve"> determine the effect of </w:t>
      </w:r>
      <w:r w:rsidR="00052FE0" w:rsidRPr="00464C91">
        <w:t>treatment</w:t>
      </w:r>
      <w:r w:rsidR="00B45084" w:rsidRPr="00464C91">
        <w:t xml:space="preserve"> on mass loss, twelve s</w:t>
      </w:r>
      <w:r w:rsidR="00966BD3" w:rsidRPr="00464C91">
        <w:t>amples were lyophilised, and pre-</w:t>
      </w:r>
      <w:r w:rsidR="00052FE0" w:rsidRPr="00464C91">
        <w:t>treatment</w:t>
      </w:r>
      <w:r w:rsidR="00966BD3" w:rsidRPr="00464C91">
        <w:t xml:space="preserve"> dry weights were measured</w:t>
      </w:r>
      <w:r w:rsidR="001E5F54" w:rsidRPr="00464C91">
        <w:t xml:space="preserve"> (Fig</w:t>
      </w:r>
      <w:r w:rsidR="000D7A18" w:rsidRPr="00464C91">
        <w:t xml:space="preserve">ure </w:t>
      </w:r>
      <w:r w:rsidR="001E5F54" w:rsidRPr="00464C91">
        <w:t>1B)</w:t>
      </w:r>
      <w:r w:rsidR="00966BD3" w:rsidRPr="00464C91">
        <w:t xml:space="preserve">. </w:t>
      </w:r>
      <w:r w:rsidR="00B45084" w:rsidRPr="00464C91">
        <w:t xml:space="preserve">Cartilage plugs were divided into two groups (n=6 per group) for </w:t>
      </w:r>
      <w:r w:rsidR="00052FE0" w:rsidRPr="00464C91">
        <w:t>treatment</w:t>
      </w:r>
      <w:r w:rsidR="00B45084" w:rsidRPr="00464C91">
        <w:t xml:space="preserve"> with </w:t>
      </w:r>
      <w:r w:rsidR="00AA19DA" w:rsidRPr="00464C91">
        <w:t>guanidine hydrochloride</w:t>
      </w:r>
      <w:r w:rsidR="00542453" w:rsidRPr="00464C91">
        <w:t xml:space="preserve"> active</w:t>
      </w:r>
      <w:r w:rsidR="003A4186" w:rsidRPr="00464C91">
        <w:t xml:space="preserve"> and blank</w:t>
      </w:r>
      <w:r w:rsidR="00DB7478" w:rsidRPr="00464C91">
        <w:t xml:space="preserve"> </w:t>
      </w:r>
      <w:r w:rsidR="00542453" w:rsidRPr="00464C91">
        <w:t>solutions</w:t>
      </w:r>
      <w:r w:rsidR="003A4186" w:rsidRPr="00464C91">
        <w:t>.</w:t>
      </w:r>
      <w:r w:rsidR="00966BD3" w:rsidRPr="00464C91">
        <w:t xml:space="preserve"> </w:t>
      </w:r>
      <w:r w:rsidR="0018178A" w:rsidRPr="00464C91">
        <w:t>After washing, s</w:t>
      </w:r>
      <w:r w:rsidR="00966BD3" w:rsidRPr="00464C91">
        <w:t>amples we</w:t>
      </w:r>
      <w:r w:rsidR="00B45084" w:rsidRPr="00464C91">
        <w:t xml:space="preserve">re </w:t>
      </w:r>
      <w:r w:rsidR="0087597F" w:rsidRPr="00464C91">
        <w:t>lyophilised,</w:t>
      </w:r>
      <w:r w:rsidR="0018178A" w:rsidRPr="00464C91">
        <w:t xml:space="preserve"> and p</w:t>
      </w:r>
      <w:r w:rsidR="00B45084" w:rsidRPr="00464C91">
        <w:t>ost-</w:t>
      </w:r>
      <w:r w:rsidR="00052FE0" w:rsidRPr="00464C91">
        <w:t>treatment</w:t>
      </w:r>
      <w:r w:rsidR="00966BD3" w:rsidRPr="00464C91">
        <w:t xml:space="preserve"> dry weights were</w:t>
      </w:r>
      <w:r w:rsidR="00281709" w:rsidRPr="00464C91">
        <w:t xml:space="preserve"> measured</w:t>
      </w:r>
      <w:r w:rsidR="0018178A" w:rsidRPr="00464C91">
        <w:t>.</w:t>
      </w:r>
      <w:r w:rsidR="00FC5038" w:rsidRPr="00464C91">
        <w:t xml:space="preserve"> </w:t>
      </w:r>
    </w:p>
    <w:p w14:paraId="08C5F5F5" w14:textId="2665314D" w:rsidR="00D77EE3" w:rsidRPr="00464C91" w:rsidRDefault="00AA19DA" w:rsidP="003A0363">
      <w:pPr>
        <w:pStyle w:val="Sub-subheadings"/>
        <w:rPr>
          <w:b/>
          <w:bCs/>
          <w:i w:val="0"/>
          <w:iCs/>
        </w:rPr>
      </w:pPr>
      <w:r w:rsidRPr="00464C91">
        <w:rPr>
          <w:b/>
          <w:bCs/>
          <w:i w:val="0"/>
          <w:iCs/>
        </w:rPr>
        <w:t xml:space="preserve">GAG </w:t>
      </w:r>
      <w:r w:rsidR="001C6ECD" w:rsidRPr="00464C91">
        <w:rPr>
          <w:b/>
          <w:bCs/>
          <w:i w:val="0"/>
          <w:iCs/>
        </w:rPr>
        <w:t>treatment</w:t>
      </w:r>
      <w:r w:rsidR="00052FE0" w:rsidRPr="00464C91">
        <w:rPr>
          <w:b/>
          <w:bCs/>
          <w:i w:val="0"/>
          <w:iCs/>
        </w:rPr>
        <w:t xml:space="preserve"> </w:t>
      </w:r>
    </w:p>
    <w:p w14:paraId="6EC512F1" w14:textId="559D5D38" w:rsidR="00D77EE3" w:rsidRPr="00464C91" w:rsidRDefault="00586907" w:rsidP="00B43826">
      <w:r w:rsidRPr="00464C91">
        <w:t xml:space="preserve">To investigate the </w:t>
      </w:r>
      <w:bookmarkStart w:id="5" w:name="_Hlk52556988"/>
      <w:r w:rsidRPr="00464C91">
        <w:t xml:space="preserve">effect of selective GAG </w:t>
      </w:r>
      <w:r w:rsidR="001C6ECD" w:rsidRPr="00464C91">
        <w:t>treatment</w:t>
      </w:r>
      <w:r w:rsidRPr="00464C91">
        <w:t xml:space="preserve"> on different cartilage types</w:t>
      </w:r>
      <w:bookmarkEnd w:id="5"/>
      <w:r w:rsidRPr="00464C91">
        <w:t>, c</w:t>
      </w:r>
      <w:r w:rsidR="000B34D1" w:rsidRPr="00464C91">
        <w:t xml:space="preserve">artilage plugs were halved: half for </w:t>
      </w:r>
      <w:r w:rsidR="00052FE0" w:rsidRPr="00464C91">
        <w:t>treatment</w:t>
      </w:r>
      <w:r w:rsidR="000B34D1" w:rsidRPr="00464C91">
        <w:t xml:space="preserve"> </w:t>
      </w:r>
      <w:r w:rsidR="003B6E4C" w:rsidRPr="00464C91">
        <w:t xml:space="preserve">and </w:t>
      </w:r>
      <w:proofErr w:type="spellStart"/>
      <w:r w:rsidR="003B6E4C" w:rsidRPr="00464C91">
        <w:t>sGAG</w:t>
      </w:r>
      <w:proofErr w:type="spellEnd"/>
      <w:r w:rsidR="00AE6B07" w:rsidRPr="00464C91">
        <w:t xml:space="preserve"> measurement</w:t>
      </w:r>
      <w:r w:rsidR="00054B33" w:rsidRPr="00464C91">
        <w:t xml:space="preserve">, and </w:t>
      </w:r>
      <w:r w:rsidR="000B34D1" w:rsidRPr="00464C91">
        <w:t xml:space="preserve">half for </w:t>
      </w:r>
      <w:r w:rsidR="00054B33" w:rsidRPr="00464C91">
        <w:t xml:space="preserve">treatment and </w:t>
      </w:r>
      <w:r w:rsidR="000B34D1" w:rsidRPr="00464C91">
        <w:t xml:space="preserve">histology. </w:t>
      </w:r>
      <w:r w:rsidRPr="00464C91">
        <w:t>Samples</w:t>
      </w:r>
      <w:r w:rsidR="00B45084" w:rsidRPr="00464C91">
        <w:t xml:space="preserve"> </w:t>
      </w:r>
      <w:r w:rsidR="00D01898" w:rsidRPr="00464C91">
        <w:t>fr</w:t>
      </w:r>
      <w:r w:rsidR="00B5519A" w:rsidRPr="00464C91">
        <w:t>o</w:t>
      </w:r>
      <w:r w:rsidR="00D01898" w:rsidRPr="00464C91">
        <w:t>m each anatomical location</w:t>
      </w:r>
      <w:r w:rsidRPr="00464C91">
        <w:t xml:space="preserve"> were tested resulting in </w:t>
      </w:r>
      <w:r w:rsidR="00B37A45" w:rsidRPr="00464C91">
        <w:t>seven groups</w:t>
      </w:r>
      <w:r w:rsidRPr="00464C91">
        <w:t xml:space="preserve"> per cartilage location</w:t>
      </w:r>
      <w:r w:rsidR="00B37A45" w:rsidRPr="00464C91">
        <w:t xml:space="preserve"> (n = 6</w:t>
      </w:r>
      <w:r w:rsidR="00300DCC" w:rsidRPr="00464C91">
        <w:t>/group</w:t>
      </w:r>
      <w:r w:rsidR="00B37A45" w:rsidRPr="00464C91">
        <w:t xml:space="preserve">): </w:t>
      </w:r>
      <w:r w:rsidRPr="00464C91">
        <w:t>a</w:t>
      </w:r>
      <w:r w:rsidR="00B870F0" w:rsidRPr="00464C91">
        <w:t xml:space="preserve"> control </w:t>
      </w:r>
      <w:r w:rsidR="00B37A45" w:rsidRPr="00464C91">
        <w:t xml:space="preserve">group </w:t>
      </w:r>
      <w:r w:rsidR="00B870F0" w:rsidRPr="00464C91">
        <w:t xml:space="preserve">and </w:t>
      </w:r>
      <w:r w:rsidR="00B37A45" w:rsidRPr="00464C91">
        <w:t>an</w:t>
      </w:r>
      <w:r w:rsidR="00B870F0" w:rsidRPr="00464C91">
        <w:t xml:space="preserve"> active and blank group for </w:t>
      </w:r>
      <w:r w:rsidR="00B37A45" w:rsidRPr="00464C91">
        <w:t xml:space="preserve">each of </w:t>
      </w:r>
      <w:r w:rsidR="00AA19DA" w:rsidRPr="00464C91">
        <w:t xml:space="preserve">three </w:t>
      </w:r>
      <w:r w:rsidR="00DB514B" w:rsidRPr="00464C91">
        <w:t xml:space="preserve">chemicals </w:t>
      </w:r>
      <w:r w:rsidR="00B37A45" w:rsidRPr="00464C91">
        <w:t>(</w:t>
      </w:r>
      <w:bookmarkStart w:id="6" w:name="_Hlk527131994"/>
      <w:proofErr w:type="spellStart"/>
      <w:r w:rsidR="00B37A45" w:rsidRPr="00464C91">
        <w:t>chondroitinase</w:t>
      </w:r>
      <w:proofErr w:type="spellEnd"/>
      <w:r w:rsidR="00B37A45" w:rsidRPr="00464C91">
        <w:t xml:space="preserve"> ABC, guanidine hydrochloride</w:t>
      </w:r>
      <w:r w:rsidR="008F2E0B" w:rsidRPr="00464C91">
        <w:t>,</w:t>
      </w:r>
      <w:r w:rsidR="00B37A45" w:rsidRPr="00464C91">
        <w:t xml:space="preserve"> and hyaluronidase</w:t>
      </w:r>
      <w:bookmarkEnd w:id="6"/>
      <w:r w:rsidR="00B37A45" w:rsidRPr="00464C91">
        <w:t>)</w:t>
      </w:r>
      <w:r w:rsidR="00B870F0" w:rsidRPr="00464C91">
        <w:t>.</w:t>
      </w:r>
      <w:r w:rsidR="00AA19DA" w:rsidRPr="00464C91">
        <w:t xml:space="preserve"> </w:t>
      </w:r>
      <w:r w:rsidR="00B37A45" w:rsidRPr="00464C91">
        <w:t xml:space="preserve">The </w:t>
      </w:r>
      <w:r w:rsidR="000F4E74" w:rsidRPr="00464C91">
        <w:t xml:space="preserve">optimal </w:t>
      </w:r>
      <w:r w:rsidR="00BB336F" w:rsidRPr="00464C91">
        <w:t>protocol</w:t>
      </w:r>
      <w:r w:rsidR="000F4E74" w:rsidRPr="00464C91">
        <w:t xml:space="preserve"> of the previous two aims</w:t>
      </w:r>
      <w:r w:rsidR="00B37A45" w:rsidRPr="00464C91">
        <w:t xml:space="preserve"> </w:t>
      </w:r>
      <w:r w:rsidR="000F4E74" w:rsidRPr="00464C91">
        <w:t xml:space="preserve">was used for </w:t>
      </w:r>
      <w:r w:rsidR="00B37A45" w:rsidRPr="00464C91">
        <w:t>s</w:t>
      </w:r>
      <w:r w:rsidR="00B37A6C" w:rsidRPr="00464C91">
        <w:t>ample</w:t>
      </w:r>
      <w:r w:rsidR="00B37A45" w:rsidRPr="00464C91">
        <w:t xml:space="preserve"> dry weight determination</w:t>
      </w:r>
      <w:r w:rsidR="00B870F0" w:rsidRPr="00464C91">
        <w:t xml:space="preserve">. </w:t>
      </w:r>
      <w:r w:rsidR="00DB514B" w:rsidRPr="00464C91">
        <w:t xml:space="preserve">Reagents </w:t>
      </w:r>
      <w:r w:rsidR="00B37A45" w:rsidRPr="00464C91">
        <w:t xml:space="preserve">were prepared as described above and </w:t>
      </w:r>
      <w:r w:rsidR="00052FE0" w:rsidRPr="00464C91">
        <w:t>treatments</w:t>
      </w:r>
      <w:r w:rsidR="00B870F0" w:rsidRPr="00464C91">
        <w:t xml:space="preserve"> </w:t>
      </w:r>
      <w:r w:rsidR="00AA19DA" w:rsidRPr="00464C91">
        <w:t>performed in</w:t>
      </w:r>
      <w:r w:rsidR="00B870F0" w:rsidRPr="00464C91">
        <w:t xml:space="preserve"> 1</w:t>
      </w:r>
      <w:r w:rsidR="00331DA5" w:rsidRPr="00464C91">
        <w:t xml:space="preserve"> </w:t>
      </w:r>
      <w:r w:rsidR="00B870F0" w:rsidRPr="00464C91">
        <w:t>mL of solution</w:t>
      </w:r>
      <w:r w:rsidR="00B37A45" w:rsidRPr="00464C91">
        <w:t xml:space="preserve"> per sample</w:t>
      </w:r>
      <w:r w:rsidR="00E70913" w:rsidRPr="00464C91">
        <w:t xml:space="preserve"> for 24 </w:t>
      </w:r>
      <w:r w:rsidR="003F0DED" w:rsidRPr="00464C91">
        <w:t>h</w:t>
      </w:r>
      <w:r w:rsidR="00B37A45" w:rsidRPr="00464C91">
        <w:t>.</w:t>
      </w:r>
      <w:r w:rsidR="00536CFB" w:rsidRPr="00464C91">
        <w:t xml:space="preserve"> </w:t>
      </w:r>
      <w:proofErr w:type="spellStart"/>
      <w:r w:rsidR="001B0B3B" w:rsidRPr="00F0638B">
        <w:t>Chondroitinase</w:t>
      </w:r>
      <w:proofErr w:type="spellEnd"/>
      <w:r w:rsidR="001B0B3B" w:rsidRPr="00F0638B">
        <w:t xml:space="preserve"> ABC and hyaluronidase treatments were performed at 37°C, while guanidine hydrochloride treatment was performed at 4°C.</w:t>
      </w:r>
    </w:p>
    <w:p w14:paraId="4D4A4065" w14:textId="271B8FAC" w:rsidR="006764A9" w:rsidRPr="00464C91" w:rsidRDefault="00DD3043" w:rsidP="00B43826">
      <w:pPr>
        <w:pStyle w:val="Sub-subheadings"/>
        <w:rPr>
          <w:b/>
          <w:bCs/>
          <w:i w:val="0"/>
          <w:iCs/>
        </w:rPr>
      </w:pPr>
      <w:r w:rsidRPr="00464C91">
        <w:rPr>
          <w:b/>
          <w:bCs/>
          <w:i w:val="0"/>
          <w:iCs/>
        </w:rPr>
        <w:t xml:space="preserve">Biochemical </w:t>
      </w:r>
      <w:r w:rsidR="0063671B" w:rsidRPr="00464C91">
        <w:rPr>
          <w:b/>
          <w:bCs/>
          <w:i w:val="0"/>
          <w:iCs/>
        </w:rPr>
        <w:t xml:space="preserve">and histological </w:t>
      </w:r>
      <w:r w:rsidRPr="00464C91">
        <w:rPr>
          <w:b/>
          <w:bCs/>
          <w:i w:val="0"/>
          <w:iCs/>
        </w:rPr>
        <w:t>analysis</w:t>
      </w:r>
    </w:p>
    <w:p w14:paraId="6F88990C" w14:textId="15FD449C" w:rsidR="00DD3043" w:rsidRPr="00F0638B" w:rsidRDefault="00407A3C" w:rsidP="00B43826">
      <w:r w:rsidRPr="00464C91">
        <w:lastRenderedPageBreak/>
        <w:t>Following</w:t>
      </w:r>
      <w:r w:rsidR="00DD3043" w:rsidRPr="00464C91">
        <w:t xml:space="preserve"> </w:t>
      </w:r>
      <w:r w:rsidR="00052FE0" w:rsidRPr="00464C91">
        <w:t>treatment</w:t>
      </w:r>
      <w:r w:rsidR="00B37A45" w:rsidRPr="00464C91">
        <w:t>,</w:t>
      </w:r>
      <w:r w:rsidR="00DD3043" w:rsidRPr="00464C91">
        <w:t xml:space="preserve"> samples were </w:t>
      </w:r>
      <w:r w:rsidR="006832E2" w:rsidRPr="00464C91">
        <w:t xml:space="preserve">incubated </w:t>
      </w:r>
      <w:r w:rsidR="00DD3043" w:rsidRPr="00464C91">
        <w:t xml:space="preserve">in </w:t>
      </w:r>
      <w:r w:rsidR="00331DA5" w:rsidRPr="00464C91">
        <w:t xml:space="preserve">1% protease </w:t>
      </w:r>
      <w:r w:rsidR="00331DA5" w:rsidRPr="00F0638B">
        <w:t>inhibitor</w:t>
      </w:r>
      <w:r w:rsidR="00DD3043" w:rsidRPr="00F0638B">
        <w:t xml:space="preserve"> for </w:t>
      </w:r>
      <w:r w:rsidR="00536CFB" w:rsidRPr="00F0638B">
        <w:t xml:space="preserve">24 </w:t>
      </w:r>
      <w:r w:rsidR="003F0DED" w:rsidRPr="00F0638B">
        <w:t>h</w:t>
      </w:r>
      <w:r w:rsidR="00DD3043" w:rsidRPr="00F0638B">
        <w:t xml:space="preserve"> to remove </w:t>
      </w:r>
      <w:r w:rsidR="00243E93" w:rsidRPr="00F0638B">
        <w:t xml:space="preserve">any </w:t>
      </w:r>
      <w:r w:rsidR="00DD3043" w:rsidRPr="00F0638B">
        <w:t xml:space="preserve">residue </w:t>
      </w:r>
      <w:r w:rsidR="00FC4256" w:rsidRPr="00F0638B">
        <w:t>of</w:t>
      </w:r>
      <w:r w:rsidR="00243E93" w:rsidRPr="00F0638B">
        <w:t xml:space="preserve"> the </w:t>
      </w:r>
      <w:r w:rsidR="00052FE0" w:rsidRPr="00F0638B">
        <w:t>treatment</w:t>
      </w:r>
      <w:r w:rsidR="00243E93" w:rsidRPr="00F0638B">
        <w:t xml:space="preserve"> solutions</w:t>
      </w:r>
      <w:r w:rsidR="00DD3043" w:rsidRPr="00F0638B">
        <w:t xml:space="preserve">. </w:t>
      </w:r>
      <w:r w:rsidR="003A5BE8" w:rsidRPr="00F0638B">
        <w:t>S</w:t>
      </w:r>
      <w:r w:rsidR="00DD3043" w:rsidRPr="00F0638B">
        <w:t>amples were digested overnight at 60°C</w:t>
      </w:r>
      <w:r w:rsidR="00FC4256" w:rsidRPr="00F0638B">
        <w:t xml:space="preserve"> by </w:t>
      </w:r>
      <w:r w:rsidR="0087170C" w:rsidRPr="00F0638B">
        <w:t xml:space="preserve">proteolytic enzyme, </w:t>
      </w:r>
      <w:r w:rsidR="00DD3043" w:rsidRPr="00F0638B">
        <w:t xml:space="preserve">papain </w:t>
      </w:r>
      <w:r w:rsidR="00FC4256" w:rsidRPr="00F0638B">
        <w:t xml:space="preserve">(1 mg/mL papain in </w:t>
      </w:r>
      <w:r w:rsidRPr="00F0638B">
        <w:t xml:space="preserve">20 mM </w:t>
      </w:r>
      <w:r w:rsidR="00E70913" w:rsidRPr="00F0638B">
        <w:t xml:space="preserve">monosodium phosphate </w:t>
      </w:r>
      <w:r w:rsidR="00001B99" w:rsidRPr="00F0638B">
        <w:t xml:space="preserve">monobasic </w:t>
      </w:r>
      <w:r w:rsidR="00E70913" w:rsidRPr="00F0638B">
        <w:t>monohydrate</w:t>
      </w:r>
      <w:r w:rsidRPr="00F0638B">
        <w:t>, 5 mM ethylenediaminetetraa</w:t>
      </w:r>
      <w:r w:rsidR="00A72C9A" w:rsidRPr="00F0638B">
        <w:t xml:space="preserve">cetic acid, </w:t>
      </w:r>
      <w:r w:rsidR="00FC4256" w:rsidRPr="00F0638B">
        <w:t xml:space="preserve">and </w:t>
      </w:r>
      <w:r w:rsidR="00A72C9A" w:rsidRPr="00F0638B">
        <w:t xml:space="preserve">2 mM </w:t>
      </w:r>
      <w:proofErr w:type="gramStart"/>
      <w:r w:rsidR="00A72C9A" w:rsidRPr="00F0638B">
        <w:t>dithiothreitol</w:t>
      </w:r>
      <w:r w:rsidR="00FC4256" w:rsidRPr="00F0638B">
        <w:t>;</w:t>
      </w:r>
      <w:proofErr w:type="gramEnd"/>
      <w:r w:rsidR="00A72C9A" w:rsidRPr="00F0638B">
        <w:t xml:space="preserve"> pH 6.8</w:t>
      </w:r>
      <w:r w:rsidR="00FC4256" w:rsidRPr="00F0638B">
        <w:t>)</w:t>
      </w:r>
      <w:r w:rsidR="00A72C9A" w:rsidRPr="00F0638B">
        <w:t xml:space="preserve">. </w:t>
      </w:r>
      <w:r w:rsidR="00586907" w:rsidRPr="00F0638B">
        <w:t>Sulphated-</w:t>
      </w:r>
      <w:r w:rsidR="00A72C9A" w:rsidRPr="00F0638B">
        <w:t xml:space="preserve">GAG content was determined by </w:t>
      </w:r>
      <w:r w:rsidR="00481915" w:rsidRPr="00F0638B">
        <w:t>DMMB</w:t>
      </w:r>
      <w:r w:rsidR="00A72C9A" w:rsidRPr="00F0638B">
        <w:t xml:space="preserve"> assay</w:t>
      </w:r>
      <w:r w:rsidR="0087170C" w:rsidRPr="00F0638B">
        <w:t>, as described previously</w:t>
      </w:r>
      <w:r w:rsidR="00481915" w:rsidRPr="00F0638B">
        <w:t xml:space="preserve"> </w:t>
      </w:r>
      <w:hyperlink w:anchor="_ENREF_13" w:tooltip="Farndale, 1986 #486" w:history="1">
        <w:r w:rsidR="00F1775D" w:rsidRPr="00F0638B">
          <w:fldChar w:fldCharType="begin"/>
        </w:r>
        <w:r w:rsidR="00F1775D" w:rsidRPr="00F0638B">
          <w:instrText xml:space="preserve"> ADDIN EN.CITE &lt;EndNote&gt;&lt;Cite&gt;&lt;Author&gt;Farndale&lt;/Author&gt;&lt;Year&gt;1986&lt;/Year&gt;&lt;RecNum&gt;486&lt;/RecNum&gt;&lt;DisplayText&gt;&lt;style face="superscript"&gt;13&lt;/style&gt;&lt;/DisplayText&gt;&lt;record&gt;&lt;rec-number&gt;486&lt;/rec-number&gt;&lt;foreign-keys&gt;&lt;key app="EN" db-id="awd0fwpv850x09erez5x9etkxeedasaxeatd" timestamp="1535624274"&gt;486&lt;/key&gt;&lt;/foreign-keys&gt;&lt;ref-type name="Journal Article"&gt;17&lt;/ref-type&gt;&lt;contributors&gt;&lt;authors&gt;&lt;author&gt;Farndale, R. W.&lt;/author&gt;&lt;author&gt;Buttle, D. J.&lt;/author&gt;&lt;author&gt;Barrett, A. J.&lt;/author&gt;&lt;/authors&gt;&lt;/contributors&gt;&lt;titles&gt;&lt;title&gt;Improved quantitation and discrimination of sulphated glycosaminoglycans by use of dimethylmethylene blue&lt;/title&gt;&lt;secondary-title&gt;Biochim Biophys Acta&lt;/secondary-title&gt;&lt;/titles&gt;&lt;periodical&gt;&lt;full-title&gt;Biochim Biophys Acta&lt;/full-title&gt;&lt;/periodical&gt;&lt;pages&gt;173-7&lt;/pages&gt;&lt;volume&gt;883&lt;/volume&gt;&lt;number&gt;2&lt;/number&gt;&lt;edition&gt;1986/09/04&lt;/edition&gt;&lt;keywords&gt;&lt;keyword&gt;Chondroitin Lyases/metabolism&lt;/keyword&gt;&lt;keyword&gt;Glycosaminoglycans/*analysis&lt;/keyword&gt;&lt;keyword&gt;*Glycoside Hydrolases&lt;/keyword&gt;&lt;keyword&gt;Methylene Blue/*analogs &amp;amp; derivatives&lt;/keyword&gt;&lt;keyword&gt;Spectrophotometry&lt;/keyword&gt;&lt;keyword&gt;Sulfates&lt;/keyword&gt;&lt;keyword&gt;beta-Galactosidase/metabolism&lt;/keyword&gt;&lt;/keywords&gt;&lt;dates&gt;&lt;year&gt;1986&lt;/year&gt;&lt;pub-dates&gt;&lt;date&gt;Sep 4&lt;/date&gt;&lt;/pub-dates&gt;&lt;/dates&gt;&lt;isbn&gt;0006-3002 (Print)&amp;#xD;0006-3002 (Linking)&lt;/isbn&gt;&lt;accession-num&gt;3091074&lt;/accession-num&gt;&lt;urls&gt;&lt;related-urls&gt;&lt;url&gt;https://www.ncbi.nlm.nih.gov/pubmed/3091074&lt;/url&gt;&lt;/related-urls&gt;&lt;/urls&gt;&lt;/record&gt;&lt;/Cite&gt;&lt;/EndNote&gt;</w:instrText>
        </w:r>
        <w:r w:rsidR="00F1775D" w:rsidRPr="00F0638B">
          <w:fldChar w:fldCharType="separate"/>
        </w:r>
        <w:r w:rsidR="00F1775D" w:rsidRPr="00F0638B">
          <w:rPr>
            <w:noProof/>
            <w:vertAlign w:val="superscript"/>
          </w:rPr>
          <w:t>13</w:t>
        </w:r>
        <w:r w:rsidR="00F1775D" w:rsidRPr="00F0638B">
          <w:fldChar w:fldCharType="end"/>
        </w:r>
      </w:hyperlink>
      <w:r w:rsidR="00A72C9A" w:rsidRPr="00F0638B">
        <w:t>. Absorbance w</w:t>
      </w:r>
      <w:r w:rsidR="00D838E6" w:rsidRPr="00F0638B">
        <w:t xml:space="preserve">as </w:t>
      </w:r>
      <w:r w:rsidR="00207AD9" w:rsidRPr="00F0638B">
        <w:t>measur</w:t>
      </w:r>
      <w:r w:rsidR="00D838E6" w:rsidRPr="00F0638B">
        <w:t xml:space="preserve">ed at 520 nm using </w:t>
      </w:r>
      <w:r w:rsidR="003B6E4C" w:rsidRPr="00F0638B">
        <w:t xml:space="preserve">a </w:t>
      </w:r>
      <w:r w:rsidR="00D838E6" w:rsidRPr="00F0638B">
        <w:t>microplate reader (</w:t>
      </w:r>
      <w:proofErr w:type="spellStart"/>
      <w:r w:rsidR="00C83D2C" w:rsidRPr="00F0638B">
        <w:t>Multiscan</w:t>
      </w:r>
      <w:proofErr w:type="spellEnd"/>
      <w:r w:rsidR="00C83D2C" w:rsidRPr="00F0638B">
        <w:t xml:space="preserve"> FC </w:t>
      </w:r>
      <w:r w:rsidR="001A577E" w:rsidRPr="00F0638B">
        <w:t>357,</w:t>
      </w:r>
      <w:r w:rsidR="00941FE2" w:rsidRPr="00F0638B">
        <w:t xml:space="preserve"> </w:t>
      </w:r>
      <w:r w:rsidR="001A577E" w:rsidRPr="00F0638B">
        <w:t>Thermo Fisher Scientific Instruments, Shanghai, China</w:t>
      </w:r>
      <w:r w:rsidR="00D838E6" w:rsidRPr="00F0638B">
        <w:t>). Shark chondroitin sulphate (</w:t>
      </w:r>
      <w:r w:rsidR="00331DA5" w:rsidRPr="00F0638B">
        <w:t>C4384</w:t>
      </w:r>
      <w:r w:rsidR="00D838E6" w:rsidRPr="00F0638B">
        <w:t xml:space="preserve">) was used as </w:t>
      </w:r>
      <w:r w:rsidR="003B6E4C" w:rsidRPr="00F0638B">
        <w:t>s</w:t>
      </w:r>
      <w:r w:rsidR="00D838E6" w:rsidRPr="00F0638B">
        <w:t xml:space="preserve">tandard. Measured </w:t>
      </w:r>
      <w:proofErr w:type="spellStart"/>
      <w:r w:rsidR="00207AD9" w:rsidRPr="00F0638B">
        <w:t>s</w:t>
      </w:r>
      <w:r w:rsidR="00D838E6" w:rsidRPr="00F0638B">
        <w:t>GAG</w:t>
      </w:r>
      <w:proofErr w:type="spellEnd"/>
      <w:r w:rsidR="00D838E6" w:rsidRPr="00F0638B">
        <w:t xml:space="preserve"> </w:t>
      </w:r>
      <w:r w:rsidR="00666FEC" w:rsidRPr="00F0638B">
        <w:t>content</w:t>
      </w:r>
      <w:r w:rsidR="00D838E6" w:rsidRPr="00F0638B">
        <w:t xml:space="preserve"> </w:t>
      </w:r>
      <w:r w:rsidR="00DB7478" w:rsidRPr="00F0638B">
        <w:t>was</w:t>
      </w:r>
      <w:r w:rsidR="0087597F" w:rsidRPr="00F0638B">
        <w:t xml:space="preserve"> normalised with pre</w:t>
      </w:r>
      <w:r w:rsidR="00DC4A5B" w:rsidRPr="00F0638B">
        <w:t>-</w:t>
      </w:r>
      <w:r w:rsidR="00052FE0" w:rsidRPr="00F0638B">
        <w:t>treatment</w:t>
      </w:r>
      <w:r w:rsidR="0087597F" w:rsidRPr="00F0638B">
        <w:t xml:space="preserve"> dry weights.</w:t>
      </w:r>
    </w:p>
    <w:p w14:paraId="7378AD65" w14:textId="483EDE5D" w:rsidR="00154957" w:rsidRPr="00464C91" w:rsidRDefault="00154957" w:rsidP="008E726A">
      <w:bookmarkStart w:id="7" w:name="_Hlk59195953"/>
      <w:r w:rsidRPr="00F0638B">
        <w:t>For histology, c</w:t>
      </w:r>
      <w:r w:rsidR="00D968C5" w:rsidRPr="00F0638B">
        <w:t>artilage sections were fixed in neutral buffered formalin (</w:t>
      </w:r>
      <w:r w:rsidR="005C2D8B" w:rsidRPr="00F0638B">
        <w:t>4% formaldehyde,</w:t>
      </w:r>
      <w:r w:rsidR="005C2D8B" w:rsidRPr="00464C91">
        <w:t xml:space="preserve"> </w:t>
      </w:r>
      <w:r w:rsidR="00E70913" w:rsidRPr="00464C91">
        <w:rPr>
          <w:color w:val="000000" w:themeColor="text1"/>
        </w:rPr>
        <w:t>AMBER Scientific, NBF-5L</w:t>
      </w:r>
      <w:r w:rsidR="00D968C5" w:rsidRPr="00464C91">
        <w:t xml:space="preserve">) </w:t>
      </w:r>
      <w:r w:rsidR="00001B99" w:rsidRPr="00464C91">
        <w:t>overnight</w:t>
      </w:r>
      <w:r w:rsidR="00E70913" w:rsidRPr="00464C91">
        <w:t xml:space="preserve"> at room temperature</w:t>
      </w:r>
      <w:bookmarkEnd w:id="7"/>
      <w:r w:rsidR="00D968C5" w:rsidRPr="00464C91">
        <w:t>, washed</w:t>
      </w:r>
      <w:r w:rsidR="00001B99" w:rsidRPr="00464C91">
        <w:t xml:space="preserve"> in PBS</w:t>
      </w:r>
      <w:r w:rsidR="00D968C5" w:rsidRPr="00464C91">
        <w:t xml:space="preserve"> and transferred into 70% ethanol. Sections were processed overnight using </w:t>
      </w:r>
      <w:r w:rsidR="00026E29" w:rsidRPr="00464C91">
        <w:t xml:space="preserve">an </w:t>
      </w:r>
      <w:r w:rsidR="00D968C5" w:rsidRPr="00464C91">
        <w:t xml:space="preserve">automated tissue processor (Sakura Tissue-TekVIP6, Olympus, Australia). Sections were dehydrated in series of ethanol solutions; in 90% (V/V) for an hour, twice in 100% (V/V), 2 </w:t>
      </w:r>
      <w:r w:rsidR="003F0DED" w:rsidRPr="00464C91">
        <w:t>h</w:t>
      </w:r>
      <w:r w:rsidR="00D968C5" w:rsidRPr="00464C91">
        <w:t xml:space="preserve"> each and again in 100% (V/V) for an hour. This was followed by clearing (</w:t>
      </w:r>
      <w:r w:rsidR="00805CA6" w:rsidRPr="00464C91">
        <w:t>two</w:t>
      </w:r>
      <w:r w:rsidR="00D968C5" w:rsidRPr="00464C91">
        <w:t xml:space="preserve"> exchanges in xylene, 2 </w:t>
      </w:r>
      <w:r w:rsidR="003F0DED" w:rsidRPr="00464C91">
        <w:t>h</w:t>
      </w:r>
      <w:r w:rsidR="00D968C5" w:rsidRPr="00464C91">
        <w:t xml:space="preserve"> each)</w:t>
      </w:r>
      <w:r w:rsidR="003B6E4C" w:rsidRPr="00464C91">
        <w:t>, and i</w:t>
      </w:r>
      <w:r w:rsidR="00D968C5" w:rsidRPr="00464C91">
        <w:t xml:space="preserve">nfiltration of wax at 60°C; three exchanges, 1 </w:t>
      </w:r>
      <w:r w:rsidR="00BB336F" w:rsidRPr="00464C91">
        <w:t>h</w:t>
      </w:r>
      <w:r w:rsidR="00D968C5" w:rsidRPr="00464C91">
        <w:t xml:space="preserve"> each and </w:t>
      </w:r>
      <w:r w:rsidR="008054C8" w:rsidRPr="00464C91">
        <w:t>one</w:t>
      </w:r>
      <w:r w:rsidR="00D968C5" w:rsidRPr="00464C91">
        <w:t xml:space="preserve"> exchange of 30 min. Samples were </w:t>
      </w:r>
      <w:r w:rsidR="003B6E4C" w:rsidRPr="00464C91">
        <w:t xml:space="preserve">then </w:t>
      </w:r>
      <w:r w:rsidR="00D968C5" w:rsidRPr="00464C91">
        <w:t>embedded in paraffin</w:t>
      </w:r>
      <w:r w:rsidR="000B34D1" w:rsidRPr="00464C91">
        <w:t>.</w:t>
      </w:r>
      <w:r w:rsidR="006A499C" w:rsidRPr="00464C91">
        <w:t xml:space="preserve"> </w:t>
      </w:r>
      <w:r w:rsidRPr="00464C91">
        <w:t>Tissue blocks were s</w:t>
      </w:r>
      <w:r w:rsidR="006A499C" w:rsidRPr="00464C91">
        <w:t>ectioned at 5 µm</w:t>
      </w:r>
      <w:r w:rsidRPr="00464C91">
        <w:t>.</w:t>
      </w:r>
    </w:p>
    <w:p w14:paraId="12B5C2FA" w14:textId="2D429065" w:rsidR="006D2F49" w:rsidRPr="00464C91" w:rsidRDefault="003B6E4C" w:rsidP="00154957">
      <w:pPr>
        <w:rPr>
          <w:color w:val="FF0000"/>
        </w:rPr>
      </w:pPr>
      <w:r w:rsidRPr="00F0638B">
        <w:t xml:space="preserve">Hematoxylin and eosin staining (H&amp;E) </w:t>
      </w:r>
      <w:r w:rsidR="00907991" w:rsidRPr="00F0638B">
        <w:t xml:space="preserve">and Safranin-O staining </w:t>
      </w:r>
      <w:r w:rsidR="00154957" w:rsidRPr="00F0638B">
        <w:t>w</w:t>
      </w:r>
      <w:r w:rsidR="00DD755B" w:rsidRPr="00F0638B">
        <w:t>ere</w:t>
      </w:r>
      <w:r w:rsidR="00154957" w:rsidRPr="00F0638B">
        <w:t xml:space="preserve"> carried out</w:t>
      </w:r>
      <w:r w:rsidR="00907991" w:rsidRPr="00F0638B">
        <w:t xml:space="preserve"> following standard protocols. All histology slides were scanned with a slide scanner (3D </w:t>
      </w:r>
      <w:proofErr w:type="spellStart"/>
      <w:r w:rsidR="00907991" w:rsidRPr="00F0638B">
        <w:t>Histech</w:t>
      </w:r>
      <w:proofErr w:type="spellEnd"/>
      <w:r w:rsidR="00907991" w:rsidRPr="00F0638B">
        <w:t>, Panoramic SCAN II) with Carl Zeiss Plan-Apochromat.</w:t>
      </w:r>
    </w:p>
    <w:p w14:paraId="1F710895" w14:textId="0CD9B5CC" w:rsidR="000B34D1" w:rsidRPr="00464C91" w:rsidRDefault="002C5FD7" w:rsidP="008E726A">
      <w:r w:rsidRPr="00464C91">
        <w:t xml:space="preserve">  </w:t>
      </w:r>
      <w:bookmarkStart w:id="8" w:name="_Hlk58873350"/>
    </w:p>
    <w:bookmarkEnd w:id="8"/>
    <w:p w14:paraId="3DE8B6C8" w14:textId="44601DEA" w:rsidR="00966BD3" w:rsidRPr="00464C91" w:rsidRDefault="00966BD3" w:rsidP="00B43826">
      <w:pPr>
        <w:pStyle w:val="Sub-subheadings"/>
        <w:rPr>
          <w:b/>
          <w:bCs/>
          <w:i w:val="0"/>
          <w:iCs/>
        </w:rPr>
      </w:pPr>
      <w:r w:rsidRPr="00464C91">
        <w:rPr>
          <w:b/>
          <w:bCs/>
          <w:i w:val="0"/>
          <w:iCs/>
        </w:rPr>
        <w:t xml:space="preserve">Statistical </w:t>
      </w:r>
      <w:r w:rsidR="0019612D" w:rsidRPr="00464C91">
        <w:rPr>
          <w:b/>
          <w:bCs/>
          <w:i w:val="0"/>
          <w:iCs/>
        </w:rPr>
        <w:t>Analysis</w:t>
      </w:r>
    </w:p>
    <w:p w14:paraId="5CB76567" w14:textId="4F8C4E50" w:rsidR="00966BD3" w:rsidRPr="00464C91" w:rsidRDefault="00966BD3" w:rsidP="00B43826">
      <w:proofErr w:type="gramStart"/>
      <w:r w:rsidRPr="00464C91">
        <w:t>In order to</w:t>
      </w:r>
      <w:proofErr w:type="gramEnd"/>
      <w:r w:rsidRPr="00464C91">
        <w:t xml:space="preserve"> investigate the effect of lyophilisation on </w:t>
      </w:r>
      <w:r w:rsidR="00243E93" w:rsidRPr="00464C91">
        <w:t xml:space="preserve">GAG </w:t>
      </w:r>
      <w:r w:rsidR="00052FE0" w:rsidRPr="00464C91">
        <w:t>depletion</w:t>
      </w:r>
      <w:r w:rsidRPr="00464C91">
        <w:t xml:space="preserve">, </w:t>
      </w:r>
      <w:r w:rsidR="004C40C2" w:rsidRPr="00464C91">
        <w:t>one-</w:t>
      </w:r>
      <w:r w:rsidR="00DC4A5B" w:rsidRPr="00464C91">
        <w:t>way</w:t>
      </w:r>
      <w:r w:rsidRPr="00464C91">
        <w:t xml:space="preserve"> ANOVA was carried out to </w:t>
      </w:r>
      <w:r w:rsidR="00481915" w:rsidRPr="00464C91">
        <w:t>test</w:t>
      </w:r>
      <w:r w:rsidRPr="00464C91">
        <w:t xml:space="preserve"> significant </w:t>
      </w:r>
      <w:r w:rsidR="00481915" w:rsidRPr="00464C91">
        <w:t xml:space="preserve">differences (p &lt; 0.05) between the existing and proposed </w:t>
      </w:r>
      <w:r w:rsidR="00BB336F" w:rsidRPr="00464C91">
        <w:lastRenderedPageBreak/>
        <w:t>protocol</w:t>
      </w:r>
      <w:r w:rsidR="006515D6" w:rsidRPr="00464C91">
        <w:t>s</w:t>
      </w:r>
      <w:r w:rsidRPr="00464C91">
        <w:t xml:space="preserve">. </w:t>
      </w:r>
      <w:r w:rsidR="00901DF6" w:rsidRPr="00464C91">
        <w:t xml:space="preserve">To </w:t>
      </w:r>
      <w:r w:rsidRPr="00464C91">
        <w:t xml:space="preserve">investigate mass loss </w:t>
      </w:r>
      <w:r w:rsidR="00481915" w:rsidRPr="00464C91">
        <w:t>with</w:t>
      </w:r>
      <w:r w:rsidRPr="00464C91">
        <w:t xml:space="preserve"> </w:t>
      </w:r>
      <w:r w:rsidR="00052FE0" w:rsidRPr="00464C91">
        <w:t>treatment</w:t>
      </w:r>
      <w:r w:rsidRPr="00464C91">
        <w:t xml:space="preserve">, dry weights before and after </w:t>
      </w:r>
      <w:r w:rsidR="00052FE0" w:rsidRPr="00464C91">
        <w:t>treatment</w:t>
      </w:r>
      <w:r w:rsidR="00052FE0" w:rsidRPr="00464C91" w:rsidDel="00052FE0">
        <w:t xml:space="preserve"> </w:t>
      </w:r>
      <w:r w:rsidRPr="00464C91">
        <w:t xml:space="preserve">were tested using a paired Student’s t-test (p &lt; 0.05). </w:t>
      </w:r>
    </w:p>
    <w:p w14:paraId="1798FE9F" w14:textId="46A6045E" w:rsidR="000D0830" w:rsidRPr="00464C91" w:rsidRDefault="00586907" w:rsidP="00B43826">
      <w:r w:rsidRPr="00464C91">
        <w:t xml:space="preserve">To investigate the effect of selective GAG </w:t>
      </w:r>
      <w:r w:rsidR="00875C93" w:rsidRPr="00464C91">
        <w:t xml:space="preserve">treatment </w:t>
      </w:r>
      <w:r w:rsidRPr="00464C91">
        <w:t>on cartilage types</w:t>
      </w:r>
      <w:r w:rsidR="00AA2484" w:rsidRPr="00464C91">
        <w:t>, GAG content of native control and treated groups were compared</w:t>
      </w:r>
      <w:r w:rsidR="00767DA2" w:rsidRPr="00464C91">
        <w:t>.</w:t>
      </w:r>
      <w:r w:rsidR="00FC5AB5" w:rsidRPr="00464C91">
        <w:t xml:space="preserve"> </w:t>
      </w:r>
      <w:r w:rsidR="00E213A1" w:rsidRPr="00464C91">
        <w:t>A n</w:t>
      </w:r>
      <w:r w:rsidR="00486139" w:rsidRPr="00464C91">
        <w:t xml:space="preserve">onparametric statistical test, </w:t>
      </w:r>
      <w:r w:rsidR="00930BA1" w:rsidRPr="00464C91">
        <w:t>Wilcoxon paired samples signed rank test</w:t>
      </w:r>
      <w:r w:rsidR="00E213A1" w:rsidRPr="00464C91">
        <w:t>,</w:t>
      </w:r>
      <w:r w:rsidR="00930BA1" w:rsidRPr="00464C91">
        <w:t xml:space="preserve"> was used </w:t>
      </w:r>
      <w:r w:rsidR="00767DA2" w:rsidRPr="00464C91">
        <w:t xml:space="preserve">to </w:t>
      </w:r>
      <w:r w:rsidR="00D43886" w:rsidRPr="00464C91">
        <w:t>identify significant differen</w:t>
      </w:r>
      <w:r w:rsidRPr="00464C91">
        <w:t>ces</w:t>
      </w:r>
      <w:r w:rsidR="00E522D2" w:rsidRPr="00464C91">
        <w:t xml:space="preserve"> (p &lt; 0.05)</w:t>
      </w:r>
      <w:r w:rsidR="000D0830" w:rsidRPr="00464C91">
        <w:t>.</w:t>
      </w:r>
      <w:r w:rsidR="00901DF6" w:rsidRPr="00464C91">
        <w:t xml:space="preserve"> </w:t>
      </w:r>
      <w:r w:rsidR="000D0830" w:rsidRPr="00464C91">
        <w:t xml:space="preserve">All </w:t>
      </w:r>
      <w:r w:rsidR="006515D6" w:rsidRPr="00464C91">
        <w:t>s</w:t>
      </w:r>
      <w:r w:rsidR="000D0830" w:rsidRPr="00464C91">
        <w:t>tatistics were performed with R</w:t>
      </w:r>
      <w:r w:rsidR="00942ADC" w:rsidRPr="00464C91">
        <w:t>Studio</w:t>
      </w:r>
      <w:r w:rsidR="000D0830" w:rsidRPr="00464C91">
        <w:t xml:space="preserve"> (</w:t>
      </w:r>
      <w:r w:rsidR="00942ADC" w:rsidRPr="00464C91">
        <w:t xml:space="preserve">V </w:t>
      </w:r>
      <w:r w:rsidR="000D0830" w:rsidRPr="00464C91">
        <w:t>4</w:t>
      </w:r>
      <w:r w:rsidR="00942ADC" w:rsidRPr="00464C91">
        <w:t>.</w:t>
      </w:r>
      <w:r w:rsidR="000D0830" w:rsidRPr="00464C91">
        <w:t>2</w:t>
      </w:r>
      <w:r w:rsidR="00942ADC" w:rsidRPr="00464C91">
        <w:t>.</w:t>
      </w:r>
      <w:r w:rsidR="000D0830" w:rsidRPr="00464C91">
        <w:t>3</w:t>
      </w:r>
      <w:r w:rsidR="00980761" w:rsidRPr="00464C91">
        <w:t>,</w:t>
      </w:r>
      <w:r w:rsidR="006E4D54" w:rsidRPr="00464C91">
        <w:t xml:space="preserve"> </w:t>
      </w:r>
      <w:r w:rsidR="00072DB1" w:rsidRPr="00464C91">
        <w:t xml:space="preserve">R </w:t>
      </w:r>
      <w:r w:rsidR="006E4D54" w:rsidRPr="00464C91">
        <w:t>Core Team,</w:t>
      </w:r>
      <w:r w:rsidR="008C190A" w:rsidRPr="00464C91">
        <w:t xml:space="preserve"> </w:t>
      </w:r>
      <w:r w:rsidR="00072DB1" w:rsidRPr="00464C91">
        <w:t>Vienna</w:t>
      </w:r>
      <w:r w:rsidR="00980761" w:rsidRPr="00464C91">
        <w:t>, Austria</w:t>
      </w:r>
      <w:r w:rsidR="000D0830" w:rsidRPr="00464C91">
        <w:t>).</w:t>
      </w:r>
      <w:r w:rsidR="00A71206" w:rsidRPr="00464C91">
        <w:t xml:space="preserve"> </w:t>
      </w:r>
      <w:r w:rsidR="00486139" w:rsidRPr="00464C91">
        <w:t xml:space="preserve"> </w:t>
      </w:r>
    </w:p>
    <w:p w14:paraId="3BDB0664" w14:textId="27969AB2" w:rsidR="00600C1E" w:rsidRPr="00464C91" w:rsidRDefault="008267D4" w:rsidP="00B43826">
      <w:pPr>
        <w:pStyle w:val="Mainsubheadings"/>
      </w:pPr>
      <w:r w:rsidRPr="00464C91">
        <w:t>RESULTS</w:t>
      </w:r>
    </w:p>
    <w:p w14:paraId="175CAD64" w14:textId="45643D26" w:rsidR="00966BD3" w:rsidRPr="00464C91" w:rsidRDefault="00966BD3" w:rsidP="00B43826">
      <w:pPr>
        <w:pStyle w:val="Sub-subheadings"/>
        <w:rPr>
          <w:b/>
          <w:bCs/>
          <w:i w:val="0"/>
          <w:iCs/>
        </w:rPr>
      </w:pPr>
      <w:r w:rsidRPr="00464C91">
        <w:rPr>
          <w:b/>
          <w:bCs/>
          <w:i w:val="0"/>
          <w:iCs/>
        </w:rPr>
        <w:t xml:space="preserve">Effect of </w:t>
      </w:r>
      <w:r w:rsidR="00A3198F" w:rsidRPr="00464C91">
        <w:rPr>
          <w:b/>
          <w:bCs/>
          <w:i w:val="0"/>
          <w:iCs/>
        </w:rPr>
        <w:t>lyophilisation on</w:t>
      </w:r>
      <w:r w:rsidR="006D5251" w:rsidRPr="00464C91">
        <w:rPr>
          <w:b/>
          <w:bCs/>
          <w:i w:val="0"/>
          <w:iCs/>
        </w:rPr>
        <w:t xml:space="preserve"> GAG</w:t>
      </w:r>
      <w:r w:rsidRPr="00464C91">
        <w:rPr>
          <w:b/>
          <w:bCs/>
          <w:i w:val="0"/>
          <w:iCs/>
        </w:rPr>
        <w:t xml:space="preserve"> </w:t>
      </w:r>
      <w:r w:rsidR="00052FE0" w:rsidRPr="00464C91">
        <w:rPr>
          <w:b/>
          <w:bCs/>
          <w:i w:val="0"/>
          <w:iCs/>
        </w:rPr>
        <w:t>depletion</w:t>
      </w:r>
    </w:p>
    <w:p w14:paraId="07E85782" w14:textId="2FA19D78" w:rsidR="00966BD3" w:rsidRPr="00464C91" w:rsidRDefault="003B6E4C" w:rsidP="00B43826">
      <w:r w:rsidRPr="00464C91">
        <w:t>Investigation of t</w:t>
      </w:r>
      <w:r w:rsidR="0084493C" w:rsidRPr="00464C91">
        <w:t xml:space="preserve">he effect of lyophilisation </w:t>
      </w:r>
      <w:r w:rsidR="00D11049" w:rsidRPr="00464C91">
        <w:t xml:space="preserve">on </w:t>
      </w:r>
      <w:r w:rsidR="00052FE0" w:rsidRPr="00464C91">
        <w:t>GAG depletion</w:t>
      </w:r>
      <w:r w:rsidR="0084493C" w:rsidRPr="00464C91">
        <w:t xml:space="preserve"> </w:t>
      </w:r>
      <w:r w:rsidR="00BB336F" w:rsidRPr="00464C91">
        <w:t>with</w:t>
      </w:r>
      <w:r w:rsidR="0084493C" w:rsidRPr="00464C91">
        <w:t xml:space="preserve"> three </w:t>
      </w:r>
      <w:r w:rsidR="00BB336F" w:rsidRPr="00464C91">
        <w:t>protocol</w:t>
      </w:r>
      <w:r w:rsidR="00D11049" w:rsidRPr="00464C91">
        <w:t>s</w:t>
      </w:r>
      <w:r w:rsidRPr="00464C91">
        <w:t xml:space="preserve"> showed n</w:t>
      </w:r>
      <w:r w:rsidR="00277080" w:rsidRPr="00464C91">
        <w:t>o significant effect on the normali</w:t>
      </w:r>
      <w:r w:rsidR="00207AD9" w:rsidRPr="00464C91">
        <w:t>s</w:t>
      </w:r>
      <w:r w:rsidR="00277080" w:rsidRPr="00464C91">
        <w:t>ed weights (Fig</w:t>
      </w:r>
      <w:r w:rsidR="000D7A18" w:rsidRPr="00464C91">
        <w:t>ure</w:t>
      </w:r>
      <w:r w:rsidR="00277080" w:rsidRPr="00464C91">
        <w:t xml:space="preserve"> 2). </w:t>
      </w:r>
      <w:r w:rsidR="00A036E8" w:rsidRPr="00464C91">
        <w:t xml:space="preserve">All active groups showed significantly less GAG content compared to the corresponding blank group indicating that the </w:t>
      </w:r>
      <w:r w:rsidR="00052FE0" w:rsidRPr="00464C91">
        <w:t>treatment</w:t>
      </w:r>
      <w:r w:rsidR="00A036E8" w:rsidRPr="00464C91">
        <w:t xml:space="preserve"> has removed GAG from </w:t>
      </w:r>
      <w:r w:rsidR="00CD0144" w:rsidRPr="00464C91">
        <w:t xml:space="preserve">both </w:t>
      </w:r>
      <w:r w:rsidR="0004095E" w:rsidRPr="00464C91">
        <w:t>lyophili</w:t>
      </w:r>
      <w:r w:rsidR="00207AD9" w:rsidRPr="00464C91">
        <w:t>s</w:t>
      </w:r>
      <w:r w:rsidR="0004095E" w:rsidRPr="00464C91">
        <w:t>ed and fresh</w:t>
      </w:r>
      <w:r w:rsidR="00A036E8" w:rsidRPr="00464C91">
        <w:t xml:space="preserve"> samples. </w:t>
      </w:r>
      <w:r w:rsidR="00966BD3" w:rsidRPr="00464C91">
        <w:t xml:space="preserve"> </w:t>
      </w:r>
      <w:r w:rsidR="00225F7E" w:rsidRPr="00464C91">
        <w:t>This suggests that</w:t>
      </w:r>
      <w:r w:rsidR="00CC774F" w:rsidRPr="00464C91">
        <w:t xml:space="preserve"> there is no significant </w:t>
      </w:r>
      <w:r w:rsidR="003D0C4F" w:rsidRPr="00464C91">
        <w:t xml:space="preserve">GAG </w:t>
      </w:r>
      <w:r w:rsidR="00052FE0" w:rsidRPr="00464C91">
        <w:t xml:space="preserve">depletion </w:t>
      </w:r>
      <w:r w:rsidR="00CC774F" w:rsidRPr="00464C91">
        <w:t>due to lyophilisation</w:t>
      </w:r>
      <w:r w:rsidR="00C755A2" w:rsidRPr="00464C91">
        <w:t xml:space="preserve"> </w:t>
      </w:r>
      <w:r w:rsidR="00586907" w:rsidRPr="00464C91">
        <w:t xml:space="preserve">alone </w:t>
      </w:r>
      <w:r w:rsidR="00D11049" w:rsidRPr="00464C91">
        <w:t>or</w:t>
      </w:r>
      <w:r w:rsidR="00CC774F" w:rsidRPr="00464C91">
        <w:t xml:space="preserve"> lyophilisation following rehydration when compared to the</w:t>
      </w:r>
      <w:r w:rsidR="00F55720" w:rsidRPr="00464C91">
        <w:t xml:space="preserve"> fresh </w:t>
      </w:r>
      <w:r w:rsidR="00052FE0" w:rsidRPr="00464C91">
        <w:t>treatment</w:t>
      </w:r>
      <w:r w:rsidR="00CC774F" w:rsidRPr="00464C91">
        <w:t xml:space="preserve"> </w:t>
      </w:r>
      <w:r w:rsidR="00F55720" w:rsidRPr="00464C91">
        <w:t>of the cartilage samples</w:t>
      </w:r>
      <w:r w:rsidR="00225F7E" w:rsidRPr="00464C91">
        <w:t>.</w:t>
      </w:r>
      <w:r w:rsidR="002D1C5A" w:rsidRPr="00464C91">
        <w:t xml:space="preserve"> </w:t>
      </w:r>
    </w:p>
    <w:p w14:paraId="17D0218A" w14:textId="73C7D790" w:rsidR="00287565" w:rsidRPr="00464C91" w:rsidRDefault="00BC4759" w:rsidP="00B43826">
      <w:r w:rsidRPr="00464C91">
        <w:rPr>
          <w:noProof/>
          <w:lang w:val="nl-NL" w:eastAsia="nl-NL"/>
        </w:rPr>
        <mc:AlternateContent>
          <mc:Choice Requires="wps">
            <w:drawing>
              <wp:inline distT="0" distB="0" distL="0" distR="0" wp14:anchorId="54A59C68" wp14:editId="706E2D9A">
                <wp:extent cx="5220000" cy="1440000"/>
                <wp:effectExtent l="0" t="0" r="19050" b="27305"/>
                <wp:docPr id="2" name="Rectangle 2"/>
                <wp:cNvGraphicFramePr/>
                <a:graphic xmlns:a="http://schemas.openxmlformats.org/drawingml/2006/main">
                  <a:graphicData uri="http://schemas.microsoft.com/office/word/2010/wordprocessingShape">
                    <wps:wsp>
                      <wps:cNvSpPr/>
                      <wps:spPr>
                        <a:xfrm>
                          <a:off x="0" y="0"/>
                          <a:ext cx="5220000" cy="14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8CFCB8" w14:textId="77777777" w:rsidR="00F1775D" w:rsidRPr="00287565" w:rsidRDefault="00F1775D" w:rsidP="00BC4759">
                            <w:pPr>
                              <w:jc w:val="center"/>
                              <w:rPr>
                                <w:sz w:val="52"/>
                                <w:szCs w:val="52"/>
                              </w:rPr>
                            </w:pPr>
                            <w:r w:rsidRPr="00287565">
                              <w:rPr>
                                <w:sz w:val="52"/>
                                <w:szCs w:val="52"/>
                              </w:rPr>
                              <w:t xml:space="preserve">Figure 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ect w14:anchorId="54A59C68" id="Rectangle 2" o:spid="_x0000_s1027" style="width:411pt;height:113.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" fillcolor="#4f81bd [3204]" strokecolor="#243f60 [1604]" strokeweight="2pt">
                <v:textbox>
                  <w:txbxContent>
                    <w:p w14:paraId="188CFCB8" w14:textId="77777777" w:rsidR="00F1775D" w:rsidRPr="00287565" w:rsidRDefault="00F1775D" w:rsidP="00BC4759">
                      <w:pPr>
                        <w:jc w:val="center"/>
                        <w:rPr>
                          <w:sz w:val="52"/>
                          <w:szCs w:val="52"/>
                        </w:rPr>
                      </w:pPr>
                      <w:r w:rsidRPr="00287565">
                        <w:rPr>
                          <w:sz w:val="52"/>
                          <w:szCs w:val="52"/>
                        </w:rPr>
                        <w:t xml:space="preserve">Figure 2 </w:t>
                      </w:r>
                    </w:p>
                  </w:txbxContent>
                </v:textbox>
                <w10:anchorlock/>
              </v:rect>
            </w:pict>
          </mc:Fallback>
        </mc:AlternateContent>
      </w:r>
    </w:p>
    <w:p w14:paraId="4DF42B53" w14:textId="2D050EE8" w:rsidR="00966BD3" w:rsidRPr="00464C91" w:rsidRDefault="00966BD3" w:rsidP="00B43826">
      <w:pPr>
        <w:pStyle w:val="Sub-subheadings"/>
        <w:rPr>
          <w:b/>
          <w:bCs/>
          <w:i w:val="0"/>
          <w:iCs/>
        </w:rPr>
      </w:pPr>
      <w:r w:rsidRPr="00464C91">
        <w:rPr>
          <w:b/>
          <w:bCs/>
          <w:i w:val="0"/>
          <w:iCs/>
        </w:rPr>
        <w:t xml:space="preserve">Mass loss from </w:t>
      </w:r>
      <w:r w:rsidR="00C07AE6" w:rsidRPr="00464C91">
        <w:rPr>
          <w:b/>
          <w:bCs/>
          <w:i w:val="0"/>
          <w:iCs/>
        </w:rPr>
        <w:t xml:space="preserve">treatments </w:t>
      </w:r>
      <w:r w:rsidR="00C755A2" w:rsidRPr="00464C91">
        <w:rPr>
          <w:b/>
          <w:bCs/>
          <w:i w:val="0"/>
          <w:iCs/>
        </w:rPr>
        <w:t xml:space="preserve">and </w:t>
      </w:r>
      <w:r w:rsidR="00BB336F" w:rsidRPr="00464C91">
        <w:rPr>
          <w:b/>
          <w:bCs/>
          <w:i w:val="0"/>
          <w:iCs/>
        </w:rPr>
        <w:t>protocol</w:t>
      </w:r>
      <w:r w:rsidR="00C755A2" w:rsidRPr="00464C91">
        <w:rPr>
          <w:b/>
          <w:bCs/>
          <w:i w:val="0"/>
          <w:iCs/>
        </w:rPr>
        <w:t xml:space="preserve"> selection</w:t>
      </w:r>
    </w:p>
    <w:p w14:paraId="6B5E57F9" w14:textId="527F1CC1" w:rsidR="00966BD3" w:rsidRPr="00464C91" w:rsidRDefault="00C913CA" w:rsidP="00B43826">
      <w:pPr>
        <w:rPr>
          <w:rFonts w:cs="Calibri"/>
        </w:rPr>
      </w:pPr>
      <w:r w:rsidRPr="00464C91">
        <w:t>T</w:t>
      </w:r>
      <w:r w:rsidR="00BE1482" w:rsidRPr="00464C91">
        <w:t>he ac</w:t>
      </w:r>
      <w:r w:rsidR="00966BD3" w:rsidRPr="00464C91">
        <w:t xml:space="preserve">tively </w:t>
      </w:r>
      <w:r w:rsidR="00C07AE6" w:rsidRPr="00464C91">
        <w:t>treated</w:t>
      </w:r>
      <w:r w:rsidR="00C960E7" w:rsidRPr="00464C91">
        <w:t xml:space="preserve"> </w:t>
      </w:r>
      <w:r w:rsidR="00966BD3" w:rsidRPr="00464C91">
        <w:t>group</w:t>
      </w:r>
      <w:r w:rsidR="00BC428A" w:rsidRPr="00464C91">
        <w:t xml:space="preserve"> </w:t>
      </w:r>
      <w:r w:rsidR="00966BD3" w:rsidRPr="00464C91">
        <w:t xml:space="preserve">had a </w:t>
      </w:r>
      <w:r w:rsidR="009A3371" w:rsidRPr="00464C91">
        <w:t xml:space="preserve">significantly </w:t>
      </w:r>
      <w:r w:rsidRPr="00464C91">
        <w:t>higher</w:t>
      </w:r>
      <w:r w:rsidR="009A3371" w:rsidRPr="00464C91">
        <w:t xml:space="preserve"> </w:t>
      </w:r>
      <w:r w:rsidR="00966BD3" w:rsidRPr="00464C91">
        <w:t>mean pre-</w:t>
      </w:r>
      <w:r w:rsidR="00C07AE6" w:rsidRPr="00464C91">
        <w:t>treatment</w:t>
      </w:r>
      <w:r w:rsidR="00966BD3" w:rsidRPr="00464C91">
        <w:t xml:space="preserve"> dry weight (± SD) of 9.12 ± 1.84 mg </w:t>
      </w:r>
      <w:r w:rsidR="009A3371" w:rsidRPr="00464C91">
        <w:t xml:space="preserve">compared to </w:t>
      </w:r>
      <w:r w:rsidR="00966BD3" w:rsidRPr="00464C91">
        <w:t>a post</w:t>
      </w:r>
      <w:r w:rsidR="00E213A1" w:rsidRPr="00464C91">
        <w:t>-</w:t>
      </w:r>
      <w:r w:rsidR="00C07AE6" w:rsidRPr="00464C91">
        <w:t>treatment</w:t>
      </w:r>
      <w:r w:rsidR="00966BD3" w:rsidRPr="00464C91">
        <w:t xml:space="preserve"> dry weight of 8.22 ± </w:t>
      </w:r>
      <w:r w:rsidR="002E766A" w:rsidRPr="00464C91">
        <w:t>1.96 mg</w:t>
      </w:r>
      <w:r w:rsidR="00966BD3" w:rsidRPr="00464C91">
        <w:rPr>
          <w:rFonts w:cs="Calibri"/>
        </w:rPr>
        <w:t>. The blank group did not show a significant difference between pre- and post-</w:t>
      </w:r>
      <w:r w:rsidR="00E213A1" w:rsidRPr="00464C91">
        <w:t>treatment</w:t>
      </w:r>
      <w:r w:rsidR="00E213A1" w:rsidRPr="00464C91" w:rsidDel="00C07AE6">
        <w:rPr>
          <w:rFonts w:cs="Calibri"/>
        </w:rPr>
        <w:t xml:space="preserve"> </w:t>
      </w:r>
      <w:r w:rsidR="00E213A1" w:rsidRPr="00464C91">
        <w:rPr>
          <w:rFonts w:cs="Calibri"/>
        </w:rPr>
        <w:t>dry</w:t>
      </w:r>
      <w:r w:rsidR="00966BD3" w:rsidRPr="00464C91">
        <w:rPr>
          <w:rFonts w:cs="Calibri"/>
        </w:rPr>
        <w:t xml:space="preserve"> weights</w:t>
      </w:r>
      <w:r w:rsidR="00BE1482" w:rsidRPr="00464C91">
        <w:rPr>
          <w:rFonts w:cs="Calibri"/>
        </w:rPr>
        <w:t xml:space="preserve"> (11.27 ± 1.90 mg</w:t>
      </w:r>
      <w:r w:rsidR="009A3371" w:rsidRPr="00464C91">
        <w:rPr>
          <w:rFonts w:cs="Calibri"/>
        </w:rPr>
        <w:t>,</w:t>
      </w:r>
      <w:r w:rsidR="00BE1482" w:rsidRPr="00464C91">
        <w:rPr>
          <w:rFonts w:cs="Calibri"/>
        </w:rPr>
        <w:t xml:space="preserve"> and 11.13 ± 2.00 mg</w:t>
      </w:r>
      <w:r w:rsidR="009A3371" w:rsidRPr="00464C91">
        <w:rPr>
          <w:rFonts w:cs="Calibri"/>
        </w:rPr>
        <w:t xml:space="preserve"> </w:t>
      </w:r>
      <w:r w:rsidR="00BE1482" w:rsidRPr="00464C91">
        <w:rPr>
          <w:rFonts w:cs="Calibri"/>
        </w:rPr>
        <w:t>respectively)</w:t>
      </w:r>
      <w:r w:rsidR="00966BD3" w:rsidRPr="00464C91">
        <w:rPr>
          <w:rFonts w:cs="Calibri"/>
        </w:rPr>
        <w:t xml:space="preserve">. </w:t>
      </w:r>
      <w:r w:rsidR="00A93C8A" w:rsidRPr="00464C91">
        <w:rPr>
          <w:rFonts w:cs="Calibri"/>
        </w:rPr>
        <w:t xml:space="preserve">This </w:t>
      </w:r>
      <w:r w:rsidR="00B5519A" w:rsidRPr="00464C91">
        <w:rPr>
          <w:rFonts w:cs="Calibri"/>
        </w:rPr>
        <w:t xml:space="preserve">indicates </w:t>
      </w:r>
      <w:r w:rsidR="00A93C8A" w:rsidRPr="00464C91">
        <w:rPr>
          <w:rFonts w:cs="Calibri"/>
        </w:rPr>
        <w:t xml:space="preserve">that </w:t>
      </w:r>
      <w:r w:rsidR="000A2C9B" w:rsidRPr="00464C91">
        <w:rPr>
          <w:rFonts w:cs="Calibri"/>
        </w:rPr>
        <w:t xml:space="preserve">removal of </w:t>
      </w:r>
      <w:r w:rsidR="00A93C8A" w:rsidRPr="00464C91">
        <w:rPr>
          <w:rFonts w:cs="Calibri"/>
        </w:rPr>
        <w:t>GAG change</w:t>
      </w:r>
      <w:r w:rsidR="00E213A1" w:rsidRPr="00464C91">
        <w:rPr>
          <w:rFonts w:cs="Calibri"/>
        </w:rPr>
        <w:t>s</w:t>
      </w:r>
      <w:r w:rsidR="00A93C8A" w:rsidRPr="00464C91">
        <w:rPr>
          <w:rFonts w:cs="Calibri"/>
        </w:rPr>
        <w:t xml:space="preserve"> the </w:t>
      </w:r>
      <w:r w:rsidR="00A93C8A" w:rsidRPr="00464C91">
        <w:rPr>
          <w:rFonts w:cs="Calibri"/>
        </w:rPr>
        <w:lastRenderedPageBreak/>
        <w:t>dry weight of the cartilage samples significantly</w:t>
      </w:r>
      <w:r w:rsidR="00586907" w:rsidRPr="00464C91">
        <w:rPr>
          <w:rFonts w:cs="Calibri"/>
        </w:rPr>
        <w:t xml:space="preserve"> and is not an appropriate reference for normalisation</w:t>
      </w:r>
      <w:r w:rsidR="00A93C8A" w:rsidRPr="00464C91">
        <w:rPr>
          <w:rFonts w:cs="Calibri"/>
        </w:rPr>
        <w:t>.</w:t>
      </w:r>
    </w:p>
    <w:p w14:paraId="7D5CAFCB" w14:textId="059682BE" w:rsidR="00696572" w:rsidRPr="00464C91" w:rsidRDefault="00C755A2" w:rsidP="00C07AE6">
      <w:r w:rsidRPr="00464C91">
        <w:t xml:space="preserve">Due to no effect of </w:t>
      </w:r>
      <w:r w:rsidR="00BB336F" w:rsidRPr="00464C91">
        <w:t>protocol</w:t>
      </w:r>
      <w:r w:rsidR="00F929F3" w:rsidRPr="00464C91">
        <w:t xml:space="preserve"> </w:t>
      </w:r>
      <w:r w:rsidR="00E213A1" w:rsidRPr="00464C91">
        <w:t xml:space="preserve">- </w:t>
      </w:r>
      <w:r w:rsidR="00F929F3" w:rsidRPr="00464C91">
        <w:t xml:space="preserve">i.e. </w:t>
      </w:r>
      <w:r w:rsidR="00BB336F" w:rsidRPr="00464C91">
        <w:t>protocol</w:t>
      </w:r>
      <w:r w:rsidR="00EE6DCE" w:rsidRPr="00464C91">
        <w:t>s (</w:t>
      </w:r>
      <w:r w:rsidR="00F929F3" w:rsidRPr="00464C91">
        <w:t>1</w:t>
      </w:r>
      <w:r w:rsidR="00EE6DCE" w:rsidRPr="00464C91">
        <w:t>)</w:t>
      </w:r>
      <w:r w:rsidR="00F929F3" w:rsidRPr="00464C91">
        <w:t>,</w:t>
      </w:r>
      <w:r w:rsidR="00EE6DCE" w:rsidRPr="00464C91">
        <w:t>(</w:t>
      </w:r>
      <w:r w:rsidR="00F929F3" w:rsidRPr="00464C91">
        <w:t>2</w:t>
      </w:r>
      <w:r w:rsidR="00EE6DCE" w:rsidRPr="00464C91">
        <w:t>)</w:t>
      </w:r>
      <w:r w:rsidR="00F929F3" w:rsidRPr="00464C91">
        <w:t xml:space="preserve"> and </w:t>
      </w:r>
      <w:r w:rsidR="00EE6DCE" w:rsidRPr="00464C91">
        <w:t>(</w:t>
      </w:r>
      <w:r w:rsidR="00F929F3" w:rsidRPr="00464C91">
        <w:t>3</w:t>
      </w:r>
      <w:r w:rsidR="00EE6DCE" w:rsidRPr="00464C91">
        <w:t>) in Fig</w:t>
      </w:r>
      <w:r w:rsidR="000D7A18" w:rsidRPr="00464C91">
        <w:t xml:space="preserve">ure </w:t>
      </w:r>
      <w:r w:rsidR="00EE6DCE" w:rsidRPr="00464C91">
        <w:t>1</w:t>
      </w:r>
      <w:r w:rsidR="00E213A1" w:rsidRPr="00464C91">
        <w:t xml:space="preserve">- </w:t>
      </w:r>
      <w:r w:rsidRPr="00464C91">
        <w:t xml:space="preserve">on </w:t>
      </w:r>
      <w:r w:rsidR="005F4FA8" w:rsidRPr="00464C91">
        <w:t xml:space="preserve">GAG </w:t>
      </w:r>
      <w:r w:rsidR="00C07AE6" w:rsidRPr="00464C91">
        <w:t>depletion</w:t>
      </w:r>
      <w:r w:rsidR="00E213A1" w:rsidRPr="00464C91">
        <w:t>,</w:t>
      </w:r>
      <w:r w:rsidR="005F4FA8" w:rsidRPr="00464C91">
        <w:t xml:space="preserve"> </w:t>
      </w:r>
      <w:r w:rsidRPr="00464C91">
        <w:t xml:space="preserve">and a significant mass loss from </w:t>
      </w:r>
      <w:r w:rsidR="00C07AE6" w:rsidRPr="00464C91">
        <w:t>treatment</w:t>
      </w:r>
      <w:r w:rsidRPr="00464C91">
        <w:t xml:space="preserve">, the </w:t>
      </w:r>
      <w:r w:rsidR="00BB336F" w:rsidRPr="00464C91">
        <w:t>protocol</w:t>
      </w:r>
      <w:r w:rsidRPr="00464C91">
        <w:t xml:space="preserve"> measuring the dry mass of lyophilised samples prior to </w:t>
      </w:r>
      <w:r w:rsidR="00C07AE6" w:rsidRPr="00464C91">
        <w:t>treatment</w:t>
      </w:r>
      <w:r w:rsidRPr="00464C91">
        <w:t xml:space="preserve"> (2) is recommended. Thus</w:t>
      </w:r>
      <w:r w:rsidR="00696572" w:rsidRPr="00464C91">
        <w:t xml:space="preserve">, </w:t>
      </w:r>
      <w:r w:rsidR="00E852D5" w:rsidRPr="00464C91">
        <w:t xml:space="preserve">in the </w:t>
      </w:r>
      <w:r w:rsidR="00210D95" w:rsidRPr="00464C91">
        <w:t>subsequent experiment</w:t>
      </w:r>
      <w:r w:rsidR="00E852D5" w:rsidRPr="00464C91">
        <w:t xml:space="preserve"> investigating </w:t>
      </w:r>
      <w:r w:rsidR="008B0427" w:rsidRPr="00464C91">
        <w:t xml:space="preserve">selective </w:t>
      </w:r>
      <w:r w:rsidR="00E852D5" w:rsidRPr="00464C91">
        <w:t xml:space="preserve">GAG </w:t>
      </w:r>
      <w:r w:rsidR="003D1ABA" w:rsidRPr="00464C91">
        <w:t xml:space="preserve">depletion </w:t>
      </w:r>
      <w:r w:rsidR="00C960E7" w:rsidRPr="00464C91">
        <w:t>treatment</w:t>
      </w:r>
      <w:r w:rsidR="00E852D5" w:rsidRPr="00464C91">
        <w:t xml:space="preserve">, </w:t>
      </w:r>
      <w:r w:rsidR="00F93084" w:rsidRPr="00464C91">
        <w:t xml:space="preserve">dry </w:t>
      </w:r>
      <w:r w:rsidR="00A93C8A" w:rsidRPr="00464C91">
        <w:t xml:space="preserve">weights were </w:t>
      </w:r>
      <w:r w:rsidR="00F93084" w:rsidRPr="00464C91">
        <w:t xml:space="preserve">measured prior to </w:t>
      </w:r>
      <w:r w:rsidR="001C6ECD" w:rsidRPr="00464C91">
        <w:t>treatment</w:t>
      </w:r>
      <w:r w:rsidR="00E852D5" w:rsidRPr="00464C91">
        <w:t xml:space="preserve"> to </w:t>
      </w:r>
      <w:r w:rsidR="00696572" w:rsidRPr="00464C91">
        <w:t xml:space="preserve">avoid confounding </w:t>
      </w:r>
      <w:r w:rsidR="00E852D5" w:rsidRPr="00464C91">
        <w:t>results</w:t>
      </w:r>
      <w:r w:rsidR="00696572" w:rsidRPr="00464C91">
        <w:t xml:space="preserve"> </w:t>
      </w:r>
      <w:r w:rsidR="00A93C8A" w:rsidRPr="00464C91">
        <w:t xml:space="preserve">when </w:t>
      </w:r>
      <w:r w:rsidR="00696572" w:rsidRPr="00464C91">
        <w:t>compari</w:t>
      </w:r>
      <w:r w:rsidR="00E852D5" w:rsidRPr="00464C91">
        <w:t xml:space="preserve">ng </w:t>
      </w:r>
      <w:r w:rsidR="00696572" w:rsidRPr="00464C91">
        <w:t xml:space="preserve">controls and treated groups. </w:t>
      </w:r>
    </w:p>
    <w:p w14:paraId="63F2ACB1" w14:textId="56207AB3" w:rsidR="003269AC" w:rsidRPr="00464C91" w:rsidRDefault="00B067F6" w:rsidP="00B43826">
      <w:pPr>
        <w:pStyle w:val="Sub-subheadings"/>
        <w:rPr>
          <w:b/>
          <w:bCs/>
          <w:i w:val="0"/>
          <w:iCs/>
        </w:rPr>
      </w:pPr>
      <w:r w:rsidRPr="00464C91">
        <w:rPr>
          <w:b/>
          <w:bCs/>
          <w:i w:val="0"/>
          <w:iCs/>
        </w:rPr>
        <w:t xml:space="preserve">Effect of selective GAG </w:t>
      </w:r>
      <w:r w:rsidR="003D1ABA" w:rsidRPr="00464C91">
        <w:rPr>
          <w:b/>
          <w:bCs/>
          <w:i w:val="0"/>
          <w:iCs/>
        </w:rPr>
        <w:t xml:space="preserve">depletion </w:t>
      </w:r>
      <w:r w:rsidRPr="00464C91">
        <w:rPr>
          <w:b/>
          <w:bCs/>
          <w:i w:val="0"/>
          <w:iCs/>
        </w:rPr>
        <w:t>treatment on different cartilage types</w:t>
      </w:r>
    </w:p>
    <w:p w14:paraId="7C9332EA" w14:textId="349752D9" w:rsidR="00BC4759" w:rsidRPr="00464C91" w:rsidRDefault="0053706D" w:rsidP="000715B6">
      <w:pPr>
        <w:tabs>
          <w:tab w:val="left" w:pos="5760"/>
        </w:tabs>
        <w:rPr>
          <w:noProof/>
        </w:rPr>
      </w:pPr>
      <w:bookmarkStart w:id="9" w:name="_Hlk58859485"/>
      <w:r w:rsidRPr="00F0638B">
        <w:t xml:space="preserve">In </w:t>
      </w:r>
      <w:r w:rsidR="007E24E0" w:rsidRPr="00F0638B">
        <w:t>articular cartilage</w:t>
      </w:r>
      <w:r w:rsidR="00673A36" w:rsidRPr="00F0638B">
        <w:t xml:space="preserve"> (</w:t>
      </w:r>
      <w:r w:rsidR="002F58FF" w:rsidRPr="00F0638B">
        <w:t>F</w:t>
      </w:r>
      <w:r w:rsidR="000A2C9B" w:rsidRPr="00F0638B">
        <w:t>ig</w:t>
      </w:r>
      <w:r w:rsidR="008B0427" w:rsidRPr="00F0638B">
        <w:t>ure</w:t>
      </w:r>
      <w:r w:rsidR="000A2C9B" w:rsidRPr="00F0638B">
        <w:t xml:space="preserve"> 3</w:t>
      </w:r>
      <w:r w:rsidR="008B0427" w:rsidRPr="00F0638B">
        <w:t>a</w:t>
      </w:r>
      <w:r w:rsidR="002F58FF" w:rsidRPr="00F0638B">
        <w:t>)</w:t>
      </w:r>
      <w:r w:rsidR="00357A0F" w:rsidRPr="00F0638B">
        <w:t xml:space="preserve">, </w:t>
      </w:r>
      <w:r w:rsidR="00CF1EDA" w:rsidRPr="00F0638B">
        <w:t xml:space="preserve">all active groups resulted </w:t>
      </w:r>
      <w:r w:rsidR="000A2C9B" w:rsidRPr="00F0638B">
        <w:t xml:space="preserve">in </w:t>
      </w:r>
      <w:r w:rsidR="00CF1EDA" w:rsidRPr="00F0638B">
        <w:t xml:space="preserve">lower </w:t>
      </w:r>
      <w:proofErr w:type="spellStart"/>
      <w:r w:rsidR="00CF1EDA" w:rsidRPr="00F0638B">
        <w:t>sGAG</w:t>
      </w:r>
      <w:proofErr w:type="spellEnd"/>
      <w:r w:rsidR="00CF1EDA" w:rsidRPr="00F0638B">
        <w:t xml:space="preserve"> content than </w:t>
      </w:r>
      <w:r w:rsidR="00FD7676" w:rsidRPr="00F0638B">
        <w:t>the control group</w:t>
      </w:r>
      <w:r w:rsidR="007055D9" w:rsidRPr="00F0638B">
        <w:t>. However</w:t>
      </w:r>
      <w:r w:rsidR="00673A36" w:rsidRPr="00F0638B">
        <w:t xml:space="preserve"> </w:t>
      </w:r>
      <w:r w:rsidR="00CF1EDA" w:rsidRPr="00F0638B">
        <w:t xml:space="preserve">only </w:t>
      </w:r>
      <w:r w:rsidR="00721DCD" w:rsidRPr="00F0638B">
        <w:t xml:space="preserve">the </w:t>
      </w:r>
      <w:r w:rsidR="001E24F8" w:rsidRPr="00F0638B">
        <w:t xml:space="preserve">guanidine </w:t>
      </w:r>
      <w:r w:rsidR="003B6E4C" w:rsidRPr="00F0638B">
        <w:t>hydrochloride active</w:t>
      </w:r>
      <w:r w:rsidR="001E24F8" w:rsidRPr="00F0638B">
        <w:t xml:space="preserve"> and </w:t>
      </w:r>
      <w:r w:rsidR="00CF1EDA" w:rsidRPr="00F0638B">
        <w:t>hyaluronidase active group</w:t>
      </w:r>
      <w:r w:rsidR="001E24F8" w:rsidRPr="00F0638B">
        <w:t>s</w:t>
      </w:r>
      <w:r w:rsidR="00CF1EDA" w:rsidRPr="00F0638B">
        <w:t xml:space="preserve"> </w:t>
      </w:r>
      <w:r w:rsidR="002812DF" w:rsidRPr="00F0638B">
        <w:t xml:space="preserve">were </w:t>
      </w:r>
      <w:r w:rsidR="00CF1EDA" w:rsidRPr="00F0638B">
        <w:t>statistical</w:t>
      </w:r>
      <w:r w:rsidR="002812DF" w:rsidRPr="00F0638B">
        <w:t>ly</w:t>
      </w:r>
      <w:r w:rsidR="00CF1EDA" w:rsidRPr="00F0638B">
        <w:t xml:space="preserve"> </w:t>
      </w:r>
      <w:r w:rsidR="002812DF" w:rsidRPr="00F0638B">
        <w:t>significant</w:t>
      </w:r>
      <w:r w:rsidR="00B02A40" w:rsidRPr="00F0638B">
        <w:t xml:space="preserve"> </w:t>
      </w:r>
      <w:r w:rsidR="007055D9" w:rsidRPr="00F0638B">
        <w:t>when compared with the corresponding blank groups</w:t>
      </w:r>
      <w:r w:rsidR="00CF1EDA" w:rsidRPr="00F0638B">
        <w:t>.</w:t>
      </w:r>
      <w:r w:rsidR="004E7BFD" w:rsidRPr="00F0638B">
        <w:t xml:space="preserve"> </w:t>
      </w:r>
      <w:bookmarkEnd w:id="9"/>
      <w:r w:rsidR="004501D4" w:rsidRPr="00F0638B">
        <w:t xml:space="preserve">In </w:t>
      </w:r>
      <w:r w:rsidR="00A93C8A" w:rsidRPr="00F0638B">
        <w:t>auricular cartil</w:t>
      </w:r>
      <w:r w:rsidR="0049538B" w:rsidRPr="00F0638B">
        <w:t>a</w:t>
      </w:r>
      <w:r w:rsidR="00A93C8A" w:rsidRPr="00F0638B">
        <w:t>ge</w:t>
      </w:r>
      <w:r w:rsidR="00673A36" w:rsidRPr="00F0638B">
        <w:t xml:space="preserve"> (</w:t>
      </w:r>
      <w:r w:rsidR="000A2C9B" w:rsidRPr="00F0638B">
        <w:t>Fi</w:t>
      </w:r>
      <w:r w:rsidR="00B10486" w:rsidRPr="00F0638B">
        <w:t>g</w:t>
      </w:r>
      <w:r w:rsidR="008B0427" w:rsidRPr="00F0638B">
        <w:t>ure</w:t>
      </w:r>
      <w:r w:rsidR="000A2C9B" w:rsidRPr="00F0638B">
        <w:t xml:space="preserve"> 3b</w:t>
      </w:r>
      <w:r w:rsidR="002F58FF" w:rsidRPr="00F0638B">
        <w:t>)</w:t>
      </w:r>
      <w:r w:rsidR="006D15CD" w:rsidRPr="00F0638B">
        <w:t>,</w:t>
      </w:r>
      <w:r w:rsidR="00357A0F" w:rsidRPr="00F0638B">
        <w:t xml:space="preserve"> </w:t>
      </w:r>
      <w:r w:rsidR="000A2C9B" w:rsidRPr="00F0638B">
        <w:t xml:space="preserve">the </w:t>
      </w:r>
      <w:r w:rsidR="00944F76" w:rsidRPr="00F0638B">
        <w:t>h</w:t>
      </w:r>
      <w:r w:rsidR="004501D4" w:rsidRPr="00F0638B">
        <w:t>yaluronidase active group showed significant</w:t>
      </w:r>
      <w:r w:rsidR="000A2C9B" w:rsidRPr="00F0638B">
        <w:t>ly less</w:t>
      </w:r>
      <w:r w:rsidR="004501D4" w:rsidRPr="00F0638B">
        <w:t xml:space="preserve"> </w:t>
      </w:r>
      <w:proofErr w:type="spellStart"/>
      <w:r w:rsidR="004501D4" w:rsidRPr="00F0638B">
        <w:t>sGAG</w:t>
      </w:r>
      <w:proofErr w:type="spellEnd"/>
      <w:r w:rsidR="004501D4" w:rsidRPr="00464C91">
        <w:t xml:space="preserve"> content compared to both blank and control groups. </w:t>
      </w:r>
      <w:r w:rsidR="00673A36" w:rsidRPr="00464C91">
        <w:t>With</w:t>
      </w:r>
      <w:r w:rsidR="004501D4" w:rsidRPr="00464C91">
        <w:t xml:space="preserve"> every other </w:t>
      </w:r>
      <w:r w:rsidR="00673A36" w:rsidRPr="00464C91">
        <w:t>GAG extraction treatment</w:t>
      </w:r>
      <w:r w:rsidR="004501D4" w:rsidRPr="00464C91">
        <w:t xml:space="preserve"> </w:t>
      </w:r>
      <w:r w:rsidR="004D170F" w:rsidRPr="00464C91">
        <w:t xml:space="preserve">of </w:t>
      </w:r>
      <w:r w:rsidR="00A93C8A" w:rsidRPr="00464C91">
        <w:t>auricular cartil</w:t>
      </w:r>
      <w:r w:rsidR="0049538B" w:rsidRPr="00464C91">
        <w:t>a</w:t>
      </w:r>
      <w:r w:rsidR="00A93C8A" w:rsidRPr="00464C91">
        <w:t>ge</w:t>
      </w:r>
      <w:r w:rsidR="00077D54" w:rsidRPr="00464C91">
        <w:t>,</w:t>
      </w:r>
      <w:r w:rsidR="004D170F" w:rsidRPr="00464C91">
        <w:t xml:space="preserve"> </w:t>
      </w:r>
      <w:proofErr w:type="spellStart"/>
      <w:r w:rsidR="004501D4" w:rsidRPr="00464C91">
        <w:t>sGAG</w:t>
      </w:r>
      <w:proofErr w:type="spellEnd"/>
      <w:r w:rsidR="004501D4" w:rsidRPr="00464C91">
        <w:t xml:space="preserve"> loss was not significant compared to the control group</w:t>
      </w:r>
      <w:r w:rsidR="00346D31" w:rsidRPr="00464C91">
        <w:t xml:space="preserve"> or corresponding blank group</w:t>
      </w:r>
      <w:r w:rsidR="004501D4" w:rsidRPr="00464C91">
        <w:t>.</w:t>
      </w:r>
      <w:r w:rsidR="00BC4759" w:rsidRPr="00464C91">
        <w:rPr>
          <w:noProof/>
        </w:rPr>
        <w:t xml:space="preserve"> </w:t>
      </w:r>
    </w:p>
    <w:p w14:paraId="48002A38" w14:textId="255658A3" w:rsidR="00DE7963" w:rsidRPr="00464C91" w:rsidRDefault="00BC4759" w:rsidP="000715B6">
      <w:pPr>
        <w:tabs>
          <w:tab w:val="left" w:pos="5760"/>
        </w:tabs>
      </w:pPr>
      <w:r w:rsidRPr="00464C91">
        <w:rPr>
          <w:noProof/>
          <w:lang w:val="nl-NL" w:eastAsia="nl-NL"/>
        </w:rPr>
        <mc:AlternateContent>
          <mc:Choice Requires="wps">
            <w:drawing>
              <wp:inline distT="0" distB="0" distL="0" distR="0" wp14:anchorId="439F7B33" wp14:editId="584634EF">
                <wp:extent cx="5220000" cy="1440000"/>
                <wp:effectExtent l="0" t="0" r="19050" b="27305"/>
                <wp:docPr id="3" name="Rectangle 3"/>
                <wp:cNvGraphicFramePr/>
                <a:graphic xmlns:a="http://schemas.openxmlformats.org/drawingml/2006/main">
                  <a:graphicData uri="http://schemas.microsoft.com/office/word/2010/wordprocessingShape">
                    <wps:wsp>
                      <wps:cNvSpPr/>
                      <wps:spPr>
                        <a:xfrm>
                          <a:off x="0" y="0"/>
                          <a:ext cx="5220000" cy="14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9A9F78" w14:textId="77777777" w:rsidR="00F1775D" w:rsidRPr="00EC2EF4" w:rsidRDefault="00F1775D" w:rsidP="00BC4759">
                            <w:pPr>
                              <w:jc w:val="center"/>
                              <w:rPr>
                                <w:sz w:val="52"/>
                                <w:szCs w:val="52"/>
                              </w:rPr>
                            </w:pPr>
                            <w:r w:rsidRPr="00EC2EF4">
                              <w:rPr>
                                <w:sz w:val="52"/>
                                <w:szCs w:val="52"/>
                              </w:rPr>
                              <w:t>Figur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ect w14:anchorId="439F7B33" id="Rectangle 3" o:spid="_x0000_s1028" style="width:411pt;height:113.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" fillcolor="#4f81bd [3204]" strokecolor="#243f60 [1604]" strokeweight="2pt">
                <v:textbox>
                  <w:txbxContent>
                    <w:p w14:paraId="159A9F78" w14:textId="77777777" w:rsidR="00F1775D" w:rsidRPr="00EC2EF4" w:rsidRDefault="00F1775D" w:rsidP="00BC4759">
                      <w:pPr>
                        <w:jc w:val="center"/>
                        <w:rPr>
                          <w:sz w:val="52"/>
                          <w:szCs w:val="52"/>
                        </w:rPr>
                      </w:pPr>
                      <w:r w:rsidRPr="00EC2EF4">
                        <w:rPr>
                          <w:sz w:val="52"/>
                          <w:szCs w:val="52"/>
                        </w:rPr>
                        <w:t>Figure 3</w:t>
                      </w:r>
                    </w:p>
                  </w:txbxContent>
                </v:textbox>
                <w10:anchorlock/>
              </v:rect>
            </w:pict>
          </mc:Fallback>
        </mc:AlternateContent>
      </w:r>
    </w:p>
    <w:p w14:paraId="39D5871C" w14:textId="28695686" w:rsidR="00287565" w:rsidRPr="00464C91" w:rsidRDefault="00673A36" w:rsidP="00B43826">
      <w:r w:rsidRPr="00464C91">
        <w:t>In meniscal cartilage,</w:t>
      </w:r>
      <w:r w:rsidR="001E24F8" w:rsidRPr="00464C91">
        <w:t xml:space="preserve"> all three reagents,</w:t>
      </w:r>
      <w:r w:rsidRPr="00464C91">
        <w:t xml:space="preserve"> </w:t>
      </w:r>
      <w:proofErr w:type="spellStart"/>
      <w:r w:rsidRPr="00464C91">
        <w:t>c</w:t>
      </w:r>
      <w:r w:rsidR="00DC6AC2" w:rsidRPr="00464C91">
        <w:t>hondroitinase</w:t>
      </w:r>
      <w:proofErr w:type="spellEnd"/>
      <w:r w:rsidR="00DC6AC2" w:rsidRPr="00464C91">
        <w:t xml:space="preserve"> ABC</w:t>
      </w:r>
      <w:r w:rsidR="001E24F8" w:rsidRPr="00464C91">
        <w:t>, guanidine hydrochloride</w:t>
      </w:r>
      <w:r w:rsidR="00DC6AC2" w:rsidRPr="00464C91">
        <w:t xml:space="preserve"> and hyaluronidase resulted in </w:t>
      </w:r>
      <w:r w:rsidR="00DC4607" w:rsidRPr="00464C91">
        <w:t xml:space="preserve">significant </w:t>
      </w:r>
      <w:r w:rsidR="0095782F" w:rsidRPr="00464C91">
        <w:t xml:space="preserve">loss of </w:t>
      </w:r>
      <w:proofErr w:type="spellStart"/>
      <w:r w:rsidR="00F138D3" w:rsidRPr="00464C91">
        <w:t>sGAG</w:t>
      </w:r>
      <w:proofErr w:type="spellEnd"/>
      <w:r w:rsidR="00F138D3" w:rsidRPr="00464C91">
        <w:t xml:space="preserve"> conte</w:t>
      </w:r>
      <w:r w:rsidR="00E553F2" w:rsidRPr="00464C91">
        <w:t>n</w:t>
      </w:r>
      <w:r w:rsidR="00F138D3" w:rsidRPr="00464C91">
        <w:t xml:space="preserve">t compared to the </w:t>
      </w:r>
      <w:r w:rsidR="00260F26" w:rsidRPr="00464C91">
        <w:t>control grou</w:t>
      </w:r>
      <w:r w:rsidR="00DC4607" w:rsidRPr="00464C91">
        <w:t>p</w:t>
      </w:r>
      <w:r w:rsidR="00543896" w:rsidRPr="00464C91">
        <w:t xml:space="preserve"> and corresponding blank groups</w:t>
      </w:r>
      <w:r w:rsidR="00514AA2" w:rsidRPr="00464C91">
        <w:t>.</w:t>
      </w:r>
      <w:r w:rsidR="006D15CD" w:rsidRPr="00464C91">
        <w:t xml:space="preserve"> </w:t>
      </w:r>
      <w:r w:rsidR="003D1ABA" w:rsidRPr="00464C91">
        <w:t>(</w:t>
      </w:r>
      <w:r w:rsidR="00CD394B" w:rsidRPr="00464C91">
        <w:t>Figure 3</w:t>
      </w:r>
      <w:r w:rsidR="000A2C9B" w:rsidRPr="00464C91">
        <w:t>c</w:t>
      </w:r>
      <w:r w:rsidR="00DC4607" w:rsidRPr="00464C91">
        <w:t>)</w:t>
      </w:r>
      <w:r w:rsidR="00A8411D" w:rsidRPr="00464C91">
        <w:t>.</w:t>
      </w:r>
      <w:r w:rsidR="00F138D3" w:rsidRPr="00464C91">
        <w:t xml:space="preserve"> </w:t>
      </w:r>
      <w:r w:rsidR="000323F9" w:rsidRPr="00464C91">
        <w:t>In</w:t>
      </w:r>
      <w:r w:rsidR="00F138D3" w:rsidRPr="00464C91">
        <w:t xml:space="preserve"> </w:t>
      </w:r>
      <w:r w:rsidR="00A93C8A" w:rsidRPr="00464C91">
        <w:t>nasal cartil</w:t>
      </w:r>
      <w:r w:rsidR="0049538B" w:rsidRPr="00464C91">
        <w:t>a</w:t>
      </w:r>
      <w:r w:rsidR="00A93C8A" w:rsidRPr="00464C91">
        <w:t>ge</w:t>
      </w:r>
      <w:r w:rsidR="003D1ABA" w:rsidRPr="00464C91">
        <w:t xml:space="preserve"> (</w:t>
      </w:r>
      <w:r w:rsidR="000A2C9B" w:rsidRPr="00464C91">
        <w:t>Fig</w:t>
      </w:r>
      <w:r w:rsidR="00CD394B" w:rsidRPr="00464C91">
        <w:t>ure</w:t>
      </w:r>
      <w:r w:rsidR="000A2C9B" w:rsidRPr="00464C91">
        <w:t xml:space="preserve"> 3d</w:t>
      </w:r>
      <w:r w:rsidR="00FE1881" w:rsidRPr="00464C91">
        <w:t>)</w:t>
      </w:r>
      <w:r w:rsidR="003A0363" w:rsidRPr="00464C91">
        <w:t>,</w:t>
      </w:r>
      <w:r w:rsidR="000323F9" w:rsidRPr="00464C91">
        <w:t xml:space="preserve"> </w:t>
      </w:r>
      <w:r w:rsidR="003A0363" w:rsidRPr="00464C91">
        <w:t>a</w:t>
      </w:r>
      <w:r w:rsidR="00D25653" w:rsidRPr="00464C91">
        <w:t xml:space="preserve">ll active and blank groups lost significant </w:t>
      </w:r>
      <w:proofErr w:type="spellStart"/>
      <w:r w:rsidR="00D25653" w:rsidRPr="00464C91">
        <w:t>sGAG</w:t>
      </w:r>
      <w:proofErr w:type="spellEnd"/>
      <w:r w:rsidR="00D25653" w:rsidRPr="00464C91">
        <w:t xml:space="preserve"> </w:t>
      </w:r>
      <w:r w:rsidR="00666FEC" w:rsidRPr="00464C91">
        <w:t>content</w:t>
      </w:r>
      <w:r w:rsidR="00D25653" w:rsidRPr="00464C91">
        <w:t xml:space="preserve"> compared to the control</w:t>
      </w:r>
      <w:r w:rsidR="00F71E7A" w:rsidRPr="00464C91">
        <w:t>,</w:t>
      </w:r>
      <w:r w:rsidR="00D25653" w:rsidRPr="00464C91">
        <w:t xml:space="preserve"> </w:t>
      </w:r>
      <w:r w:rsidR="00077D54" w:rsidRPr="00464C91">
        <w:t xml:space="preserve">except </w:t>
      </w:r>
      <w:proofErr w:type="spellStart"/>
      <w:r w:rsidR="00D25653" w:rsidRPr="00464C91">
        <w:t>chondroitinase</w:t>
      </w:r>
      <w:proofErr w:type="spellEnd"/>
      <w:r w:rsidR="00D25653" w:rsidRPr="00464C91">
        <w:t xml:space="preserve"> ABC </w:t>
      </w:r>
      <w:r w:rsidR="00D25653" w:rsidRPr="00464C91">
        <w:lastRenderedPageBreak/>
        <w:t>blank group.</w:t>
      </w:r>
      <w:r w:rsidR="00543896" w:rsidRPr="00464C91">
        <w:t xml:space="preserve"> In </w:t>
      </w:r>
      <w:r w:rsidR="00E213A1" w:rsidRPr="00464C91">
        <w:t xml:space="preserve">addition, </w:t>
      </w:r>
      <w:r w:rsidR="00543896" w:rsidRPr="00464C91">
        <w:t xml:space="preserve">every active group showed significantly less </w:t>
      </w:r>
      <w:proofErr w:type="spellStart"/>
      <w:r w:rsidR="00543896" w:rsidRPr="00464C91">
        <w:t>sGAG</w:t>
      </w:r>
      <w:proofErr w:type="spellEnd"/>
      <w:r w:rsidR="00543896" w:rsidRPr="00464C91">
        <w:t xml:space="preserve"> content than the corresponding blank group.</w:t>
      </w:r>
    </w:p>
    <w:p w14:paraId="5F5DA679" w14:textId="340E5EA6" w:rsidR="00D914C4" w:rsidRPr="00464C91" w:rsidRDefault="000B560E" w:rsidP="00B43826">
      <w:r w:rsidRPr="00464C91">
        <w:t>H</w:t>
      </w:r>
      <w:r w:rsidR="00D74EB9" w:rsidRPr="00464C91">
        <w:t xml:space="preserve">yaluronidase </w:t>
      </w:r>
      <w:r w:rsidRPr="00464C91">
        <w:t xml:space="preserve">resulted </w:t>
      </w:r>
      <w:r w:rsidR="000A2C9B" w:rsidRPr="00464C91">
        <w:t xml:space="preserve">in </w:t>
      </w:r>
      <w:r w:rsidR="00DC4607" w:rsidRPr="00464C91">
        <w:t>over</w:t>
      </w:r>
      <w:r w:rsidR="00C60A96" w:rsidRPr="00464C91">
        <w:t xml:space="preserve"> 99% </w:t>
      </w:r>
      <w:proofErr w:type="spellStart"/>
      <w:r w:rsidR="00D74EB9" w:rsidRPr="00464C91">
        <w:t>sGAG</w:t>
      </w:r>
      <w:proofErr w:type="spellEnd"/>
      <w:r w:rsidRPr="00464C91">
        <w:t xml:space="preserve"> loss</w:t>
      </w:r>
      <w:r w:rsidR="00D74EB9" w:rsidRPr="00464C91">
        <w:t xml:space="preserve"> in </w:t>
      </w:r>
      <w:r w:rsidR="001D1FB4" w:rsidRPr="00464C91">
        <w:t>all</w:t>
      </w:r>
      <w:r w:rsidRPr="00464C91">
        <w:t xml:space="preserve"> the cartilage</w:t>
      </w:r>
      <w:r w:rsidR="000A2C9B" w:rsidRPr="00464C91">
        <w:t xml:space="preserve"> types</w:t>
      </w:r>
      <w:r w:rsidRPr="00464C91">
        <w:t xml:space="preserve"> tested</w:t>
      </w:r>
      <w:r w:rsidR="003F0707" w:rsidRPr="00464C91">
        <w:t xml:space="preserve"> </w:t>
      </w:r>
      <w:r w:rsidR="00077D54" w:rsidRPr="00464C91">
        <w:t xml:space="preserve">except </w:t>
      </w:r>
      <w:r w:rsidR="00D656F8" w:rsidRPr="00464C91">
        <w:t>in auricular samples</w:t>
      </w:r>
      <w:r w:rsidR="00D74EB9" w:rsidRPr="00464C91">
        <w:t xml:space="preserve">. </w:t>
      </w:r>
      <w:r w:rsidR="00E213A1" w:rsidRPr="00464C91">
        <w:t>A</w:t>
      </w:r>
      <w:r w:rsidR="00673A36" w:rsidRPr="00464C91">
        <w:t xml:space="preserve">uricular </w:t>
      </w:r>
      <w:r w:rsidR="000A2C9B" w:rsidRPr="00464C91">
        <w:t>samples treated with h</w:t>
      </w:r>
      <w:r w:rsidR="00D74EB9" w:rsidRPr="00464C91">
        <w:t>yaluronidase</w:t>
      </w:r>
      <w:r w:rsidR="00673A36" w:rsidRPr="00464C91">
        <w:t xml:space="preserve"> contained</w:t>
      </w:r>
      <w:r w:rsidR="003F0707" w:rsidRPr="00464C91">
        <w:t xml:space="preserve"> </w:t>
      </w:r>
      <w:r w:rsidR="00673A36" w:rsidRPr="00464C91">
        <w:t xml:space="preserve">on average 19 ± 17 µg/mg </w:t>
      </w:r>
      <w:proofErr w:type="spellStart"/>
      <w:r w:rsidR="003F0707" w:rsidRPr="00464C91">
        <w:t>sGAG</w:t>
      </w:r>
      <w:proofErr w:type="spellEnd"/>
      <w:r w:rsidR="003F0707" w:rsidRPr="00464C91">
        <w:t xml:space="preserve"> </w:t>
      </w:r>
      <w:r w:rsidR="00666FEC" w:rsidRPr="00464C91">
        <w:t>(</w:t>
      </w:r>
      <w:r w:rsidR="000A2C9B" w:rsidRPr="00464C91">
        <w:t xml:space="preserve">i.e. </w:t>
      </w:r>
      <w:r w:rsidR="00666FEC" w:rsidRPr="00464C91">
        <w:t xml:space="preserve">approximately 24% of </w:t>
      </w:r>
      <w:r w:rsidR="000A2C9B" w:rsidRPr="00464C91">
        <w:t xml:space="preserve">the </w:t>
      </w:r>
      <w:proofErr w:type="spellStart"/>
      <w:r w:rsidR="000A2C9B" w:rsidRPr="00464C91">
        <w:t>sGAG</w:t>
      </w:r>
      <w:proofErr w:type="spellEnd"/>
      <w:r w:rsidR="000A2C9B" w:rsidRPr="00464C91">
        <w:t xml:space="preserve"> content of the </w:t>
      </w:r>
      <w:r w:rsidR="00666FEC" w:rsidRPr="00464C91">
        <w:t>control group</w:t>
      </w:r>
      <w:r w:rsidR="000A2C9B" w:rsidRPr="00464C91">
        <w:t>)</w:t>
      </w:r>
      <w:r w:rsidR="005116EB" w:rsidRPr="00464C91">
        <w:t xml:space="preserve"> </w:t>
      </w:r>
      <w:r w:rsidR="000A2C9B" w:rsidRPr="00464C91">
        <w:t xml:space="preserve">which </w:t>
      </w:r>
      <w:r w:rsidR="007C55ED" w:rsidRPr="00464C91">
        <w:t>indicat</w:t>
      </w:r>
      <w:r w:rsidR="000A2C9B" w:rsidRPr="00464C91">
        <w:t>es</w:t>
      </w:r>
      <w:r w:rsidR="003F0707" w:rsidRPr="00464C91">
        <w:t xml:space="preserve"> </w:t>
      </w:r>
      <w:r w:rsidR="001D1FB4" w:rsidRPr="00464C91">
        <w:t>that hyaluronidase</w:t>
      </w:r>
      <w:r w:rsidR="003F0707" w:rsidRPr="00464C91">
        <w:t xml:space="preserve"> was </w:t>
      </w:r>
      <w:r w:rsidR="006D15CD" w:rsidRPr="00464C91">
        <w:t>not successful</w:t>
      </w:r>
      <w:r w:rsidR="003F0707" w:rsidRPr="00464C91">
        <w:t xml:space="preserve"> in </w:t>
      </w:r>
      <w:r w:rsidR="000A2C9B" w:rsidRPr="00464C91">
        <w:t xml:space="preserve">completely </w:t>
      </w:r>
      <w:r w:rsidR="003F0707" w:rsidRPr="00464C91">
        <w:t xml:space="preserve">removing </w:t>
      </w:r>
      <w:proofErr w:type="spellStart"/>
      <w:r w:rsidR="003F0707" w:rsidRPr="00464C91">
        <w:t>sGA</w:t>
      </w:r>
      <w:r w:rsidR="001D1FB4" w:rsidRPr="00464C91">
        <w:t>G</w:t>
      </w:r>
      <w:proofErr w:type="spellEnd"/>
      <w:r w:rsidR="001D1FB4" w:rsidRPr="00464C91">
        <w:t>.</w:t>
      </w:r>
    </w:p>
    <w:p w14:paraId="2CA09167" w14:textId="159AF7D1" w:rsidR="00965A6F" w:rsidRPr="00464C91" w:rsidRDefault="00965A6F" w:rsidP="00D90A85">
      <w:pPr>
        <w:pStyle w:val="Sub-subheadings"/>
        <w:rPr>
          <w:b/>
          <w:bCs/>
          <w:i w:val="0"/>
          <w:iCs/>
        </w:rPr>
      </w:pPr>
      <w:r w:rsidRPr="00464C91">
        <w:rPr>
          <w:b/>
          <w:bCs/>
          <w:i w:val="0"/>
          <w:iCs/>
        </w:rPr>
        <w:t xml:space="preserve">Histology </w:t>
      </w:r>
    </w:p>
    <w:p w14:paraId="3C83F23D" w14:textId="7C68717A" w:rsidR="00965A6F" w:rsidRPr="00464C91" w:rsidRDefault="006E6599" w:rsidP="00B43826">
      <w:r w:rsidRPr="00464C91">
        <w:t>No changes to ECM structure were seen</w:t>
      </w:r>
      <w:r w:rsidR="00D06F45" w:rsidRPr="00464C91">
        <w:t xml:space="preserve"> on H&amp;</w:t>
      </w:r>
      <w:r w:rsidR="008C62A3" w:rsidRPr="00464C91">
        <w:t>E</w:t>
      </w:r>
      <w:r w:rsidR="00D06F45" w:rsidRPr="00464C91">
        <w:t xml:space="preserve"> staining</w:t>
      </w:r>
      <w:r w:rsidRPr="00464C91">
        <w:t xml:space="preserve"> in </w:t>
      </w:r>
      <w:proofErr w:type="spellStart"/>
      <w:r w:rsidRPr="00464C91">
        <w:t>articular</w:t>
      </w:r>
      <w:proofErr w:type="spellEnd"/>
      <w:r w:rsidRPr="00464C91">
        <w:t>, meniscal and nasal cartilage samples following treatment</w:t>
      </w:r>
      <w:r w:rsidR="001E1729" w:rsidRPr="00464C91">
        <w:t xml:space="preserve"> (</w:t>
      </w:r>
      <w:r w:rsidR="00BC4759" w:rsidRPr="00464C91">
        <w:t xml:space="preserve">Supplementary </w:t>
      </w:r>
      <w:r w:rsidRPr="00464C91">
        <w:t xml:space="preserve">Figure </w:t>
      </w:r>
      <w:r w:rsidR="002C521F" w:rsidRPr="00464C91">
        <w:t xml:space="preserve">S1 </w:t>
      </w:r>
      <w:r w:rsidRPr="00464C91">
        <w:t>A(</w:t>
      </w:r>
      <w:r w:rsidR="002C521F" w:rsidRPr="00464C91">
        <w:t>iii</w:t>
      </w:r>
      <w:r w:rsidR="00EC2EF4" w:rsidRPr="00464C91">
        <w:t>-</w:t>
      </w:r>
      <w:r w:rsidR="002C521F" w:rsidRPr="00464C91">
        <w:t>vii</w:t>
      </w:r>
      <w:r w:rsidRPr="00464C91">
        <w:t>), C(</w:t>
      </w:r>
      <w:r w:rsidR="002C521F" w:rsidRPr="00464C91">
        <w:t>iii</w:t>
      </w:r>
      <w:r w:rsidR="00EC2EF4" w:rsidRPr="00464C91">
        <w:t>-</w:t>
      </w:r>
      <w:r w:rsidR="002C521F" w:rsidRPr="00464C91">
        <w:t>vii</w:t>
      </w:r>
      <w:r w:rsidRPr="00464C91">
        <w:t>), D(</w:t>
      </w:r>
      <w:r w:rsidR="002C521F" w:rsidRPr="00464C91">
        <w:t>iii</w:t>
      </w:r>
      <w:r w:rsidR="00EC2EF4" w:rsidRPr="00464C91">
        <w:t>-</w:t>
      </w:r>
      <w:r w:rsidR="002C521F" w:rsidRPr="00464C91">
        <w:t>vii</w:t>
      </w:r>
      <w:r w:rsidRPr="00464C91">
        <w:t>)</w:t>
      </w:r>
      <w:r w:rsidR="001E1729" w:rsidRPr="00464C91">
        <w:t>)</w:t>
      </w:r>
      <w:r w:rsidRPr="00464C91">
        <w:t xml:space="preserve"> compared to control</w:t>
      </w:r>
      <w:r w:rsidR="002C521F" w:rsidRPr="00464C91">
        <w:t xml:space="preserve"> (</w:t>
      </w:r>
      <w:r w:rsidR="00BC4759" w:rsidRPr="00464C91">
        <w:t xml:space="preserve">Supplementary </w:t>
      </w:r>
      <w:r w:rsidR="002C521F" w:rsidRPr="00464C91">
        <w:t>Figure S1 A(i, ii), C(i,</w:t>
      </w:r>
      <w:r w:rsidR="00EC2EF4" w:rsidRPr="00464C91">
        <w:t xml:space="preserve"> </w:t>
      </w:r>
      <w:r w:rsidR="002C521F" w:rsidRPr="00464C91">
        <w:t>ii), D(i, ii))</w:t>
      </w:r>
      <w:r w:rsidRPr="00464C91">
        <w:t xml:space="preserve"> and blank samples</w:t>
      </w:r>
      <w:r w:rsidR="002C521F" w:rsidRPr="00464C91">
        <w:t xml:space="preserve"> (</w:t>
      </w:r>
      <w:r w:rsidR="00BC4759" w:rsidRPr="00464C91">
        <w:t xml:space="preserve">Supplementary </w:t>
      </w:r>
      <w:r w:rsidR="002C521F" w:rsidRPr="00464C91">
        <w:t>Figure S2 A(i, ii, iii), C(</w:t>
      </w:r>
      <w:proofErr w:type="spellStart"/>
      <w:r w:rsidR="002C521F" w:rsidRPr="00464C91">
        <w:t>i,ii</w:t>
      </w:r>
      <w:proofErr w:type="spellEnd"/>
      <w:r w:rsidR="002C521F" w:rsidRPr="00464C91">
        <w:t>, iii), D(i, ii, iii))</w:t>
      </w:r>
      <w:r w:rsidRPr="00464C91">
        <w:t xml:space="preserve">. </w:t>
      </w:r>
      <w:r w:rsidR="007077E6" w:rsidRPr="00464C91">
        <w:t xml:space="preserve">In </w:t>
      </w:r>
      <w:r w:rsidR="00D656F8" w:rsidRPr="00464C91">
        <w:t>auricular cartilage</w:t>
      </w:r>
      <w:r w:rsidR="007077E6" w:rsidRPr="00464C91">
        <w:t xml:space="preserve">, </w:t>
      </w:r>
      <w:r w:rsidR="00A32BE7" w:rsidRPr="00464C91">
        <w:t xml:space="preserve">all active group samples showed </w:t>
      </w:r>
      <w:r w:rsidR="003D520C" w:rsidRPr="00464C91">
        <w:t xml:space="preserve">ECM </w:t>
      </w:r>
      <w:r w:rsidR="00A32BE7" w:rsidRPr="00464C91">
        <w:t>discontinuities due to</w:t>
      </w:r>
      <w:r w:rsidR="009E0EC6" w:rsidRPr="00464C91">
        <w:t xml:space="preserve"> disruption </w:t>
      </w:r>
      <w:r w:rsidR="007C443F" w:rsidRPr="00464C91">
        <w:t xml:space="preserve">of </w:t>
      </w:r>
      <w:r w:rsidR="009E0EC6" w:rsidRPr="00464C91">
        <w:t xml:space="preserve">elastin </w:t>
      </w:r>
      <w:r w:rsidR="00626868" w:rsidRPr="00464C91">
        <w:t>fibres</w:t>
      </w:r>
      <w:r w:rsidR="00D06F45" w:rsidRPr="00464C91">
        <w:t xml:space="preserve"> (</w:t>
      </w:r>
      <w:r w:rsidR="00BC4759" w:rsidRPr="00464C91">
        <w:t xml:space="preserve">Supplementary </w:t>
      </w:r>
      <w:r w:rsidR="00C10989" w:rsidRPr="00464C91">
        <w:t>Fig</w:t>
      </w:r>
      <w:r w:rsidRPr="00464C91">
        <w:t>ure</w:t>
      </w:r>
      <w:r w:rsidR="00C10989" w:rsidRPr="00464C91">
        <w:t xml:space="preserve"> </w:t>
      </w:r>
      <w:r w:rsidR="002C521F" w:rsidRPr="00464C91">
        <w:t>S1</w:t>
      </w:r>
      <w:r w:rsidR="00C10989" w:rsidRPr="00464C91">
        <w:t>(</w:t>
      </w:r>
      <w:r w:rsidR="002C521F" w:rsidRPr="00464C91">
        <w:t>iii</w:t>
      </w:r>
      <w:r w:rsidR="00EC2EF4" w:rsidRPr="00464C91">
        <w:t>-</w:t>
      </w:r>
      <w:r w:rsidR="002C521F" w:rsidRPr="00464C91">
        <w:t>vii</w:t>
      </w:r>
      <w:r w:rsidR="00C10989" w:rsidRPr="00464C91">
        <w:t>)</w:t>
      </w:r>
      <w:r w:rsidR="00D06F45" w:rsidRPr="00464C91">
        <w:t>)</w:t>
      </w:r>
      <w:r w:rsidR="00CC4828" w:rsidRPr="00464C91">
        <w:t xml:space="preserve">. </w:t>
      </w:r>
    </w:p>
    <w:p w14:paraId="12E09948" w14:textId="11F8F5BF" w:rsidR="00BC4759" w:rsidRPr="00464C91" w:rsidRDefault="00BC4759" w:rsidP="00B43826">
      <w:r w:rsidRPr="00464C91">
        <w:rPr>
          <w:noProof/>
          <w:lang w:val="nl-NL" w:eastAsia="nl-NL"/>
        </w:rPr>
        <mc:AlternateContent>
          <mc:Choice Requires="wps">
            <w:drawing>
              <wp:inline distT="0" distB="0" distL="0" distR="0" wp14:anchorId="16F868FF" wp14:editId="52E0B27C">
                <wp:extent cx="5220000" cy="1440000"/>
                <wp:effectExtent l="0" t="0" r="19050" b="27305"/>
                <wp:docPr id="4" name="Rectangle 4"/>
                <wp:cNvGraphicFramePr/>
                <a:graphic xmlns:a="http://schemas.openxmlformats.org/drawingml/2006/main">
                  <a:graphicData uri="http://schemas.microsoft.com/office/word/2010/wordprocessingShape">
                    <wps:wsp>
                      <wps:cNvSpPr/>
                      <wps:spPr>
                        <a:xfrm>
                          <a:off x="0" y="0"/>
                          <a:ext cx="5220000" cy="1440000"/>
                        </a:xfrm>
                        <a:prstGeom prst="rect">
                          <a:avLst/>
                        </a:prstGeom>
                        <a:solidFill>
                          <a:srgbClr val="4F81BD"/>
                        </a:solidFill>
                        <a:ln w="25400" cap="flat" cmpd="sng" algn="ctr">
                          <a:solidFill>
                            <a:srgbClr val="4F81BD">
                              <a:shade val="50000"/>
                            </a:srgbClr>
                          </a:solidFill>
                          <a:prstDash val="solid"/>
                        </a:ln>
                        <a:effectLst/>
                      </wps:spPr>
                      <wps:txbx>
                        <w:txbxContent>
                          <w:p w14:paraId="44231C14" w14:textId="77777777" w:rsidR="00F1775D" w:rsidRPr="00BC4759" w:rsidRDefault="00F1775D" w:rsidP="00BC4759">
                            <w:pPr>
                              <w:jc w:val="center"/>
                              <w:rPr>
                                <w:color w:val="FFFFFF" w:themeColor="background1"/>
                                <w:sz w:val="52"/>
                                <w:szCs w:val="52"/>
                              </w:rPr>
                            </w:pPr>
                            <w:r w:rsidRPr="00BC4759">
                              <w:rPr>
                                <w:color w:val="FFFFFF" w:themeColor="background1"/>
                                <w:sz w:val="52"/>
                                <w:szCs w:val="52"/>
                              </w:rPr>
                              <w:t>Figure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ect w14:anchorId="16F868FF" id="Rectangle 4" o:spid="_x0000_s1029" style="width:411pt;height:113.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" fillcolor="#4f81bd" strokecolor="#385d8a" strokeweight="2pt">
                <v:textbox>
                  <w:txbxContent>
                    <w:p w14:paraId="44231C14" w14:textId="77777777" w:rsidR="00F1775D" w:rsidRPr="00BC4759" w:rsidRDefault="00F1775D" w:rsidP="00BC4759">
                      <w:pPr>
                        <w:jc w:val="center"/>
                        <w:rPr>
                          <w:color w:val="FFFFFF" w:themeColor="background1"/>
                          <w:sz w:val="52"/>
                          <w:szCs w:val="52"/>
                        </w:rPr>
                      </w:pPr>
                      <w:r w:rsidRPr="00BC4759">
                        <w:rPr>
                          <w:color w:val="FFFFFF" w:themeColor="background1"/>
                          <w:sz w:val="52"/>
                          <w:szCs w:val="52"/>
                        </w:rPr>
                        <w:t>Figure 4</w:t>
                      </w:r>
                    </w:p>
                  </w:txbxContent>
                </v:textbox>
                <w10:anchorlock/>
              </v:rect>
            </w:pict>
          </mc:Fallback>
        </mc:AlternateContent>
      </w:r>
    </w:p>
    <w:p w14:paraId="32FDB683" w14:textId="7DBB926B" w:rsidR="007A11D1" w:rsidRPr="00464C91" w:rsidRDefault="008073D3" w:rsidP="00B43826">
      <w:r w:rsidRPr="00464C91">
        <w:t xml:space="preserve">Articular, auricular and nasal control samples showed intense red </w:t>
      </w:r>
      <w:r w:rsidR="008C62A3" w:rsidRPr="00464C91">
        <w:t xml:space="preserve">Safranin-O staining </w:t>
      </w:r>
      <w:r w:rsidRPr="00464C91">
        <w:t>indicating presence of high GAG content</w:t>
      </w:r>
      <w:r w:rsidR="00316380" w:rsidRPr="00464C91">
        <w:t xml:space="preserve"> </w:t>
      </w:r>
      <w:r w:rsidR="008C62A3" w:rsidRPr="00464C91">
        <w:t>(</w:t>
      </w:r>
      <w:r w:rsidR="00CB6F13" w:rsidRPr="00464C91">
        <w:t>Fig</w:t>
      </w:r>
      <w:r w:rsidR="00710862" w:rsidRPr="00464C91">
        <w:t>ure</w:t>
      </w:r>
      <w:r w:rsidR="00CB6F13" w:rsidRPr="00464C91">
        <w:t xml:space="preserve"> </w:t>
      </w:r>
      <w:r w:rsidR="002C521F" w:rsidRPr="00464C91">
        <w:t>4A</w:t>
      </w:r>
      <w:r w:rsidR="00CB6F13" w:rsidRPr="00464C91">
        <w:t>(</w:t>
      </w:r>
      <w:r w:rsidR="002C521F" w:rsidRPr="00464C91">
        <w:t>i,</w:t>
      </w:r>
      <w:r w:rsidR="00B2698C" w:rsidRPr="00464C91">
        <w:t xml:space="preserve"> </w:t>
      </w:r>
      <w:r w:rsidR="002C521F" w:rsidRPr="00464C91">
        <w:t>ii</w:t>
      </w:r>
      <w:r w:rsidR="00CB6F13" w:rsidRPr="00464C91">
        <w:t>), B(</w:t>
      </w:r>
      <w:r w:rsidR="002C521F" w:rsidRPr="00464C91">
        <w:t>i, ii</w:t>
      </w:r>
      <w:r w:rsidR="00CB6F13" w:rsidRPr="00464C91">
        <w:t>),</w:t>
      </w:r>
      <w:r w:rsidR="00710862" w:rsidRPr="00464C91">
        <w:t xml:space="preserve"> and</w:t>
      </w:r>
      <w:r w:rsidR="00CB6F13" w:rsidRPr="00464C91">
        <w:t xml:space="preserve"> D(</w:t>
      </w:r>
      <w:r w:rsidR="002C521F" w:rsidRPr="00464C91">
        <w:t>i ,ii</w:t>
      </w:r>
      <w:r w:rsidR="00CB6F13" w:rsidRPr="00464C91">
        <w:t>)</w:t>
      </w:r>
      <w:r w:rsidR="008C62A3" w:rsidRPr="00464C91">
        <w:t>)</w:t>
      </w:r>
      <w:r w:rsidR="00710862" w:rsidRPr="00464C91">
        <w:t xml:space="preserve">, respectively, which was </w:t>
      </w:r>
      <w:r w:rsidR="00183A93" w:rsidRPr="00464C91">
        <w:t xml:space="preserve">reduced </w:t>
      </w:r>
      <w:r w:rsidR="00710862" w:rsidRPr="00464C91">
        <w:t xml:space="preserve">for samples </w:t>
      </w:r>
      <w:r w:rsidR="00C07AE6" w:rsidRPr="00464C91">
        <w:t>after treatment</w:t>
      </w:r>
      <w:r w:rsidR="00316380" w:rsidRPr="00464C91">
        <w:t xml:space="preserve"> </w:t>
      </w:r>
      <w:r w:rsidR="008C62A3" w:rsidRPr="00464C91">
        <w:t>(</w:t>
      </w:r>
      <w:r w:rsidR="00885480" w:rsidRPr="00464C91">
        <w:t>Fig</w:t>
      </w:r>
      <w:r w:rsidR="00710862" w:rsidRPr="00464C91">
        <w:t>ure</w:t>
      </w:r>
      <w:r w:rsidR="00885480" w:rsidRPr="00464C91">
        <w:t xml:space="preserve"> </w:t>
      </w:r>
      <w:r w:rsidR="002C521F" w:rsidRPr="00464C91">
        <w:t>4A</w:t>
      </w:r>
      <w:r w:rsidR="00885480" w:rsidRPr="00464C91">
        <w:t>(ii</w:t>
      </w:r>
      <w:r w:rsidR="002C521F" w:rsidRPr="00464C91">
        <w:t>i</w:t>
      </w:r>
      <w:r w:rsidR="00885480" w:rsidRPr="00464C91">
        <w:t>-</w:t>
      </w:r>
      <w:r w:rsidR="002C521F" w:rsidRPr="00464C91">
        <w:t>viii</w:t>
      </w:r>
      <w:r w:rsidR="00885480" w:rsidRPr="00464C91">
        <w:t>), B(</w:t>
      </w:r>
      <w:r w:rsidR="002C521F" w:rsidRPr="00464C91">
        <w:t>iii-viii</w:t>
      </w:r>
      <w:r w:rsidR="00885480" w:rsidRPr="00464C91">
        <w:t>),</w:t>
      </w:r>
      <w:r w:rsidR="00710862" w:rsidRPr="00464C91">
        <w:t xml:space="preserve"> and</w:t>
      </w:r>
      <w:r w:rsidR="00885480" w:rsidRPr="00464C91">
        <w:t xml:space="preserve"> D(</w:t>
      </w:r>
      <w:r w:rsidR="002C521F" w:rsidRPr="00464C91">
        <w:t>iii-viii</w:t>
      </w:r>
      <w:r w:rsidR="00885480" w:rsidRPr="00464C91">
        <w:t>)</w:t>
      </w:r>
      <w:r w:rsidR="008C62A3" w:rsidRPr="00464C91">
        <w:t>)</w:t>
      </w:r>
      <w:r w:rsidRPr="00464C91">
        <w:t>.</w:t>
      </w:r>
      <w:r w:rsidR="00B21DCA" w:rsidRPr="00464C91">
        <w:t xml:space="preserve"> Confirming the high </w:t>
      </w:r>
      <w:proofErr w:type="spellStart"/>
      <w:r w:rsidR="00B21DCA" w:rsidRPr="00464C91">
        <w:t>sGAG</w:t>
      </w:r>
      <w:proofErr w:type="spellEnd"/>
      <w:r w:rsidR="00B21DCA" w:rsidRPr="00464C91">
        <w:t xml:space="preserve"> content</w:t>
      </w:r>
      <w:r w:rsidRPr="00464C91">
        <w:t xml:space="preserve"> </w:t>
      </w:r>
      <w:r w:rsidR="00710862" w:rsidRPr="00464C91">
        <w:t xml:space="preserve">measured by DMMB for </w:t>
      </w:r>
      <w:proofErr w:type="spellStart"/>
      <w:r w:rsidRPr="00464C91">
        <w:t>chondroitinase</w:t>
      </w:r>
      <w:proofErr w:type="spellEnd"/>
      <w:r w:rsidRPr="00464C91">
        <w:t xml:space="preserve"> ABC and guanidine hydrochloride active groups of auricular cartilage, </w:t>
      </w:r>
      <w:r w:rsidR="00B21DCA" w:rsidRPr="00464C91">
        <w:t xml:space="preserve">red </w:t>
      </w:r>
      <w:r w:rsidRPr="00464C91">
        <w:t xml:space="preserve">staining was intense indicating the presence of GAG even after </w:t>
      </w:r>
      <w:r w:rsidR="00C07AE6" w:rsidRPr="00464C91">
        <w:t>treatment</w:t>
      </w:r>
      <w:r w:rsidR="00710862" w:rsidRPr="00464C91">
        <w:t xml:space="preserve"> </w:t>
      </w:r>
      <w:r w:rsidR="00316380" w:rsidRPr="00464C91">
        <w:t>(</w:t>
      </w:r>
      <w:r w:rsidRPr="00464C91">
        <w:t>Fig</w:t>
      </w:r>
      <w:r w:rsidR="00710862" w:rsidRPr="00464C91">
        <w:t>ure</w:t>
      </w:r>
      <w:r w:rsidRPr="00464C91">
        <w:t xml:space="preserve"> </w:t>
      </w:r>
      <w:r w:rsidR="002C521F" w:rsidRPr="00464C91">
        <w:t>4A</w:t>
      </w:r>
      <w:r w:rsidRPr="00464C91">
        <w:t>(</w:t>
      </w:r>
      <w:r w:rsidR="002C521F" w:rsidRPr="00464C91">
        <w:t>iii-vi</w:t>
      </w:r>
      <w:r w:rsidRPr="00464C91">
        <w:t>)</w:t>
      </w:r>
      <w:r w:rsidR="00316380" w:rsidRPr="00464C91">
        <w:t>)</w:t>
      </w:r>
      <w:r w:rsidR="00CB6F13" w:rsidRPr="00464C91">
        <w:t>.</w:t>
      </w:r>
      <w:r w:rsidR="00ED4DDC" w:rsidRPr="00464C91">
        <w:t xml:space="preserve"> Absence of </w:t>
      </w:r>
      <w:r w:rsidR="00183A93" w:rsidRPr="00464C91">
        <w:t xml:space="preserve">red </w:t>
      </w:r>
      <w:r w:rsidR="00ED4DDC" w:rsidRPr="00464C91">
        <w:lastRenderedPageBreak/>
        <w:t>staining in</w:t>
      </w:r>
      <w:r w:rsidR="007A11D1" w:rsidRPr="00464C91">
        <w:t xml:space="preserve"> </w:t>
      </w:r>
      <w:proofErr w:type="spellStart"/>
      <w:r w:rsidR="00ED4DDC" w:rsidRPr="00464C91">
        <w:t>a</w:t>
      </w:r>
      <w:r w:rsidR="00D656F8" w:rsidRPr="00464C91">
        <w:t>rticular</w:t>
      </w:r>
      <w:proofErr w:type="spellEnd"/>
      <w:r w:rsidR="007A11D1" w:rsidRPr="00464C91">
        <w:t xml:space="preserve">, </w:t>
      </w:r>
      <w:r w:rsidR="00D656F8" w:rsidRPr="00464C91">
        <w:t xml:space="preserve">meniscal </w:t>
      </w:r>
      <w:r w:rsidR="007A11D1" w:rsidRPr="00464C91">
        <w:t>an</w:t>
      </w:r>
      <w:r w:rsidR="009F42E5" w:rsidRPr="00464C91">
        <w:t>d</w:t>
      </w:r>
      <w:r w:rsidR="007A11D1" w:rsidRPr="00464C91">
        <w:t xml:space="preserve"> </w:t>
      </w:r>
      <w:r w:rsidR="00D656F8" w:rsidRPr="00464C91">
        <w:t>nasal</w:t>
      </w:r>
      <w:r w:rsidR="008147D9" w:rsidRPr="00464C91">
        <w:t xml:space="preserve"> samples treated with</w:t>
      </w:r>
      <w:r w:rsidR="00D656F8" w:rsidRPr="00464C91">
        <w:t xml:space="preserve"> </w:t>
      </w:r>
      <w:r w:rsidR="007A11D1" w:rsidRPr="00464C91">
        <w:t xml:space="preserve">hyaluronidase </w:t>
      </w:r>
      <w:r w:rsidR="00ED4DDC" w:rsidRPr="00464C91">
        <w:t>indicates</w:t>
      </w:r>
      <w:r w:rsidR="009F42E5" w:rsidRPr="00464C91">
        <w:t xml:space="preserve"> complete GAG loss</w:t>
      </w:r>
      <w:r w:rsidR="00316380" w:rsidRPr="00464C91">
        <w:t xml:space="preserve"> (</w:t>
      </w:r>
      <w:r w:rsidR="00931BE2" w:rsidRPr="00464C91">
        <w:t>Fig</w:t>
      </w:r>
      <w:r w:rsidR="00710862" w:rsidRPr="00464C91">
        <w:t>ure</w:t>
      </w:r>
      <w:r w:rsidR="00931BE2" w:rsidRPr="00464C91">
        <w:t xml:space="preserve"> </w:t>
      </w:r>
      <w:r w:rsidR="00A52D14" w:rsidRPr="00464C91">
        <w:t>4</w:t>
      </w:r>
      <w:proofErr w:type="gramStart"/>
      <w:r w:rsidR="00A52D14" w:rsidRPr="00464C91">
        <w:t>A</w:t>
      </w:r>
      <w:r w:rsidR="00ED4DDC" w:rsidRPr="00464C91">
        <w:t>(</w:t>
      </w:r>
      <w:proofErr w:type="gramEnd"/>
      <w:r w:rsidR="00A52D14" w:rsidRPr="00464C91">
        <w:t>vii, viii</w:t>
      </w:r>
      <w:r w:rsidR="008147D9" w:rsidRPr="00464C91">
        <w:t>)</w:t>
      </w:r>
      <w:r w:rsidR="00030009" w:rsidRPr="00464C91">
        <w:t>,</w:t>
      </w:r>
      <w:r w:rsidR="00ED4DDC" w:rsidRPr="00464C91">
        <w:t xml:space="preserve"> </w:t>
      </w:r>
      <w:r w:rsidR="00030009" w:rsidRPr="00464C91">
        <w:t>C</w:t>
      </w:r>
      <w:r w:rsidR="00ED4DDC" w:rsidRPr="00464C91">
        <w:t>(</w:t>
      </w:r>
      <w:r w:rsidR="00A52D14" w:rsidRPr="00464C91">
        <w:t>vii, viii</w:t>
      </w:r>
      <w:r w:rsidR="008147D9" w:rsidRPr="00464C91">
        <w:t>)</w:t>
      </w:r>
      <w:r w:rsidR="00030009" w:rsidRPr="00464C91">
        <w:t>,</w:t>
      </w:r>
      <w:r w:rsidR="008147D9" w:rsidRPr="00464C91">
        <w:t>(</w:t>
      </w:r>
      <w:r w:rsidR="00030009" w:rsidRPr="00464C91">
        <w:t>D</w:t>
      </w:r>
      <w:r w:rsidR="00ED4DDC" w:rsidRPr="00464C91">
        <w:t xml:space="preserve"> (</w:t>
      </w:r>
      <w:r w:rsidR="00A52D14" w:rsidRPr="00464C91">
        <w:t>vii, viii</w:t>
      </w:r>
      <w:r w:rsidR="00931BE2" w:rsidRPr="00464C91">
        <w:t>))</w:t>
      </w:r>
      <w:r w:rsidR="00316380" w:rsidRPr="00464C91">
        <w:t>)</w:t>
      </w:r>
      <w:r w:rsidR="009F42E5" w:rsidRPr="00464C91">
        <w:t>.</w:t>
      </w:r>
      <w:r w:rsidR="00F850E7" w:rsidRPr="00464C91">
        <w:t xml:space="preserve"> </w:t>
      </w:r>
      <w:r w:rsidR="00710862" w:rsidRPr="00464C91">
        <w:t>These</w:t>
      </w:r>
      <w:r w:rsidR="00F850E7" w:rsidRPr="00464C91">
        <w:t xml:space="preserve"> results </w:t>
      </w:r>
      <w:r w:rsidR="00710862" w:rsidRPr="00464C91">
        <w:t xml:space="preserve">mirror the DMMB results for </w:t>
      </w:r>
      <w:r w:rsidR="00F850E7" w:rsidRPr="00464C91">
        <w:t>hyaluronidase</w:t>
      </w:r>
      <w:r w:rsidR="00710862" w:rsidRPr="00464C91">
        <w:t>-treated articular</w:t>
      </w:r>
      <w:r w:rsidR="00F850E7" w:rsidRPr="00464C91">
        <w:t xml:space="preserve">, </w:t>
      </w:r>
      <w:proofErr w:type="gramStart"/>
      <w:r w:rsidR="00F850E7" w:rsidRPr="00464C91">
        <w:t>meniscal</w:t>
      </w:r>
      <w:proofErr w:type="gramEnd"/>
      <w:r w:rsidR="00F850E7" w:rsidRPr="00464C91">
        <w:t xml:space="preserve"> and nasal groups</w:t>
      </w:r>
      <w:r w:rsidR="00710862" w:rsidRPr="00464C91">
        <w:t xml:space="preserve"> </w:t>
      </w:r>
      <w:r w:rsidR="00316380" w:rsidRPr="00464C91">
        <w:t>(</w:t>
      </w:r>
      <w:r w:rsidR="00F850E7" w:rsidRPr="00464C91">
        <w:t>Fi</w:t>
      </w:r>
      <w:r w:rsidR="00710862" w:rsidRPr="00464C91">
        <w:t>gure</w:t>
      </w:r>
      <w:r w:rsidR="00F850E7" w:rsidRPr="00464C91">
        <w:t xml:space="preserve"> 3(a,</w:t>
      </w:r>
      <w:r w:rsidR="00827A50" w:rsidRPr="00464C91">
        <w:t xml:space="preserve"> </w:t>
      </w:r>
      <w:r w:rsidR="00F850E7" w:rsidRPr="00464C91">
        <w:t>c,</w:t>
      </w:r>
      <w:r w:rsidR="00827A50" w:rsidRPr="00464C91">
        <w:t xml:space="preserve"> </w:t>
      </w:r>
      <w:r w:rsidR="00F850E7" w:rsidRPr="00464C91">
        <w:t>d)</w:t>
      </w:r>
      <w:r w:rsidR="00316380" w:rsidRPr="00464C91">
        <w:t>)</w:t>
      </w:r>
      <w:r w:rsidR="00F850E7" w:rsidRPr="00464C91">
        <w:t xml:space="preserve">, </w:t>
      </w:r>
      <w:r w:rsidR="00710862" w:rsidRPr="00464C91">
        <w:t>which show</w:t>
      </w:r>
      <w:r w:rsidR="00B21DCA" w:rsidRPr="00464C91">
        <w:t xml:space="preserve"> almost complete </w:t>
      </w:r>
      <w:proofErr w:type="spellStart"/>
      <w:r w:rsidR="00B21DCA" w:rsidRPr="00464C91">
        <w:t>sGAG</w:t>
      </w:r>
      <w:proofErr w:type="spellEnd"/>
      <w:r w:rsidR="00B21DCA" w:rsidRPr="00464C91">
        <w:t xml:space="preserve"> loss. </w:t>
      </w:r>
      <w:r w:rsidR="00710862" w:rsidRPr="00464C91">
        <w:t>Some</w:t>
      </w:r>
      <w:r w:rsidR="009F42E5" w:rsidRPr="00464C91">
        <w:t xml:space="preserve"> </w:t>
      </w:r>
      <w:r w:rsidR="00885480" w:rsidRPr="00464C91">
        <w:t xml:space="preserve">reddish pink </w:t>
      </w:r>
      <w:r w:rsidR="009F42E5" w:rsidRPr="00464C91">
        <w:t>colour</w:t>
      </w:r>
      <w:r w:rsidR="00710862" w:rsidRPr="00464C91">
        <w:t xml:space="preserve"> </w:t>
      </w:r>
      <w:r w:rsidR="00885480" w:rsidRPr="00464C91">
        <w:t xml:space="preserve">observed </w:t>
      </w:r>
      <w:r w:rsidR="009F42E5" w:rsidRPr="00464C91">
        <w:t xml:space="preserve">in the </w:t>
      </w:r>
      <w:r w:rsidR="008147D9" w:rsidRPr="00464C91">
        <w:t xml:space="preserve">auricular </w:t>
      </w:r>
      <w:r w:rsidR="009F42E5" w:rsidRPr="00464C91">
        <w:t>samples</w:t>
      </w:r>
      <w:r w:rsidR="00710862" w:rsidRPr="00464C91">
        <w:t xml:space="preserve"> </w:t>
      </w:r>
      <w:r w:rsidR="00316380" w:rsidRPr="00464C91">
        <w:t>(</w:t>
      </w:r>
      <w:r w:rsidR="0063228F" w:rsidRPr="00464C91">
        <w:t>Fig</w:t>
      </w:r>
      <w:r w:rsidR="00710862" w:rsidRPr="00464C91">
        <w:t xml:space="preserve">ure </w:t>
      </w:r>
      <w:r w:rsidR="00A52D14" w:rsidRPr="00464C91">
        <w:t>4</w:t>
      </w:r>
      <w:proofErr w:type="gramStart"/>
      <w:r w:rsidR="00A52D14" w:rsidRPr="00464C91">
        <w:t>B</w:t>
      </w:r>
      <w:r w:rsidR="00710862" w:rsidRPr="00464C91">
        <w:t>(</w:t>
      </w:r>
      <w:proofErr w:type="gramEnd"/>
      <w:r w:rsidR="00A52D14" w:rsidRPr="00464C91">
        <w:t>vii, viii</w:t>
      </w:r>
      <w:r w:rsidR="0063228F" w:rsidRPr="00464C91">
        <w:t>)</w:t>
      </w:r>
      <w:r w:rsidR="00316380" w:rsidRPr="00464C91">
        <w:t>)</w:t>
      </w:r>
      <w:r w:rsidR="00885480" w:rsidRPr="00464C91">
        <w:t>,</w:t>
      </w:r>
      <w:r w:rsidR="00ED4DDC" w:rsidRPr="00464C91">
        <w:t xml:space="preserve"> indicat</w:t>
      </w:r>
      <w:r w:rsidR="00710862" w:rsidRPr="00464C91">
        <w:t>e the</w:t>
      </w:r>
      <w:r w:rsidR="00885DB9" w:rsidRPr="00464C91">
        <w:t xml:space="preserve"> </w:t>
      </w:r>
      <w:r w:rsidR="00ED4DDC" w:rsidRPr="00464C91">
        <w:t xml:space="preserve">presence of GAG after </w:t>
      </w:r>
      <w:r w:rsidR="00710862" w:rsidRPr="00464C91">
        <w:t xml:space="preserve">active </w:t>
      </w:r>
      <w:r w:rsidR="00827A50" w:rsidRPr="00464C91">
        <w:t>hyaluronidase</w:t>
      </w:r>
      <w:r w:rsidR="00ED4DDC" w:rsidRPr="00464C91">
        <w:t xml:space="preserve"> </w:t>
      </w:r>
      <w:r w:rsidR="00C07AE6" w:rsidRPr="00464C91">
        <w:t>treatment</w:t>
      </w:r>
      <w:r w:rsidR="002F6C81" w:rsidRPr="00464C91">
        <w:t>.</w:t>
      </w:r>
      <w:r w:rsidR="00747451" w:rsidRPr="00464C91">
        <w:t xml:space="preserve"> </w:t>
      </w:r>
      <w:r w:rsidR="009F42E5" w:rsidRPr="00464C91">
        <w:t xml:space="preserve">The low GAG content in </w:t>
      </w:r>
      <w:r w:rsidR="008147D9" w:rsidRPr="00464C91">
        <w:t>meniscal cartil</w:t>
      </w:r>
      <w:r w:rsidR="004966F5" w:rsidRPr="00464C91">
        <w:t>a</w:t>
      </w:r>
      <w:r w:rsidR="008147D9" w:rsidRPr="00464C91">
        <w:t xml:space="preserve">ge </w:t>
      </w:r>
      <w:r w:rsidR="00710862" w:rsidRPr="00464C91">
        <w:t xml:space="preserve">measured by DMMB </w:t>
      </w:r>
      <w:r w:rsidR="008147D9" w:rsidRPr="00464C91">
        <w:t>was</w:t>
      </w:r>
      <w:r w:rsidR="009F42E5" w:rsidRPr="00464C91">
        <w:t xml:space="preserve"> confirmed by </w:t>
      </w:r>
      <w:r w:rsidR="00797A5C" w:rsidRPr="00464C91">
        <w:t>histology</w:t>
      </w:r>
      <w:r w:rsidR="007F2631" w:rsidRPr="00464C91">
        <w:t>,</w:t>
      </w:r>
      <w:r w:rsidR="00710862" w:rsidRPr="00464C91">
        <w:t xml:space="preserve"> where</w:t>
      </w:r>
      <w:r w:rsidR="00797A5C" w:rsidRPr="00464C91">
        <w:t xml:space="preserve"> </w:t>
      </w:r>
      <w:r w:rsidR="00B2698C" w:rsidRPr="00464C91">
        <w:t xml:space="preserve">blank </w:t>
      </w:r>
      <w:r w:rsidR="00797A5C" w:rsidRPr="00464C91">
        <w:t xml:space="preserve">samples </w:t>
      </w:r>
      <w:r w:rsidR="00710862" w:rsidRPr="00464C91">
        <w:t xml:space="preserve">have little staining compared to other cartilage types </w:t>
      </w:r>
      <w:r w:rsidR="00316380" w:rsidRPr="00464C91">
        <w:t>(</w:t>
      </w:r>
      <w:r w:rsidR="007F2631" w:rsidRPr="00464C91">
        <w:t>Fig</w:t>
      </w:r>
      <w:r w:rsidR="00710862" w:rsidRPr="00464C91">
        <w:t>ure</w:t>
      </w:r>
      <w:r w:rsidR="007F2631" w:rsidRPr="00464C91">
        <w:t xml:space="preserve"> </w:t>
      </w:r>
      <w:r w:rsidR="00A52D14" w:rsidRPr="00464C91">
        <w:t>S3 C</w:t>
      </w:r>
      <w:r w:rsidR="00710862" w:rsidRPr="00464C91">
        <w:t>(</w:t>
      </w:r>
      <w:r w:rsidR="00F60D7E" w:rsidRPr="00464C91">
        <w:t>i</w:t>
      </w:r>
      <w:r w:rsidR="00B2698C" w:rsidRPr="00464C91">
        <w:t>-iii</w:t>
      </w:r>
      <w:r w:rsidR="007F2631" w:rsidRPr="00464C91">
        <w:t>)</w:t>
      </w:r>
      <w:r w:rsidR="00316380" w:rsidRPr="00464C91">
        <w:t>)</w:t>
      </w:r>
      <w:r w:rsidR="00797A5C" w:rsidRPr="00464C91">
        <w:t xml:space="preserve">. </w:t>
      </w:r>
      <w:r w:rsidRPr="00464C91">
        <w:t>A</w:t>
      </w:r>
      <w:r w:rsidR="009F42E5" w:rsidRPr="00464C91">
        <w:t xml:space="preserve"> </w:t>
      </w:r>
      <w:r w:rsidR="007F2631" w:rsidRPr="00464C91">
        <w:t>l</w:t>
      </w:r>
      <w:r w:rsidR="009F42E5" w:rsidRPr="00464C91">
        <w:t>ight red</w:t>
      </w:r>
      <w:r w:rsidR="00797A5C" w:rsidRPr="00464C91">
        <w:t xml:space="preserve"> to pink</w:t>
      </w:r>
      <w:r w:rsidR="009F42E5" w:rsidRPr="00464C91">
        <w:t xml:space="preserve"> staining in </w:t>
      </w:r>
      <w:r w:rsidR="007F2631" w:rsidRPr="00464C91">
        <w:t>m</w:t>
      </w:r>
      <w:r w:rsidR="009F42E5" w:rsidRPr="00464C91">
        <w:t xml:space="preserve">eniscal samples </w:t>
      </w:r>
      <w:r w:rsidR="00710862" w:rsidRPr="00464C91">
        <w:t>was</w:t>
      </w:r>
      <w:r w:rsidRPr="00464C91">
        <w:t xml:space="preserve"> </w:t>
      </w:r>
      <w:r w:rsidR="009F42E5" w:rsidRPr="00464C91">
        <w:t xml:space="preserve">concentrated </w:t>
      </w:r>
      <w:r w:rsidR="00797A5C" w:rsidRPr="00464C91">
        <w:t>a</w:t>
      </w:r>
      <w:r w:rsidR="009F42E5" w:rsidRPr="00464C91">
        <w:t xml:space="preserve">long the collagen </w:t>
      </w:r>
      <w:r w:rsidR="00E213A1" w:rsidRPr="00464C91">
        <w:t>fibres (</w:t>
      </w:r>
      <w:r w:rsidR="007F2631" w:rsidRPr="00464C91">
        <w:t>Fig</w:t>
      </w:r>
      <w:r w:rsidR="00710862" w:rsidRPr="00464C91">
        <w:t>ure</w:t>
      </w:r>
      <w:r w:rsidR="00A52D14" w:rsidRPr="00464C91">
        <w:t xml:space="preserve"> 4</w:t>
      </w:r>
      <w:r w:rsidR="007F2631" w:rsidRPr="00464C91">
        <w:t xml:space="preserve"> </w:t>
      </w:r>
      <w:r w:rsidR="00F60D7E" w:rsidRPr="00464C91">
        <w:t>C</w:t>
      </w:r>
      <w:r w:rsidR="002F6C81" w:rsidRPr="00464C91">
        <w:t>(</w:t>
      </w:r>
      <w:r w:rsidRPr="00464C91">
        <w:t>i</w:t>
      </w:r>
      <w:r w:rsidR="00A52D14" w:rsidRPr="00464C91">
        <w:t>)</w:t>
      </w:r>
      <w:r w:rsidR="00316380" w:rsidRPr="00464C91">
        <w:t>)</w:t>
      </w:r>
      <w:r w:rsidR="00710862" w:rsidRPr="00464C91">
        <w:t>,</w:t>
      </w:r>
      <w:r w:rsidRPr="00464C91">
        <w:t xml:space="preserve"> indicating association of GAG with collagen </w:t>
      </w:r>
      <w:r w:rsidR="00626868" w:rsidRPr="00464C91">
        <w:t>fibres</w:t>
      </w:r>
      <w:r w:rsidR="009F42E5" w:rsidRPr="00464C91">
        <w:t xml:space="preserve">. </w:t>
      </w:r>
      <w:r w:rsidR="002F6C81" w:rsidRPr="00464C91">
        <w:t xml:space="preserve">This staining was </w:t>
      </w:r>
      <w:r w:rsidR="00551F02" w:rsidRPr="00464C91">
        <w:t xml:space="preserve">also </w:t>
      </w:r>
      <w:r w:rsidR="002F6C81" w:rsidRPr="00464C91">
        <w:t xml:space="preserve">present after </w:t>
      </w:r>
      <w:proofErr w:type="spellStart"/>
      <w:r w:rsidR="002F6C81" w:rsidRPr="00464C91">
        <w:t>chondroitinase</w:t>
      </w:r>
      <w:proofErr w:type="spellEnd"/>
      <w:r w:rsidR="002F6C81" w:rsidRPr="00464C91">
        <w:t xml:space="preserve"> ABC and guanidine hydrochloride </w:t>
      </w:r>
      <w:r w:rsidR="00C07AE6" w:rsidRPr="00464C91">
        <w:t xml:space="preserve">treated </w:t>
      </w:r>
      <w:r w:rsidR="00885480" w:rsidRPr="00464C91">
        <w:t>samples</w:t>
      </w:r>
      <w:r w:rsidR="00710862" w:rsidRPr="00464C91">
        <w:t xml:space="preserve"> </w:t>
      </w:r>
      <w:r w:rsidR="00316380" w:rsidRPr="00464C91">
        <w:t>(</w:t>
      </w:r>
      <w:r w:rsidR="002F6C81" w:rsidRPr="00464C91">
        <w:t>Fig</w:t>
      </w:r>
      <w:r w:rsidR="00710862" w:rsidRPr="00464C91">
        <w:t>ure</w:t>
      </w:r>
      <w:r w:rsidR="002F6C81" w:rsidRPr="00464C91">
        <w:t xml:space="preserve"> </w:t>
      </w:r>
      <w:r w:rsidR="00A52D14" w:rsidRPr="00464C91">
        <w:t>4C</w:t>
      </w:r>
      <w:r w:rsidR="002F6C81" w:rsidRPr="00464C91">
        <w:t>(</w:t>
      </w:r>
      <w:r w:rsidR="00CB6F13" w:rsidRPr="00464C91">
        <w:t>iii</w:t>
      </w:r>
      <w:r w:rsidR="00A52D14" w:rsidRPr="00464C91">
        <w:t>-vi</w:t>
      </w:r>
      <w:r w:rsidR="002F6C81" w:rsidRPr="00464C91">
        <w:t>)</w:t>
      </w:r>
      <w:r w:rsidR="00316380" w:rsidRPr="00464C91">
        <w:t>)</w:t>
      </w:r>
      <w:r w:rsidR="002F6C81" w:rsidRPr="00464C91">
        <w:t xml:space="preserve">. Only hyaluronidase </w:t>
      </w:r>
      <w:r w:rsidR="00C07AE6" w:rsidRPr="00464C91">
        <w:t xml:space="preserve">treated </w:t>
      </w:r>
      <w:r w:rsidR="0029610B" w:rsidRPr="00464C91">
        <w:t>meniscal cartilage</w:t>
      </w:r>
      <w:r w:rsidR="002F6C81" w:rsidRPr="00464C91">
        <w:t xml:space="preserve"> did not show </w:t>
      </w:r>
      <w:r w:rsidR="002C1002" w:rsidRPr="00464C91">
        <w:t xml:space="preserve">any </w:t>
      </w:r>
      <w:r w:rsidR="002F6C81" w:rsidRPr="00464C91">
        <w:t>pink staining associated with collagen fibres</w:t>
      </w:r>
      <w:r w:rsidR="00710862" w:rsidRPr="00464C91">
        <w:t xml:space="preserve"> </w:t>
      </w:r>
      <w:r w:rsidR="00316380" w:rsidRPr="00464C91">
        <w:t>(</w:t>
      </w:r>
      <w:r w:rsidR="002F6C81" w:rsidRPr="00464C91">
        <w:t>Fig</w:t>
      </w:r>
      <w:r w:rsidR="00710862" w:rsidRPr="00464C91">
        <w:t>ure</w:t>
      </w:r>
      <w:r w:rsidR="002F6C81" w:rsidRPr="00464C91">
        <w:t xml:space="preserve"> </w:t>
      </w:r>
      <w:r w:rsidR="00A52D14" w:rsidRPr="00464C91">
        <w:t>4C</w:t>
      </w:r>
      <w:r w:rsidR="002F6C81" w:rsidRPr="00464C91">
        <w:t>(</w:t>
      </w:r>
      <w:proofErr w:type="spellStart"/>
      <w:proofErr w:type="gramStart"/>
      <w:r w:rsidR="00A52D14" w:rsidRPr="00464C91">
        <w:t>vii,viii</w:t>
      </w:r>
      <w:proofErr w:type="spellEnd"/>
      <w:proofErr w:type="gramEnd"/>
      <w:r w:rsidR="002F6C81" w:rsidRPr="00464C91">
        <w:t>)</w:t>
      </w:r>
      <w:r w:rsidR="00316380" w:rsidRPr="00464C91">
        <w:t>)</w:t>
      </w:r>
      <w:r w:rsidR="002F6C81" w:rsidRPr="00464C91">
        <w:t>.</w:t>
      </w:r>
      <w:r w:rsidR="00C34265" w:rsidRPr="00464C91">
        <w:t xml:space="preserve"> Overall</w:t>
      </w:r>
      <w:r w:rsidR="00885480" w:rsidRPr="00464C91">
        <w:t>,</w:t>
      </w:r>
      <w:r w:rsidR="00C34265" w:rsidRPr="00464C91">
        <w:t xml:space="preserve"> GAG loss patterns measured by DMMB </w:t>
      </w:r>
      <w:r w:rsidR="00710862" w:rsidRPr="00464C91">
        <w:t>were c</w:t>
      </w:r>
      <w:r w:rsidR="00C34265" w:rsidRPr="00464C91">
        <w:t>onfirmed by histology.</w:t>
      </w:r>
    </w:p>
    <w:p w14:paraId="53497824" w14:textId="3E94C061" w:rsidR="00FA2C5D" w:rsidRPr="00464C91" w:rsidRDefault="008267D4" w:rsidP="00B43826">
      <w:pPr>
        <w:pStyle w:val="Mainsubheadings"/>
      </w:pPr>
      <w:r w:rsidRPr="00464C91">
        <w:t>DISCUSSION</w:t>
      </w:r>
    </w:p>
    <w:p w14:paraId="2C050DCD" w14:textId="14F8A0A1" w:rsidR="00B928E7" w:rsidRPr="00464C91" w:rsidRDefault="008E2313" w:rsidP="00AB6B79">
      <w:r w:rsidRPr="00464C91">
        <w:t xml:space="preserve">This study aimed to investigate GAG-ECM interactions in different </w:t>
      </w:r>
      <w:r w:rsidR="005A6854" w:rsidRPr="00464C91">
        <w:t>cartilage types</w:t>
      </w:r>
      <w:r w:rsidRPr="00464C91">
        <w:t xml:space="preserve"> from different anatomical locations using selective GAG </w:t>
      </w:r>
      <w:r w:rsidR="00C07AE6" w:rsidRPr="00464C91">
        <w:t>depletion</w:t>
      </w:r>
      <w:r w:rsidRPr="00464C91">
        <w:t xml:space="preserve"> with </w:t>
      </w:r>
      <w:proofErr w:type="spellStart"/>
      <w:r w:rsidRPr="00464C91">
        <w:t>chondroitinase</w:t>
      </w:r>
      <w:proofErr w:type="spellEnd"/>
      <w:r w:rsidRPr="00464C91">
        <w:t xml:space="preserve"> ABC, guanidine hydrochloride, or hyaluronidase. To do this we first define</w:t>
      </w:r>
      <w:r w:rsidR="00E213A1" w:rsidRPr="00464C91">
        <w:t>d</w:t>
      </w:r>
      <w:r w:rsidRPr="00464C91">
        <w:t xml:space="preserve"> a protocol for cartilage GAG </w:t>
      </w:r>
      <w:r w:rsidR="00C07AE6" w:rsidRPr="00464C91">
        <w:t>treatment</w:t>
      </w:r>
      <w:r w:rsidRPr="00464C91">
        <w:t xml:space="preserve"> that incorporates native (or pre-</w:t>
      </w:r>
      <w:r w:rsidR="00C07AE6" w:rsidRPr="00464C91">
        <w:t>treatment</w:t>
      </w:r>
      <w:r w:rsidRPr="00464C91">
        <w:t xml:space="preserve">) dry weight for </w:t>
      </w:r>
      <w:proofErr w:type="spellStart"/>
      <w:r w:rsidRPr="00464C91">
        <w:t>sGAG</w:t>
      </w:r>
      <w:proofErr w:type="spellEnd"/>
      <w:r w:rsidRPr="00464C91">
        <w:t xml:space="preserve"> content calculation</w:t>
      </w:r>
      <w:r w:rsidR="00C56114" w:rsidRPr="00F0638B">
        <w:t xml:space="preserve">, in order to avoid confounding results when (i) comparing different GAG treatments where some are already known from literature to have an effect on tissue mass, and (ii) comparing cartilage tissues which are known to have different amount of water. </w:t>
      </w:r>
      <w:r w:rsidR="005B5EA9" w:rsidRPr="00F0638B">
        <w:rPr>
          <w:iCs/>
        </w:rPr>
        <w:t>Results</w:t>
      </w:r>
      <w:r w:rsidR="005B5EA9" w:rsidRPr="00464C91">
        <w:rPr>
          <w:iCs/>
        </w:rPr>
        <w:t xml:space="preserve"> showed</w:t>
      </w:r>
      <w:r w:rsidR="005B5EA9" w:rsidRPr="00464C91">
        <w:t xml:space="preserve"> that </w:t>
      </w:r>
      <w:r w:rsidR="00C56114" w:rsidRPr="00464C91">
        <w:t xml:space="preserve">the </w:t>
      </w:r>
      <w:r w:rsidR="005B5EA9" w:rsidRPr="00464C91">
        <w:t xml:space="preserve">degree of </w:t>
      </w:r>
      <w:proofErr w:type="spellStart"/>
      <w:r w:rsidR="005B5EA9" w:rsidRPr="00464C91">
        <w:t>sGAG</w:t>
      </w:r>
      <w:proofErr w:type="spellEnd"/>
      <w:r w:rsidR="005B5EA9" w:rsidRPr="00464C91">
        <w:t xml:space="preserve"> loss varied according to cartilage type and reagent used. Articular and nasal samples showed similar pattern of </w:t>
      </w:r>
      <w:proofErr w:type="spellStart"/>
      <w:r w:rsidR="005B5EA9" w:rsidRPr="00464C91">
        <w:t>sGAG</w:t>
      </w:r>
      <w:proofErr w:type="spellEnd"/>
      <w:r w:rsidR="005B5EA9" w:rsidRPr="00464C91">
        <w:t xml:space="preserve"> loss for the reagents used, while auricular and meniscal </w:t>
      </w:r>
      <w:r w:rsidR="00207AD9" w:rsidRPr="00464C91">
        <w:t>samples</w:t>
      </w:r>
      <w:r w:rsidR="005B5EA9" w:rsidRPr="00464C91">
        <w:t xml:space="preserve"> were less affected. </w:t>
      </w:r>
      <w:r w:rsidR="00E213A1" w:rsidRPr="00464C91">
        <w:t>T</w:t>
      </w:r>
      <w:r w:rsidR="00475B9F" w:rsidRPr="00464C91">
        <w:t>h</w:t>
      </w:r>
      <w:r w:rsidR="00E213A1" w:rsidRPr="00464C91">
        <w:t>is p</w:t>
      </w:r>
      <w:r w:rsidR="00475B9F" w:rsidRPr="00464C91">
        <w:t xml:space="preserve">rotocol </w:t>
      </w:r>
      <w:r w:rsidR="00E213A1" w:rsidRPr="00464C91">
        <w:t xml:space="preserve">was then used </w:t>
      </w:r>
      <w:r w:rsidR="00475B9F" w:rsidRPr="00464C91">
        <w:t>for</w:t>
      </w:r>
      <w:r w:rsidR="00E213A1" w:rsidRPr="00464C91">
        <w:t xml:space="preserve"> the subsequent</w:t>
      </w:r>
      <w:r w:rsidR="00475B9F" w:rsidRPr="00464C91">
        <w:t xml:space="preserve"> GAG </w:t>
      </w:r>
      <w:r w:rsidR="00C07AE6" w:rsidRPr="00464C91">
        <w:t>treatment</w:t>
      </w:r>
      <w:r w:rsidR="00E213A1" w:rsidRPr="00464C91">
        <w:t xml:space="preserve"> study</w:t>
      </w:r>
      <w:r w:rsidR="00475B9F" w:rsidRPr="00464C91">
        <w:t xml:space="preserve">. </w:t>
      </w:r>
    </w:p>
    <w:p w14:paraId="624E196C" w14:textId="0F552239" w:rsidR="00AB6B79" w:rsidRPr="00464C91" w:rsidRDefault="00475B9F" w:rsidP="00AB6B79">
      <w:r w:rsidRPr="00464C91">
        <w:lastRenderedPageBreak/>
        <w:t xml:space="preserve">To develop this </w:t>
      </w:r>
      <w:r w:rsidR="00E213A1" w:rsidRPr="00464C91">
        <w:t xml:space="preserve">protocol, </w:t>
      </w:r>
      <w:r w:rsidRPr="00464C91">
        <w:t>w</w:t>
      </w:r>
      <w:r w:rsidR="007A12B6" w:rsidRPr="00464C91">
        <w:t>e demonstrate</w:t>
      </w:r>
      <w:r w:rsidRPr="00464C91">
        <w:t>d</w:t>
      </w:r>
      <w:r w:rsidR="007A12B6" w:rsidRPr="00464C91">
        <w:t xml:space="preserve"> </w:t>
      </w:r>
      <w:r w:rsidR="00B17A05" w:rsidRPr="00464C91">
        <w:t xml:space="preserve">that lyophilisation has no effect on the degree of </w:t>
      </w:r>
      <w:r w:rsidR="007A12B6" w:rsidRPr="00464C91">
        <w:t xml:space="preserve">GAG </w:t>
      </w:r>
      <w:r w:rsidR="0089127C" w:rsidRPr="00464C91">
        <w:t>depletion</w:t>
      </w:r>
      <w:r w:rsidR="00966BD3" w:rsidRPr="00464C91">
        <w:t>. In current literature only fresh (or fresh frozen) sample</w:t>
      </w:r>
      <w:r w:rsidR="007A12B6" w:rsidRPr="00464C91">
        <w:t xml:space="preserve"> </w:t>
      </w:r>
      <w:r w:rsidR="0089127C" w:rsidRPr="00464C91">
        <w:t xml:space="preserve">treatment </w:t>
      </w:r>
      <w:r w:rsidR="00E213A1" w:rsidRPr="00464C91">
        <w:t>a</w:t>
      </w:r>
      <w:r w:rsidR="007A12B6" w:rsidRPr="00464C91">
        <w:t>re described</w:t>
      </w:r>
      <w:r w:rsidR="00966BD3" w:rsidRPr="00464C91">
        <w:t xml:space="preserve">, and dry weights </w:t>
      </w:r>
      <w:r w:rsidR="00E213A1" w:rsidRPr="00464C91">
        <w:t>a</w:t>
      </w:r>
      <w:r w:rsidR="00966BD3" w:rsidRPr="00464C91">
        <w:t xml:space="preserve">re measured after </w:t>
      </w:r>
      <w:r w:rsidR="00C07AE6" w:rsidRPr="00464C91">
        <w:t>treatment</w:t>
      </w:r>
      <w:r w:rsidR="00F11E8B" w:rsidRPr="00464C91">
        <w:t xml:space="preserve"> </w:t>
      </w:r>
      <w:r w:rsidR="00C210BD" w:rsidRPr="00464C91">
        <w:fldChar w:fldCharType="begin">
          <w:fldData xml:space="preserve">PEVuZE5vdGU+PENpdGU+PEF1dGhvcj5CYXNhbG88L0F1dGhvcj48WWVhcj4yMDA2PC9ZZWFyPjxS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=
</w:fldData>
        </w:fldChar>
      </w:r>
      <w:r w:rsidR="00F1775D" w:rsidRPr="00464C91">
        <w:instrText xml:space="preserve"> ADDIN EN.CITE </w:instrText>
      </w:r>
      <w:r w:rsidR="00F1775D" w:rsidRPr="00464C91">
        <w:fldChar w:fldCharType="begin">
          <w:fldData xml:space="preserve">PEVuZE5vdGU+PENpdGU+PEF1dGhvcj5CYXNhbG88L0F1dGhvcj48WWVhcj4yMDA2PC9ZZWFyPjxS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=
</w:fldData>
        </w:fldChar>
      </w:r>
      <w:r w:rsidR="00F1775D" w:rsidRPr="00464C91">
        <w:instrText xml:space="preserve"> ADDIN EN.CITE.DATA </w:instrText>
      </w:r>
      <w:r w:rsidR="00F1775D" w:rsidRPr="00464C91">
        <w:fldChar w:fldCharType="end"/>
      </w:r>
      <w:r w:rsidR="00C210BD" w:rsidRPr="00464C91">
        <w:fldChar w:fldCharType="separate"/>
      </w:r>
      <w:hyperlink w:anchor="_ENREF_2" w:tooltip="Nimeskern, 2016 #8327" w:history="1">
        <w:r w:rsidR="00F1775D" w:rsidRPr="00464C91">
          <w:rPr>
            <w:noProof/>
            <w:vertAlign w:val="superscript"/>
          </w:rPr>
          <w:t>2</w:t>
        </w:r>
      </w:hyperlink>
      <w:r w:rsidR="00F1775D" w:rsidRPr="00464C91">
        <w:rPr>
          <w:noProof/>
          <w:vertAlign w:val="superscript"/>
        </w:rPr>
        <w:t>,</w:t>
      </w:r>
      <w:hyperlink w:anchor="_ENREF_6" w:tooltip="Bara, 2012 #485" w:history="1">
        <w:r w:rsidR="00F1775D" w:rsidRPr="00464C91">
          <w:rPr>
            <w:noProof/>
            <w:vertAlign w:val="superscript"/>
          </w:rPr>
          <w:t>6</w:t>
        </w:r>
      </w:hyperlink>
      <w:r w:rsidR="00F1775D" w:rsidRPr="00464C91">
        <w:rPr>
          <w:noProof/>
          <w:vertAlign w:val="superscript"/>
        </w:rPr>
        <w:t>,</w:t>
      </w:r>
      <w:hyperlink w:anchor="_ENREF_12" w:tooltip="Basalo, 2006 #600" w:history="1">
        <w:r w:rsidR="00F1775D" w:rsidRPr="00464C91">
          <w:rPr>
            <w:noProof/>
            <w:vertAlign w:val="superscript"/>
          </w:rPr>
          <w:t>12</w:t>
        </w:r>
      </w:hyperlink>
      <w:r w:rsidR="00C210BD" w:rsidRPr="00464C91">
        <w:fldChar w:fldCharType="end"/>
      </w:r>
      <w:r w:rsidR="00966BD3" w:rsidRPr="00464C91">
        <w:t>.</w:t>
      </w:r>
      <w:r w:rsidR="00D34237" w:rsidRPr="00464C91">
        <w:t xml:space="preserve"> </w:t>
      </w:r>
      <w:r w:rsidR="00AB6B79" w:rsidRPr="00464C91">
        <w:t xml:space="preserve">Furthermore, GAG </w:t>
      </w:r>
      <w:r w:rsidR="00C07AE6" w:rsidRPr="00464C91">
        <w:t>depletion</w:t>
      </w:r>
      <w:r w:rsidR="00AB6B79" w:rsidRPr="00464C91">
        <w:t xml:space="preserve"> can cause a significant dry mass loss in samples, </w:t>
      </w:r>
      <w:r w:rsidR="00E213A1" w:rsidRPr="00464C91">
        <w:t xml:space="preserve">and </w:t>
      </w:r>
      <w:r w:rsidR="00AB6B79" w:rsidRPr="00464C91">
        <w:t>post-</w:t>
      </w:r>
      <w:r w:rsidR="00C07AE6" w:rsidRPr="00464C91">
        <w:t>treatment</w:t>
      </w:r>
      <w:r w:rsidR="00AB6B79" w:rsidRPr="00464C91">
        <w:t xml:space="preserve"> dry weight does not reflect the original dry weight of the cartilage. Use of post-</w:t>
      </w:r>
      <w:r w:rsidR="00C07AE6" w:rsidRPr="00464C91">
        <w:t>treatment</w:t>
      </w:r>
      <w:r w:rsidR="00AB6B79" w:rsidRPr="00464C91">
        <w:t xml:space="preserve"> dry weight for normalising results is less accurate than pre-</w:t>
      </w:r>
      <w:r w:rsidR="00C07AE6" w:rsidRPr="00464C91">
        <w:t>treatment</w:t>
      </w:r>
      <w:r w:rsidR="00AB6B79" w:rsidRPr="00464C91">
        <w:t xml:space="preserve"> dry weight. This affects interpretation of results, particularly when comparing experimental groups with the control which d</w:t>
      </w:r>
      <w:r w:rsidR="00E213A1" w:rsidRPr="00464C91">
        <w:t>id</w:t>
      </w:r>
      <w:r w:rsidR="00AB6B79" w:rsidRPr="00464C91">
        <w:t xml:space="preserve"> not undergo </w:t>
      </w:r>
      <w:r w:rsidR="00C07AE6" w:rsidRPr="00464C91">
        <w:t>treatment</w:t>
      </w:r>
      <w:r w:rsidR="00AB6B79" w:rsidRPr="00464C91">
        <w:t xml:space="preserve">. Results </w:t>
      </w:r>
      <w:r w:rsidR="006010E1" w:rsidRPr="00464C91">
        <w:t>showed</w:t>
      </w:r>
      <w:r w:rsidR="00F85BA3" w:rsidRPr="00464C91">
        <w:t xml:space="preserve"> that </w:t>
      </w:r>
      <w:r w:rsidR="00D34237" w:rsidRPr="00464C91">
        <w:t>the</w:t>
      </w:r>
      <w:r w:rsidR="000453B1" w:rsidRPr="00464C91">
        <w:t xml:space="preserve"> reagent’s</w:t>
      </w:r>
      <w:r w:rsidR="00D34237" w:rsidRPr="00464C91">
        <w:t xml:space="preserve"> </w:t>
      </w:r>
      <w:r w:rsidR="00A72C8A" w:rsidRPr="00464C91">
        <w:t>ability to</w:t>
      </w:r>
      <w:r w:rsidR="002B58ED" w:rsidRPr="00464C91">
        <w:t xml:space="preserve"> </w:t>
      </w:r>
      <w:r w:rsidR="00E213A1" w:rsidRPr="00464C91">
        <w:t>deplete</w:t>
      </w:r>
      <w:r w:rsidR="00C07AE6" w:rsidRPr="00464C91">
        <w:t xml:space="preserve"> </w:t>
      </w:r>
      <w:r w:rsidR="002B58ED" w:rsidRPr="00464C91">
        <w:t>the targeted components (GAG in this case) is not affected by initial water content</w:t>
      </w:r>
      <w:r w:rsidR="00D34237" w:rsidRPr="00464C91">
        <w:t xml:space="preserve"> </w:t>
      </w:r>
      <w:r w:rsidR="002B58ED" w:rsidRPr="00464C91">
        <w:t>(</w:t>
      </w:r>
      <w:r w:rsidR="00B55EA4" w:rsidRPr="00464C91">
        <w:t>i.e.</w:t>
      </w:r>
      <w:r w:rsidR="002B58ED" w:rsidRPr="00464C91">
        <w:t xml:space="preserve"> whether it is hydrated or lyophilised).</w:t>
      </w:r>
      <w:r w:rsidR="00C53E3D" w:rsidRPr="00464C91">
        <w:t xml:space="preserve"> Lyophilising the sample before </w:t>
      </w:r>
      <w:r w:rsidR="00C07AE6" w:rsidRPr="00464C91">
        <w:t>treatment</w:t>
      </w:r>
      <w:r w:rsidR="00C53E3D" w:rsidRPr="00464C91">
        <w:t xml:space="preserve"> allow</w:t>
      </w:r>
      <w:r w:rsidR="004E5AFC" w:rsidRPr="00464C91">
        <w:t>s</w:t>
      </w:r>
      <w:r w:rsidR="00C53E3D" w:rsidRPr="00464C91">
        <w:t xml:space="preserve"> measure</w:t>
      </w:r>
      <w:r w:rsidR="002C1002" w:rsidRPr="00464C91">
        <w:t>ment of</w:t>
      </w:r>
      <w:r w:rsidR="00C53E3D" w:rsidRPr="00464C91">
        <w:t xml:space="preserve"> original dry weight</w:t>
      </w:r>
      <w:r w:rsidR="00101C8F" w:rsidRPr="00464C91">
        <w:t xml:space="preserve"> which is referred </w:t>
      </w:r>
      <w:r w:rsidR="00551F02" w:rsidRPr="00464C91">
        <w:t xml:space="preserve">to </w:t>
      </w:r>
      <w:r w:rsidR="00101C8F" w:rsidRPr="00464C91">
        <w:t xml:space="preserve">as </w:t>
      </w:r>
      <w:r w:rsidR="004E5AFC" w:rsidRPr="00464C91">
        <w:t>“</w:t>
      </w:r>
      <w:r w:rsidR="0089127C" w:rsidRPr="00464C91">
        <w:t>pre-treatment</w:t>
      </w:r>
      <w:r w:rsidR="00101C8F" w:rsidRPr="00464C91">
        <w:t xml:space="preserve"> dry weight</w:t>
      </w:r>
      <w:r w:rsidR="004E5AFC" w:rsidRPr="00464C91">
        <w:t>”</w:t>
      </w:r>
      <w:r w:rsidR="00C53E3D" w:rsidRPr="00464C91">
        <w:t>.</w:t>
      </w:r>
      <w:r w:rsidRPr="00464C91">
        <w:t xml:space="preserve"> </w:t>
      </w:r>
    </w:p>
    <w:p w14:paraId="2DE90E25" w14:textId="3E955109" w:rsidR="00AB6B79" w:rsidRPr="00464C91" w:rsidRDefault="00AB6B79" w:rsidP="00AB6B79">
      <w:r w:rsidRPr="00464C91">
        <w:t>Using pre-</w:t>
      </w:r>
      <w:r w:rsidR="00C07AE6" w:rsidRPr="00464C91">
        <w:t>treatment</w:t>
      </w:r>
      <w:r w:rsidRPr="00464C91">
        <w:t xml:space="preserve"> dry weight has an advantage over wet weight, which can be unstable and may vary during sample handling. In addition, water content of different cartilage types varies</w:t>
      </w:r>
      <w:hyperlink w:anchor="_ENREF_2" w:tooltip="Nimeskern, 2016 #8327" w:history="1">
        <w:r w:rsidR="00F1775D" w:rsidRPr="00464C91">
          <w:fldChar w:fldCharType="begin">
            <w:fldData xml:space="preserve">PEVuZE5vdGU+PENpdGU+PEF1dGhvcj5OaW1lc2tlcm48L0F1dGhvcj48WWVhcj4yMDE2PC9ZZWFy
PjxSZWNOdW0+ODMyNzwvUmVjTnVtPjxEaXNwbGF5VGV4dD48c3R5bGUgZmFjZT0ic3VwZXJzY3Jp
cHQiPjI8L3N0eWxlPjwvRGlzcGxheVRleHQ+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n==
</w:fldData>
          </w:fldChar>
        </w:r>
        <w:r w:rsidR="00F1775D" w:rsidRPr="00464C91">
          <w:instrText xml:space="preserve"> ADDIN EN.CITE </w:instrText>
        </w:r>
        <w:r w:rsidR="00F1775D" w:rsidRPr="00464C91">
          <w:fldChar w:fldCharType="begin">
            <w:fldData xml:space="preserve">PEVuZE5vdGU+PENpdGU+PEF1dGhvcj5OaW1lc2tlcm48L0F1dGhvcj48WWVhcj4yMDE2PC9ZZWFy
PjxSZWNOdW0+ODMyNzwvUmVjTnVtPjxEaXNwbGF5VGV4dD48c3R5bGUgZmFjZT0ic3VwZXJzY3Jp
cHQiPjI8L3N0eWxlPjwvRGlzcGxheVRleHQ+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n==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2</w:t>
        </w:r>
        <w:r w:rsidR="00F1775D" w:rsidRPr="00464C91">
          <w:fldChar w:fldCharType="end"/>
        </w:r>
      </w:hyperlink>
      <w:r w:rsidRPr="00464C91">
        <w:fldChar w:fldCharType="begin"/>
      </w:r>
      <w:r w:rsidRPr="00464C91">
        <w:instrText xml:space="preserve"> </w:instrText>
      </w:r>
      <w:r w:rsidR="007C6E60" w:rsidRPr="00464C91">
        <w:instrText>2</w:instrText>
      </w:r>
      <w:r w:rsidRPr="00464C91">
        <w:instrText xml:space="preserve">ADDIN EN.CITE </w:instrText>
      </w:r>
      <w:r w:rsidRPr="00464C91">
        <w:fldChar w:fldCharType="begin">
          <w:fldData xml:space="preserve">PEVuZE5vdGU+PENpdGU+PEF1dGhvcj5OaW1lc2tlcm48L0F1dGhvcj48WWVhcj4yMDE2PC9ZZWFy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</w:fldData>
        </w:fldChar>
      </w:r>
      <w:r w:rsidRPr="00464C91">
        <w:instrText xml:space="preserve"> ADDIN EN.CITE.DATA </w:instrText>
      </w:r>
      <w:r w:rsidRPr="00464C91">
        <w:fldChar w:fldCharType="end"/>
      </w:r>
      <w:r w:rsidRPr="00464C91">
        <w:fldChar w:fldCharType="separate"/>
      </w:r>
      <w:r w:rsidRPr="00464C91">
        <w:rPr>
          <w:noProof/>
        </w:rPr>
        <w:t>[</w:t>
      </w:r>
      <w:hyperlink w:anchor="_ENREF_2" w:tooltip="Nimeskern, 2016 #185" w:history="1">
        <w:r w:rsidR="00887266" w:rsidRPr="00464C91">
          <w:rPr>
            <w:noProof/>
          </w:rPr>
          <w:t>2</w:t>
        </w:r>
      </w:hyperlink>
      <w:r w:rsidRPr="00464C91">
        <w:rPr>
          <w:noProof/>
        </w:rPr>
        <w:t>]</w:t>
      </w:r>
      <w:r w:rsidRPr="00464C91">
        <w:fldChar w:fldCharType="end"/>
      </w:r>
      <w:r w:rsidRPr="00464C91">
        <w:t xml:space="preserve">, making it less accurate </w:t>
      </w:r>
      <w:r w:rsidR="00E213A1" w:rsidRPr="00464C91">
        <w:t xml:space="preserve">for comparing cartilage </w:t>
      </w:r>
      <w:r w:rsidRPr="00464C91">
        <w:t xml:space="preserve">constituents </w:t>
      </w:r>
      <w:r w:rsidR="00E213A1" w:rsidRPr="00464C91">
        <w:t>in different types</w:t>
      </w:r>
      <w:r w:rsidRPr="00464C91">
        <w:t xml:space="preserve">. We </w:t>
      </w:r>
      <w:r w:rsidR="00E213A1" w:rsidRPr="00464C91">
        <w:t>recommend</w:t>
      </w:r>
      <w:r w:rsidRPr="00464C91">
        <w:t xml:space="preserve"> using pre-</w:t>
      </w:r>
      <w:r w:rsidR="001C6ECD" w:rsidRPr="00464C91">
        <w:t>treatment</w:t>
      </w:r>
      <w:r w:rsidRPr="00464C91">
        <w:t xml:space="preserve"> dry weight to improve the precision of the results. For example, dry weight basis may also be used to express the content of other components such as collagen and elastin in addition to </w:t>
      </w:r>
      <w:proofErr w:type="spellStart"/>
      <w:r w:rsidRPr="00464C91">
        <w:t>sGAG</w:t>
      </w:r>
      <w:proofErr w:type="spellEnd"/>
      <w:r w:rsidRPr="00464C91">
        <w:t xml:space="preserve">. </w:t>
      </w:r>
      <w:r w:rsidR="00E213A1" w:rsidRPr="00464C91">
        <w:t xml:space="preserve">Additionally, when </w:t>
      </w:r>
      <w:r w:rsidRPr="00464C91">
        <w:t xml:space="preserve">comparing native and tissue-engineered cartilage constructs, dry weight might be a reliable normalising parameter as water content in tissue engineering products could vary significantly from native tissues. </w:t>
      </w:r>
    </w:p>
    <w:p w14:paraId="6EF45692" w14:textId="7A830961" w:rsidR="00591F5D" w:rsidRPr="00464C91" w:rsidRDefault="002A4202" w:rsidP="00B43826">
      <w:proofErr w:type="spellStart"/>
      <w:r w:rsidRPr="00464C91">
        <w:t>Chondroitinase</w:t>
      </w:r>
      <w:proofErr w:type="spellEnd"/>
      <w:r w:rsidRPr="00464C91">
        <w:t xml:space="preserve"> ABC removed twice as m</w:t>
      </w:r>
      <w:r w:rsidR="00E64B1E" w:rsidRPr="00464C91">
        <w:t>uch</w:t>
      </w:r>
      <w:r w:rsidRPr="00464C91">
        <w:t xml:space="preserve"> </w:t>
      </w:r>
      <w:proofErr w:type="spellStart"/>
      <w:r w:rsidR="00FF70B5" w:rsidRPr="00464C91">
        <w:t>s</w:t>
      </w:r>
      <w:r w:rsidRPr="00464C91">
        <w:t>GAG</w:t>
      </w:r>
      <w:proofErr w:type="spellEnd"/>
      <w:r w:rsidRPr="00464C91">
        <w:t xml:space="preserve"> </w:t>
      </w:r>
      <w:r w:rsidR="00FF70B5" w:rsidRPr="00464C91">
        <w:t>(with respect to corresponding blank group)</w:t>
      </w:r>
      <w:r w:rsidR="000053BF" w:rsidRPr="00464C91">
        <w:t xml:space="preserve"> </w:t>
      </w:r>
      <w:r w:rsidRPr="00464C91">
        <w:t xml:space="preserve">from </w:t>
      </w:r>
      <w:r w:rsidR="000053BF" w:rsidRPr="00464C91">
        <w:t xml:space="preserve">nasal cartilage </w:t>
      </w:r>
      <w:r w:rsidR="00B22412" w:rsidRPr="00464C91">
        <w:t xml:space="preserve">(~57%) </w:t>
      </w:r>
      <w:r w:rsidRPr="00464C91">
        <w:t xml:space="preserve">compared to </w:t>
      </w:r>
      <w:r w:rsidR="000053BF" w:rsidRPr="00464C91">
        <w:t>articular cartilage</w:t>
      </w:r>
      <w:r w:rsidR="00B22412" w:rsidRPr="00464C91">
        <w:t xml:space="preserve"> (~23%)</w:t>
      </w:r>
      <w:r w:rsidR="00392C3C" w:rsidRPr="00464C91">
        <w:t>, which are both hyaline cartilages</w:t>
      </w:r>
      <w:r w:rsidR="006662F5" w:rsidRPr="00464C91">
        <w:t>.</w:t>
      </w:r>
      <w:r w:rsidR="000053BF" w:rsidRPr="00464C91">
        <w:t xml:space="preserve"> </w:t>
      </w:r>
      <w:r w:rsidR="00FF70B5" w:rsidRPr="00464C91">
        <w:t>For</w:t>
      </w:r>
      <w:r w:rsidRPr="00464C91">
        <w:t xml:space="preserve"> </w:t>
      </w:r>
      <w:r w:rsidR="00392C3C" w:rsidRPr="00464C91">
        <w:t xml:space="preserve">the </w:t>
      </w:r>
      <w:r w:rsidRPr="00464C91">
        <w:t>other two reagents</w:t>
      </w:r>
      <w:r w:rsidR="000053BF" w:rsidRPr="00464C91">
        <w:t xml:space="preserve"> (guanidine hydrochloride and hyaluronidase)</w:t>
      </w:r>
      <w:r w:rsidRPr="00464C91">
        <w:t xml:space="preserve"> </w:t>
      </w:r>
      <w:r w:rsidR="00FF70B5" w:rsidRPr="00464C91">
        <w:t xml:space="preserve">both articular and nasal cartilage </w:t>
      </w:r>
      <w:r w:rsidRPr="00464C91">
        <w:t>showed similar</w:t>
      </w:r>
      <w:r w:rsidR="00FF70B5" w:rsidRPr="00464C91">
        <w:t xml:space="preserve"> </w:t>
      </w:r>
      <w:proofErr w:type="spellStart"/>
      <w:r w:rsidR="00FF70B5" w:rsidRPr="00464C91">
        <w:t>sGAG</w:t>
      </w:r>
      <w:proofErr w:type="spellEnd"/>
      <w:r w:rsidRPr="00464C91">
        <w:t xml:space="preserve"> percentage losses. This suggests </w:t>
      </w:r>
      <w:r w:rsidR="000053BF" w:rsidRPr="00464C91">
        <w:t xml:space="preserve">the availability of </w:t>
      </w:r>
      <w:r w:rsidR="006022A0" w:rsidRPr="00464C91">
        <w:t>more chondroitin sulphate GAG chains</w:t>
      </w:r>
      <w:r w:rsidR="00915BA4" w:rsidRPr="00464C91">
        <w:t xml:space="preserve"> that decorate</w:t>
      </w:r>
      <w:r w:rsidR="006022A0" w:rsidRPr="00464C91">
        <w:t xml:space="preserve"> the proteoglycans </w:t>
      </w:r>
      <w:r w:rsidR="004E5AFC" w:rsidRPr="00464C91">
        <w:t>a</w:t>
      </w:r>
      <w:r w:rsidR="00915BA4" w:rsidRPr="00464C91">
        <w:t xml:space="preserve">re </w:t>
      </w:r>
      <w:r w:rsidR="006022A0" w:rsidRPr="00464C91">
        <w:t xml:space="preserve">available in </w:t>
      </w:r>
      <w:r w:rsidR="000053BF" w:rsidRPr="00464C91">
        <w:t>nasal cartilage</w:t>
      </w:r>
      <w:r w:rsidR="006022A0" w:rsidRPr="00464C91">
        <w:t xml:space="preserve">. However, this </w:t>
      </w:r>
      <w:r w:rsidR="00A822E9" w:rsidRPr="00464C91">
        <w:t xml:space="preserve">may </w:t>
      </w:r>
      <w:r w:rsidR="006022A0" w:rsidRPr="00464C91">
        <w:t>also be due to l</w:t>
      </w:r>
      <w:r w:rsidR="00A822E9" w:rsidRPr="00464C91">
        <w:t>ower</w:t>
      </w:r>
      <w:r w:rsidR="006022A0" w:rsidRPr="00464C91">
        <w:t xml:space="preserve"> collagen content</w:t>
      </w:r>
      <w:r w:rsidR="00695127" w:rsidRPr="00464C91">
        <w:t xml:space="preserve"> </w:t>
      </w:r>
      <w:r w:rsidR="006022A0" w:rsidRPr="00464C91">
        <w:t xml:space="preserve">in </w:t>
      </w:r>
      <w:r w:rsidR="00E213A1" w:rsidRPr="00464C91">
        <w:t>n</w:t>
      </w:r>
      <w:r w:rsidR="000053BF" w:rsidRPr="00464C91">
        <w:t xml:space="preserve">asal </w:t>
      </w:r>
      <w:r w:rsidR="000053BF" w:rsidRPr="00464C91">
        <w:lastRenderedPageBreak/>
        <w:t xml:space="preserve">cartilage </w:t>
      </w:r>
      <w:r w:rsidR="006022A0" w:rsidRPr="00464C91">
        <w:t>which allow</w:t>
      </w:r>
      <w:r w:rsidR="00A822E9" w:rsidRPr="00464C91">
        <w:t>s</w:t>
      </w:r>
      <w:r w:rsidR="006022A0" w:rsidRPr="00464C91">
        <w:t xml:space="preserve"> </w:t>
      </w:r>
      <w:proofErr w:type="spellStart"/>
      <w:r w:rsidR="00FF70B5" w:rsidRPr="00464C91">
        <w:t>chondroitinase</w:t>
      </w:r>
      <w:proofErr w:type="spellEnd"/>
      <w:r w:rsidR="00FF70B5" w:rsidRPr="00464C91">
        <w:t xml:space="preserve"> ABC </w:t>
      </w:r>
      <w:r w:rsidR="006022A0" w:rsidRPr="00464C91">
        <w:t xml:space="preserve">to reach chondroitin sulphate chains </w:t>
      </w:r>
      <w:r w:rsidR="00392C3C" w:rsidRPr="00464C91">
        <w:t xml:space="preserve">more </w:t>
      </w:r>
      <w:r w:rsidR="006022A0" w:rsidRPr="00464C91">
        <w:t xml:space="preserve">easily than in </w:t>
      </w:r>
      <w:r w:rsidR="000053BF" w:rsidRPr="00464C91">
        <w:t>articular cartilage</w:t>
      </w:r>
      <w:r w:rsidR="006022A0" w:rsidRPr="00464C91">
        <w:t xml:space="preserve">. </w:t>
      </w:r>
      <w:r w:rsidR="00695127" w:rsidRPr="00464C91">
        <w:t>C</w:t>
      </w:r>
      <w:r w:rsidR="006022A0" w:rsidRPr="00464C91">
        <w:t xml:space="preserve">ollagen content of </w:t>
      </w:r>
      <w:r w:rsidR="000053BF" w:rsidRPr="00464C91">
        <w:t xml:space="preserve">nasal cartilage </w:t>
      </w:r>
      <w:r w:rsidR="006022A0" w:rsidRPr="00464C91">
        <w:t>is reported</w:t>
      </w:r>
      <w:r w:rsidR="00392C3C" w:rsidRPr="00464C91">
        <w:t xml:space="preserve"> to be</w:t>
      </w:r>
      <w:r w:rsidR="006022A0" w:rsidRPr="00464C91">
        <w:t xml:space="preserve"> ~25 - 40% of </w:t>
      </w:r>
      <w:r w:rsidR="00695127" w:rsidRPr="00464C91">
        <w:t xml:space="preserve">the </w:t>
      </w:r>
      <w:r w:rsidR="006022A0" w:rsidRPr="00464C91">
        <w:t xml:space="preserve">dry weight, whereas collagen comprises 60 - 80% of dry weight in </w:t>
      </w:r>
      <w:r w:rsidR="000053BF" w:rsidRPr="00464C91">
        <w:t>articular cartilage</w:t>
      </w:r>
      <w:r w:rsidR="006022A0" w:rsidRPr="00464C91">
        <w:t xml:space="preserve"> </w:t>
      </w:r>
      <w:hyperlink w:anchor="_ENREF_17" w:tooltip="Correro-Shahgaldian, 2016 #597" w:history="1">
        <w:r w:rsidR="00F1775D" w:rsidRPr="00464C91">
          <w:fldChar w:fldCharType="begin">
            <w:fldData xml:space="preserve">PEVuZE5vdGU+PENpdGU+PEF1dGhvcj5Db3JyZXJvLVNoYWhnYWxkaWFuPC9BdXRob3I+PFllYXI+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</w:fldData>
          </w:fldChar>
        </w:r>
        <w:r w:rsidR="00F1775D" w:rsidRPr="00464C91">
          <w:instrText xml:space="preserve"> ADDIN EN.CITE </w:instrText>
        </w:r>
        <w:r w:rsidR="00F1775D" w:rsidRPr="00464C91">
          <w:fldChar w:fldCharType="begin">
            <w:fldData xml:space="preserve">PEVuZE5vdGU+PENpdGU+PEF1dGhvcj5Db3JyZXJvLVNoYWhnYWxkaWFuPC9BdXRob3I+PFllYXI+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17</w:t>
        </w:r>
        <w:r w:rsidR="00F1775D" w:rsidRPr="00464C91">
          <w:fldChar w:fldCharType="end"/>
        </w:r>
      </w:hyperlink>
      <w:r w:rsidR="006022A0" w:rsidRPr="00464C91">
        <w:t>.</w:t>
      </w:r>
      <w:r w:rsidR="003625DF" w:rsidRPr="00464C91">
        <w:t xml:space="preserve"> </w:t>
      </w:r>
      <w:r w:rsidR="00FF70B5" w:rsidRPr="00464C91">
        <w:t>In both articular and nasal samples</w:t>
      </w:r>
      <w:r w:rsidR="00392C3C" w:rsidRPr="00464C91">
        <w:t>,</w:t>
      </w:r>
      <w:r w:rsidR="00FF70B5" w:rsidRPr="00464C91">
        <w:t xml:space="preserve"> </w:t>
      </w:r>
      <w:r w:rsidR="00392C3C" w:rsidRPr="00464C91">
        <w:t xml:space="preserve">some </w:t>
      </w:r>
      <w:proofErr w:type="spellStart"/>
      <w:r w:rsidR="00FF70B5" w:rsidRPr="00464C91">
        <w:t>sGAG</w:t>
      </w:r>
      <w:proofErr w:type="spellEnd"/>
      <w:r w:rsidR="00FF70B5" w:rsidRPr="00464C91">
        <w:t xml:space="preserve"> loss w</w:t>
      </w:r>
      <w:r w:rsidR="00392C3C" w:rsidRPr="00464C91">
        <w:t>as</w:t>
      </w:r>
      <w:r w:rsidR="00FF70B5" w:rsidRPr="00464C91">
        <w:t xml:space="preserve"> seen even </w:t>
      </w:r>
      <w:r w:rsidR="00392C3C" w:rsidRPr="00464C91">
        <w:t xml:space="preserve">in </w:t>
      </w:r>
      <w:r w:rsidR="00FF70B5" w:rsidRPr="00464C91">
        <w:t>blank groups</w:t>
      </w:r>
      <w:r w:rsidR="00A822E9" w:rsidRPr="00464C91">
        <w:t>, indicating</w:t>
      </w:r>
      <w:r w:rsidR="00FF70B5" w:rsidRPr="00464C91">
        <w:t xml:space="preserve"> </w:t>
      </w:r>
      <w:proofErr w:type="spellStart"/>
      <w:r w:rsidR="00FF70B5" w:rsidRPr="00464C91">
        <w:t>sGAG</w:t>
      </w:r>
      <w:proofErr w:type="spellEnd"/>
      <w:r w:rsidR="00FF70B5" w:rsidRPr="00464C91">
        <w:t xml:space="preserve"> </w:t>
      </w:r>
      <w:r w:rsidR="00A822E9" w:rsidRPr="00464C91">
        <w:t>was</w:t>
      </w:r>
      <w:r w:rsidR="00FF70B5" w:rsidRPr="00464C91">
        <w:t xml:space="preserve"> </w:t>
      </w:r>
      <w:r w:rsidR="000C7530" w:rsidRPr="00464C91">
        <w:t xml:space="preserve">easily </w:t>
      </w:r>
      <w:r w:rsidR="00FF70B5" w:rsidRPr="00464C91">
        <w:t>removed even without an active reagent</w:t>
      </w:r>
      <w:r w:rsidR="00A822E9" w:rsidRPr="00464C91">
        <w:t xml:space="preserve">. This </w:t>
      </w:r>
      <w:r w:rsidR="00783FC3" w:rsidRPr="00464C91">
        <w:t xml:space="preserve">could be due to </w:t>
      </w:r>
      <w:r w:rsidR="00164684" w:rsidRPr="00464C91">
        <w:t>weak attachment</w:t>
      </w:r>
      <w:r w:rsidR="00783FC3" w:rsidRPr="00464C91">
        <w:t xml:space="preserve"> of GAG with rest of the ECM</w:t>
      </w:r>
      <w:r w:rsidR="000C7530" w:rsidRPr="00464C91">
        <w:t xml:space="preserve">, </w:t>
      </w:r>
      <w:r w:rsidR="00783FC3" w:rsidRPr="00464C91">
        <w:t>allow</w:t>
      </w:r>
      <w:r w:rsidR="000C7530" w:rsidRPr="00464C91">
        <w:t xml:space="preserve">ing them </w:t>
      </w:r>
      <w:r w:rsidR="00783FC3" w:rsidRPr="00464C91">
        <w:t>to leach</w:t>
      </w:r>
      <w:r w:rsidR="000C7530" w:rsidRPr="00464C91">
        <w:t xml:space="preserve"> </w:t>
      </w:r>
      <w:r w:rsidR="00783FC3" w:rsidRPr="00464C91">
        <w:t>into the buffer solutions. T</w:t>
      </w:r>
      <w:r w:rsidR="00FF70B5" w:rsidRPr="00464C91">
        <w:t xml:space="preserve">he effect of mechanical shaking during </w:t>
      </w:r>
      <w:r w:rsidR="001C6ECD" w:rsidRPr="00464C91">
        <w:t>treatment</w:t>
      </w:r>
      <w:r w:rsidR="00FF70B5" w:rsidRPr="00464C91">
        <w:t xml:space="preserve"> and washing </w:t>
      </w:r>
      <w:r w:rsidR="00783FC3" w:rsidRPr="00464C91">
        <w:t xml:space="preserve">may also </w:t>
      </w:r>
      <w:r w:rsidR="00392C3C" w:rsidRPr="00464C91">
        <w:t>exacerbate</w:t>
      </w:r>
      <w:r w:rsidR="00783FC3" w:rsidRPr="00464C91">
        <w:t xml:space="preserve"> </w:t>
      </w:r>
      <w:proofErr w:type="spellStart"/>
      <w:r w:rsidR="00783FC3" w:rsidRPr="00464C91">
        <w:t>sGAG</w:t>
      </w:r>
      <w:proofErr w:type="spellEnd"/>
      <w:r w:rsidR="00783FC3" w:rsidRPr="00464C91">
        <w:t xml:space="preserve"> loss</w:t>
      </w:r>
      <w:r w:rsidR="00FF70B5" w:rsidRPr="00464C91">
        <w:t xml:space="preserve">. </w:t>
      </w:r>
      <w:r w:rsidR="00783FC3" w:rsidRPr="00464C91">
        <w:t>However,</w:t>
      </w:r>
      <w:r w:rsidR="00FF70B5" w:rsidRPr="00464C91">
        <w:t xml:space="preserve"> significant GAG </w:t>
      </w:r>
      <w:r w:rsidR="00F04BA4" w:rsidRPr="00464C91">
        <w:t xml:space="preserve">depletion </w:t>
      </w:r>
      <w:r w:rsidR="00FF70B5" w:rsidRPr="00464C91">
        <w:t>was not seen in</w:t>
      </w:r>
      <w:r w:rsidR="00783FC3" w:rsidRPr="00464C91">
        <w:t xml:space="preserve"> blank groups of</w:t>
      </w:r>
      <w:r w:rsidR="00FF70B5" w:rsidRPr="00464C91">
        <w:t xml:space="preserve"> auricular and meniscal </w:t>
      </w:r>
      <w:r w:rsidR="00783FC3" w:rsidRPr="00464C91">
        <w:t>cartilage</w:t>
      </w:r>
      <w:r w:rsidR="00392C3C" w:rsidRPr="00464C91">
        <w:t>, which underwent the same protocols</w:t>
      </w:r>
      <w:r w:rsidR="00783FC3" w:rsidRPr="00464C91">
        <w:t>.</w:t>
      </w:r>
    </w:p>
    <w:p w14:paraId="723478D4" w14:textId="1B9A6684" w:rsidR="00E2176E" w:rsidRPr="00464C91" w:rsidRDefault="006E634B" w:rsidP="00B43826">
      <w:r w:rsidRPr="00464C91">
        <w:t>Hyaluronidase was successful in removing</w:t>
      </w:r>
      <w:r w:rsidR="00665C16" w:rsidRPr="00464C91">
        <w:t xml:space="preserve"> over</w:t>
      </w:r>
      <w:r w:rsidRPr="00464C91">
        <w:t xml:space="preserve"> </w:t>
      </w:r>
      <w:r w:rsidR="00F837BE" w:rsidRPr="00464C91">
        <w:t xml:space="preserve">99% of </w:t>
      </w:r>
      <w:proofErr w:type="spellStart"/>
      <w:r w:rsidR="0037720D" w:rsidRPr="00464C91">
        <w:t>sGAG</w:t>
      </w:r>
      <w:proofErr w:type="spellEnd"/>
      <w:r w:rsidRPr="00464C91">
        <w:t xml:space="preserve"> in </w:t>
      </w:r>
      <w:proofErr w:type="spellStart"/>
      <w:r w:rsidR="00783FC3" w:rsidRPr="00464C91">
        <w:t>articular</w:t>
      </w:r>
      <w:proofErr w:type="spellEnd"/>
      <w:r w:rsidR="00783FC3" w:rsidRPr="00464C91">
        <w:t xml:space="preserve">, </w:t>
      </w:r>
      <w:proofErr w:type="gramStart"/>
      <w:r w:rsidR="00783FC3" w:rsidRPr="00464C91">
        <w:t>meniscal</w:t>
      </w:r>
      <w:proofErr w:type="gramEnd"/>
      <w:r w:rsidR="00E76D50" w:rsidRPr="00464C91">
        <w:t xml:space="preserve"> and </w:t>
      </w:r>
      <w:r w:rsidR="000053BF" w:rsidRPr="00464C91">
        <w:t>nasal s</w:t>
      </w:r>
      <w:r w:rsidR="008235BC" w:rsidRPr="00464C91">
        <w:t>am</w:t>
      </w:r>
      <w:r w:rsidR="000053BF" w:rsidRPr="00464C91">
        <w:t xml:space="preserve">ples </w:t>
      </w:r>
      <w:r w:rsidR="00543E35" w:rsidRPr="00464C91">
        <w:t>but failed</w:t>
      </w:r>
      <w:r w:rsidR="00E76D50" w:rsidRPr="00464C91">
        <w:t xml:space="preserve"> </w:t>
      </w:r>
      <w:r w:rsidR="00392C3C" w:rsidRPr="00464C91">
        <w:t>to remove</w:t>
      </w:r>
      <w:r w:rsidR="00E76D50" w:rsidRPr="00464C91">
        <w:t xml:space="preserve"> </w:t>
      </w:r>
      <w:r w:rsidR="00391432" w:rsidRPr="00464C91">
        <w:t xml:space="preserve">all </w:t>
      </w:r>
      <w:proofErr w:type="spellStart"/>
      <w:r w:rsidR="00E76D50" w:rsidRPr="00464C91">
        <w:t>sGAG</w:t>
      </w:r>
      <w:proofErr w:type="spellEnd"/>
      <w:r w:rsidR="00E76D50" w:rsidRPr="00464C91">
        <w:t xml:space="preserve"> </w:t>
      </w:r>
      <w:r w:rsidR="00637493" w:rsidRPr="00464C91">
        <w:t xml:space="preserve">from </w:t>
      </w:r>
      <w:r w:rsidR="000053BF" w:rsidRPr="00464C91">
        <w:t>auricular samples</w:t>
      </w:r>
      <w:r w:rsidR="00632C2D" w:rsidRPr="00464C91">
        <w:t>. Our results for hyaluronidase treatment of articular and auricular samples match th</w:t>
      </w:r>
      <w:r w:rsidR="00A822E9" w:rsidRPr="00464C91">
        <w:t>ose</w:t>
      </w:r>
      <w:r w:rsidR="00632C2D" w:rsidRPr="00464C91">
        <w:t xml:space="preserve"> of </w:t>
      </w:r>
      <w:proofErr w:type="spellStart"/>
      <w:r w:rsidR="00632C2D" w:rsidRPr="00464C91">
        <w:t>Nimeskern</w:t>
      </w:r>
      <w:proofErr w:type="spellEnd"/>
      <w:r w:rsidR="00632C2D" w:rsidRPr="00464C91">
        <w:t xml:space="preserve"> </w:t>
      </w:r>
      <w:r w:rsidR="00632C2D" w:rsidRPr="00464C91">
        <w:rPr>
          <w:i/>
          <w:iCs/>
        </w:rPr>
        <w:t>et al</w:t>
      </w:r>
      <w:r w:rsidR="00632C2D" w:rsidRPr="00464C91">
        <w:t xml:space="preserve"> </w:t>
      </w:r>
      <w:hyperlink w:anchor="_ENREF_2" w:tooltip="Nimeskern, 2016 #8327" w:history="1">
        <w:r w:rsidR="00F1775D" w:rsidRPr="00464C91">
          <w:fldChar w:fldCharType="begin">
            <w:fldData xml:space="preserve">PEVuZE5vdGU+PENpdGU+PEF1dGhvcj5OaW1lc2tlcm48L0F1dGhvcj48WWVhcj4yMDE2PC9ZZWFy
PjxSZWNOdW0+ODMyNzwvUmVjTnVtPjxEaXNwbGF5VGV4dD48c3R5bGUgZmFjZT0ic3VwZXJzY3Jp
cHQiPjI8L3N0eWxlPjwvRGlzcGxheVRleHQ+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n==
</w:fldData>
          </w:fldChar>
        </w:r>
        <w:r w:rsidR="00F1775D" w:rsidRPr="00464C91">
          <w:instrText xml:space="preserve"> ADDIN EN.CITE </w:instrText>
        </w:r>
        <w:r w:rsidR="00F1775D" w:rsidRPr="00464C91">
          <w:fldChar w:fldCharType="begin">
            <w:fldData xml:space="preserve">PEVuZE5vdGU+PENpdGU+PEF1dGhvcj5OaW1lc2tlcm48L0F1dGhvcj48WWVhcj4yMDE2PC9ZZWFy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2</w:t>
        </w:r>
        <w:r w:rsidR="00F1775D" w:rsidRPr="00464C91">
          <w:fldChar w:fldCharType="end"/>
        </w:r>
      </w:hyperlink>
      <w:r w:rsidR="00632C2D" w:rsidRPr="00464C91">
        <w:t xml:space="preserve">. </w:t>
      </w:r>
      <w:r w:rsidR="00E76D50" w:rsidRPr="00464C91">
        <w:t xml:space="preserve"> </w:t>
      </w:r>
      <w:r w:rsidR="00BF2E5A" w:rsidRPr="00464C91">
        <w:t xml:space="preserve">This was further validated </w:t>
      </w:r>
      <w:r w:rsidR="00695127" w:rsidRPr="00464C91">
        <w:t>by</w:t>
      </w:r>
      <w:r w:rsidR="00BF2E5A" w:rsidRPr="00464C91">
        <w:t xml:space="preserve"> </w:t>
      </w:r>
      <w:r w:rsidR="00392C3C" w:rsidRPr="00464C91">
        <w:t>Safranin</w:t>
      </w:r>
      <w:r w:rsidR="00BF2E5A" w:rsidRPr="00464C91">
        <w:t xml:space="preserve">-O staining seen in the respective samples. </w:t>
      </w:r>
      <w:r w:rsidR="00E76D50" w:rsidRPr="00464C91">
        <w:t xml:space="preserve">Hyaluronidase </w:t>
      </w:r>
      <w:r w:rsidR="00915BA4" w:rsidRPr="00464C91">
        <w:t xml:space="preserve">cleaves </w:t>
      </w:r>
      <w:r w:rsidR="00E76D50" w:rsidRPr="00464C91">
        <w:t xml:space="preserve">the hyaluronan backbone where </w:t>
      </w:r>
      <w:r w:rsidR="007028A3" w:rsidRPr="00464C91">
        <w:t>proteoglycans</w:t>
      </w:r>
      <w:r w:rsidR="00632C2D" w:rsidRPr="00464C91">
        <w:t xml:space="preserve"> </w:t>
      </w:r>
      <w:r w:rsidR="00E76D50" w:rsidRPr="00464C91">
        <w:t xml:space="preserve">are attached. It also attacks chondroitin sulphate </w:t>
      </w:r>
      <w:hyperlink w:anchor="_ENREF_18" w:tooltip="Hoffman, 1956 #607" w:history="1">
        <w:r w:rsidR="00F1775D" w:rsidRPr="00464C91">
          <w:fldChar w:fldCharType="begin"/>
        </w:r>
        <w:r w:rsidR="00F1775D" w:rsidRPr="00464C91">
          <w:instrText xml:space="preserve"> ADDIN EN.CITE &lt;EndNote&gt;&lt;Cite&gt;&lt;Author&gt;Hoffman&lt;/Author&gt;&lt;Year&gt;1956&lt;/Year&gt;&lt;RecNum&gt;607&lt;/RecNum&gt;&lt;DisplayText&gt;&lt;style face="superscript"&gt;18&lt;/style&gt;&lt;/DisplayText&gt;&lt;record&gt;&lt;rec-number&gt;607&lt;/rec-number&gt;&lt;foreign-keys&gt;&lt;key app="EN" db-id="awd0fwpv850x09erez5x9etkxeedasaxeatd" timestamp="1547421680"&gt;607&lt;/key&gt;&lt;/foreign-keys&gt;&lt;ref-type name="Journal Article"&gt;17&lt;/ref-type&gt;&lt;contributors&gt;&lt;authors&gt;&lt;author&gt;Hoffman, P.&lt;/author&gt;&lt;author&gt;Meyer, K.&lt;/author&gt;&lt;author&gt;Linker, A.&lt;/author&gt;&lt;/authors&gt;&lt;/contributors&gt;&lt;titles&gt;&lt;title&gt;Transglycosylation during the mixed digestion of hyaluronic acid and chondroitin sulfate by testicular hyaluronidase&lt;/title&gt;&lt;secondary-title&gt;J Biol Chem&lt;/secondary-title&gt;&lt;/titles&gt;&lt;periodical&gt;&lt;full-title&gt;J Biol Chem&lt;/full-title&gt;&lt;/periodical&gt;&lt;pages&gt;653-63&lt;/pages&gt;&lt;volume&gt;219&lt;/volume&gt;&lt;number&gt;2&lt;/number&gt;&lt;edition&gt;1956/04/01&lt;/edition&gt;&lt;keywords&gt;&lt;keyword&gt;*Chondroitin&lt;/keyword&gt;&lt;keyword&gt;*Chondroitin Sulfates&lt;/keyword&gt;&lt;keyword&gt;*Digestion&lt;/keyword&gt;&lt;keyword&gt;Humans&lt;/keyword&gt;&lt;keyword&gt;*Hyaluronic Acid&lt;/keyword&gt;&lt;keyword&gt;Hyaluronoglucosaminidase/*pharmacology&lt;/keyword&gt;&lt;keyword&gt;*HYALURONIDASE/effects&lt;/keyword&gt;&lt;/keywords&gt;&lt;dates&gt;&lt;year&gt;1956&lt;/year&gt;&lt;pub-dates&gt;&lt;date&gt;Apr&lt;/date&gt;&lt;/pub-dates&gt;&lt;/dates&gt;&lt;isbn&gt;0021-9258 (Print)&amp;#xD;0021-9258 (Linking)&lt;/isbn&gt;&lt;accession-num&gt;13319286&lt;/accession-num&gt;&lt;urls&gt;&lt;related-urls&gt;&lt;url&gt;https://www.ncbi.nlm.nih.gov/pubmed/13319286&lt;/url&gt;&lt;/related-urls&gt;&lt;/urls&gt;&lt;/record&gt;&lt;/Cite&gt;&lt;/EndNote&gt;</w:instrText>
        </w:r>
        <w:r w:rsidR="00F1775D" w:rsidRPr="00464C91">
          <w:fldChar w:fldCharType="separate"/>
        </w:r>
        <w:r w:rsidR="00F1775D" w:rsidRPr="00464C91">
          <w:rPr>
            <w:noProof/>
            <w:vertAlign w:val="superscript"/>
          </w:rPr>
          <w:t>18</w:t>
        </w:r>
        <w:r w:rsidR="00F1775D" w:rsidRPr="00464C91">
          <w:fldChar w:fldCharType="end"/>
        </w:r>
      </w:hyperlink>
      <w:r w:rsidR="00E76D50" w:rsidRPr="00464C91">
        <w:t>.</w:t>
      </w:r>
      <w:r w:rsidR="0072252A" w:rsidRPr="00464C91">
        <w:t xml:space="preserve"> </w:t>
      </w:r>
      <w:r w:rsidR="00B85DE8" w:rsidRPr="00464C91">
        <w:t xml:space="preserve">This behaviour of </w:t>
      </w:r>
      <w:r w:rsidR="000053BF" w:rsidRPr="00464C91">
        <w:t xml:space="preserve">auricular samples </w:t>
      </w:r>
      <w:r w:rsidR="00B85DE8" w:rsidRPr="00464C91">
        <w:t xml:space="preserve">could be due to the additional elastin meshwork available in the </w:t>
      </w:r>
      <w:r w:rsidR="000053BF" w:rsidRPr="00464C91">
        <w:t xml:space="preserve">auricular </w:t>
      </w:r>
      <w:r w:rsidR="00B85DE8" w:rsidRPr="00464C91">
        <w:t>ECM</w:t>
      </w:r>
      <w:r w:rsidR="00CB6C51" w:rsidRPr="00464C91">
        <w:t>, as</w:t>
      </w:r>
      <w:r w:rsidR="002719B8" w:rsidRPr="00464C91">
        <w:t xml:space="preserve"> </w:t>
      </w:r>
      <w:r w:rsidR="00CB6C51" w:rsidRPr="00464C91">
        <w:t>e</w:t>
      </w:r>
      <w:r w:rsidR="005B113B" w:rsidRPr="00464C91">
        <w:t>lastin has positive lysine amino groups, enabling it to bind to negatively</w:t>
      </w:r>
      <w:r w:rsidR="00A822E9" w:rsidRPr="00464C91">
        <w:t>-</w:t>
      </w:r>
      <w:r w:rsidR="005B113B" w:rsidRPr="00464C91">
        <w:t xml:space="preserve">charged </w:t>
      </w:r>
      <w:proofErr w:type="spellStart"/>
      <w:r w:rsidR="005B113B" w:rsidRPr="00464C91">
        <w:t>sGAG</w:t>
      </w:r>
      <w:proofErr w:type="spellEnd"/>
      <w:r w:rsidR="005B113B" w:rsidRPr="00464C91">
        <w:t xml:space="preserve"> </w:t>
      </w:r>
      <w:hyperlink w:anchor="_ENREF_19" w:tooltip="Fornieri, 1987 #587" w:history="1">
        <w:r w:rsidR="00F1775D" w:rsidRPr="00464C91">
          <w:fldChar w:fldCharType="begin"/>
        </w:r>
        <w:r w:rsidR="00F1775D" w:rsidRPr="00464C91">
          <w:instrText xml:space="preserve"> ADDIN EN.CITE &lt;EndNote&gt;&lt;Cite&gt;&lt;Author&gt;Fornieri&lt;/Author&gt;&lt;Year&gt;1987&lt;/Year&gt;&lt;RecNum&gt;587&lt;/RecNum&gt;&lt;DisplayText&gt;&lt;style face="superscript"&gt;19&lt;/style&gt;&lt;/DisplayText&gt;&lt;record&gt;&lt;rec-number&gt;587&lt;/rec-number&gt;&lt;foreign-keys&gt;&lt;key app="EN" db-id="awd0fwpv850x09erez5x9etkxeedasaxeatd" timestamp="1547419545"&gt;587&lt;/key&gt;&lt;key app="ENWeb" db-id=""&gt;0&lt;/key&gt;&lt;/foreign-keys&gt;&lt;ref-type name="Journal Article"&gt;17&lt;/ref-type&gt;&lt;contributors&gt;&lt;authors&gt;&lt;author&gt;Fornieri, C.&lt;/author&gt;&lt;/authors&gt;&lt;/contributors&gt;&lt;titles&gt;&lt;title&gt;Lysyl oxidase activity and elastin/glycosaminoglycan interactions in growing chick and rat aortas&lt;/title&gt;&lt;secondary-title&gt;The Journal of Cell Biology&lt;/secondary-title&gt;&lt;/titles&gt;&lt;periodical&gt;&lt;full-title&gt;The Journal of Cell Biology&lt;/full-title&gt;&lt;/periodical&gt;&lt;pages&gt;1463-1469&lt;/pages&gt;&lt;volume&gt;105&lt;/volume&gt;&lt;number&gt;3&lt;/number&gt;&lt;section&gt;1463&lt;/section&gt;&lt;dates&gt;&lt;year&gt;1987&lt;/year&gt;&lt;/dates&gt;&lt;isbn&gt;0021-9525&amp;#xD;1540-8140&lt;/isbn&gt;&lt;urls&gt;&lt;/urls&gt;&lt;electronic-resource-num&gt;10.1083/jcb.105.3.1463&lt;/electronic-resource-num&gt;&lt;/record&gt;&lt;/Cite&gt;&lt;/EndNote&gt;</w:instrText>
        </w:r>
        <w:r w:rsidR="00F1775D" w:rsidRPr="00464C91">
          <w:fldChar w:fldCharType="separate"/>
        </w:r>
        <w:r w:rsidR="00F1775D" w:rsidRPr="00464C91">
          <w:rPr>
            <w:noProof/>
            <w:vertAlign w:val="superscript"/>
          </w:rPr>
          <w:t>19</w:t>
        </w:r>
        <w:r w:rsidR="00F1775D" w:rsidRPr="00464C91">
          <w:fldChar w:fldCharType="end"/>
        </w:r>
      </w:hyperlink>
      <w:r w:rsidR="005B113B" w:rsidRPr="00464C91">
        <w:t>.</w:t>
      </w:r>
      <w:r w:rsidR="00747451" w:rsidRPr="00464C91">
        <w:t xml:space="preserve"> </w:t>
      </w:r>
      <w:proofErr w:type="spellStart"/>
      <w:r w:rsidR="002719B8" w:rsidRPr="00464C91">
        <w:t>Mallinger</w:t>
      </w:r>
      <w:proofErr w:type="spellEnd"/>
      <w:r w:rsidR="002719B8" w:rsidRPr="00464C91">
        <w:t xml:space="preserve"> </w:t>
      </w:r>
      <w:r w:rsidR="002719B8" w:rsidRPr="00464C91">
        <w:rPr>
          <w:i/>
          <w:iCs/>
        </w:rPr>
        <w:t>et al</w:t>
      </w:r>
      <w:r w:rsidR="002719B8" w:rsidRPr="00464C91">
        <w:t xml:space="preserve"> </w:t>
      </w:r>
      <w:hyperlink w:anchor="_ENREF_10" w:tooltip="Mallinger, 1986 #7799" w:history="1">
        <w:r w:rsidR="00F1775D" w:rsidRPr="00464C91">
          <w:fldChar w:fldCharType="begin"/>
        </w:r>
        <w:r w:rsidR="00F1775D" w:rsidRPr="00464C91">
          <w:instrText xml:space="preserve"> ADDIN EN.CITE &lt;EndNote&gt;&lt;Cite&gt;&lt;Author&gt;Mallinger&lt;/Author&gt;&lt;Year&gt;1986&lt;/Year&gt;&lt;RecNum&gt;7799&lt;/RecNum&gt;&lt;DisplayText&gt;&lt;style face="superscript"&gt;10&lt;/style&gt;&lt;/DisplayText&gt;&lt;record&gt;&lt;rec-number&gt;7799&lt;/rec-number&gt;&lt;foreign-keys&gt;&lt;key app="EN" db-id="af9ap5rdysaa9hef0f3x5addadf9tvrp9pdx" timestamp="1435752785"&gt;7799&lt;/key&gt;&lt;/foreign-keys&gt;&lt;ref-type name="Journal Article"&gt;17&lt;/ref-type&gt;&lt;contributors&gt;&lt;authors&gt;&lt;author&gt;Mallinger, R.&lt;/author&gt;&lt;author&gt;Geleff, S.&lt;/author&gt;&lt;author&gt;Bock, P.&lt;/author&gt;&lt;/authors&gt;&lt;/contributors&gt;&lt;titles&gt;&lt;title&gt;Histochemistry of glycosaminoglycans in cartilage ground substance. Alcian-blue staining and lectin-binding affinities in semithin Epon sections&lt;/title&gt;&lt;secondary-title&gt;Histochemistry&lt;/secondary-title&gt;&lt;alt-title&gt;Histochemistry&lt;/alt-title&gt;&lt;/titles&gt;&lt;periodical&gt;&lt;full-title&gt;Histochemistry&lt;/full-title&gt;&lt;abbr-1&gt;Histochemistry&lt;/abbr-1&gt;&lt;/periodical&gt;&lt;alt-periodical&gt;&lt;full-title&gt;Histochemistry&lt;/full-title&gt;&lt;abbr-1&gt;Histochemistry&lt;/abbr-1&gt;&lt;/alt-periodical&gt;&lt;pages&gt;121-7&lt;/pages&gt;&lt;volume&gt;85&lt;/volume&gt;&lt;number&gt;2&lt;/number&gt;&lt;keywords&gt;&lt;keyword&gt;Alcian Blue/diagnostic use&lt;/keyword&gt;&lt;keyword&gt;Animals&lt;/keyword&gt;&lt;keyword&gt;Cartilage/cytology/*metabolism&lt;/keyword&gt;&lt;keyword&gt;Glycosaminoglycans/*metabolism&lt;/keyword&gt;&lt;keyword&gt;Histocytochemistry&lt;/keyword&gt;&lt;keyword&gt;Humans&lt;/keyword&gt;&lt;keyword&gt;Lectins/diagnostic use&lt;/keyword&gt;&lt;keyword&gt;Mice&lt;/keyword&gt;&lt;keyword&gt;Rats&lt;/keyword&gt;&lt;/keywords&gt;&lt;dates&gt;&lt;year&gt;1986&lt;/year&gt;&lt;/dates&gt;&lt;isbn&gt;0301-5564 (Print)&amp;#xD;0301-5564 (Linking)&lt;/isbn&gt;&lt;accession-num&gt;3744895&lt;/accession-num&gt;&lt;urls&gt;&lt;related-urls&gt;&lt;url&gt;http://www.ncbi.nlm.nih.gov/pubmed/3744895&lt;/url&gt;&lt;/related-urls&gt;&lt;/urls&gt;&lt;/record&gt;&lt;/Cite&gt;&lt;/EndNote&gt;</w:instrText>
        </w:r>
        <w:r w:rsidR="00F1775D" w:rsidRPr="00464C91">
          <w:fldChar w:fldCharType="separate"/>
        </w:r>
        <w:r w:rsidR="00F1775D" w:rsidRPr="00464C91">
          <w:rPr>
            <w:noProof/>
            <w:vertAlign w:val="superscript"/>
          </w:rPr>
          <w:t>10</w:t>
        </w:r>
        <w:r w:rsidR="00F1775D" w:rsidRPr="00464C91">
          <w:fldChar w:fldCharType="end"/>
        </w:r>
      </w:hyperlink>
      <w:r w:rsidR="002719B8" w:rsidRPr="00464C91">
        <w:t xml:space="preserve"> have shown GAG in human auricular cartilage</w:t>
      </w:r>
      <w:r w:rsidR="001575F1" w:rsidRPr="00464C91">
        <w:t xml:space="preserve"> has a higher sulphate content</w:t>
      </w:r>
      <w:r w:rsidR="002719B8" w:rsidRPr="00464C91">
        <w:t xml:space="preserve"> compared to</w:t>
      </w:r>
      <w:r w:rsidR="001575F1" w:rsidRPr="00464C91">
        <w:t xml:space="preserve"> GAG from</w:t>
      </w:r>
      <w:r w:rsidR="002719B8" w:rsidRPr="00464C91">
        <w:t xml:space="preserve"> nasal cartilage. </w:t>
      </w:r>
      <w:r w:rsidR="005B113B" w:rsidRPr="00464C91">
        <w:t>Safranin</w:t>
      </w:r>
      <w:r w:rsidR="002C76BA" w:rsidRPr="00464C91">
        <w:t>-</w:t>
      </w:r>
      <w:r w:rsidR="00747451" w:rsidRPr="00464C91">
        <w:t>O</w:t>
      </w:r>
      <w:r w:rsidR="002719B8" w:rsidRPr="00464C91">
        <w:t xml:space="preserve"> staining results of this study support their </w:t>
      </w:r>
      <w:r w:rsidR="008235BC" w:rsidRPr="00464C91">
        <w:t xml:space="preserve">results </w:t>
      </w:r>
      <w:r w:rsidR="002719B8" w:rsidRPr="00464C91">
        <w:t xml:space="preserve">as </w:t>
      </w:r>
      <w:r w:rsidR="000053BF" w:rsidRPr="00464C91">
        <w:t xml:space="preserve">auricular samples have </w:t>
      </w:r>
      <w:r w:rsidR="002719B8" w:rsidRPr="00464C91">
        <w:t>shown intense red colour</w:t>
      </w:r>
      <w:r w:rsidR="00A822E9" w:rsidRPr="00464C91">
        <w:t xml:space="preserve">, </w:t>
      </w:r>
      <w:r w:rsidR="003625DF" w:rsidRPr="00464C91">
        <w:t>Fig</w:t>
      </w:r>
      <w:r w:rsidR="00A822E9" w:rsidRPr="00464C91">
        <w:t>ure</w:t>
      </w:r>
      <w:r w:rsidR="003625DF" w:rsidRPr="00464C91">
        <w:t xml:space="preserve"> </w:t>
      </w:r>
      <w:r w:rsidR="00E5324D" w:rsidRPr="00464C91">
        <w:t>4B(i)</w:t>
      </w:r>
      <w:r w:rsidR="002719B8" w:rsidRPr="00464C91">
        <w:t>. In addition, e</w:t>
      </w:r>
      <w:r w:rsidR="00E2176E" w:rsidRPr="00464C91">
        <w:t xml:space="preserve">lastin fibres in bovine and chick aortas have shown specific ultrastructural attachment to the heparan sulphate PG </w:t>
      </w:r>
      <w:r w:rsidR="00C210BD" w:rsidRPr="00464C91">
        <w:fldChar w:fldCharType="begin">
          <w:fldData xml:space="preserve">PEVuZE5vdGU+PENpdGU+PEF1dGhvcj5FaHJsaWNoPC9BdXRob3I+PFllYXI+MTk3NTwvWWVhcj48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</w:fldData>
        </w:fldChar>
      </w:r>
      <w:r w:rsidR="00F1775D" w:rsidRPr="00464C91">
        <w:instrText xml:space="preserve"> ADDIN EN.CITE </w:instrText>
      </w:r>
      <w:r w:rsidR="00F1775D" w:rsidRPr="00464C91">
        <w:fldChar w:fldCharType="begin">
          <w:fldData xml:space="preserve">PEVuZE5vdGU+PENpdGU+PEF1dGhvcj5FaHJsaWNoPC9BdXRob3I+PFllYXI+MTk3NTwvWWVhcj48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</w:fldData>
        </w:fldChar>
      </w:r>
      <w:r w:rsidR="00F1775D" w:rsidRPr="00464C91">
        <w:instrText xml:space="preserve"> ADDIN EN.CITE.DATA </w:instrText>
      </w:r>
      <w:r w:rsidR="00F1775D" w:rsidRPr="00464C91">
        <w:fldChar w:fldCharType="end"/>
      </w:r>
      <w:r w:rsidR="00C210BD" w:rsidRPr="00464C91">
        <w:fldChar w:fldCharType="separate"/>
      </w:r>
      <w:hyperlink w:anchor="_ENREF_9" w:tooltip="Ehrlich, 1975 #630" w:history="1">
        <w:r w:rsidR="00F1775D" w:rsidRPr="00464C91">
          <w:rPr>
            <w:noProof/>
            <w:vertAlign w:val="superscript"/>
          </w:rPr>
          <w:t>9</w:t>
        </w:r>
      </w:hyperlink>
      <w:r w:rsidR="00F1775D" w:rsidRPr="00464C91">
        <w:rPr>
          <w:noProof/>
          <w:vertAlign w:val="superscript"/>
        </w:rPr>
        <w:t>,</w:t>
      </w:r>
      <w:hyperlink w:anchor="_ENREF_11" w:tooltip="Radhakrishnamurthy, 1977 #631" w:history="1">
        <w:r w:rsidR="00F1775D" w:rsidRPr="00464C91">
          <w:rPr>
            <w:noProof/>
            <w:vertAlign w:val="superscript"/>
          </w:rPr>
          <w:t>11</w:t>
        </w:r>
      </w:hyperlink>
      <w:r w:rsidR="00C210BD" w:rsidRPr="00464C91">
        <w:fldChar w:fldCharType="end"/>
      </w:r>
      <w:r w:rsidR="00E2176E" w:rsidRPr="00464C91">
        <w:t>.</w:t>
      </w:r>
      <w:r w:rsidR="00392C3C" w:rsidRPr="00464C91">
        <w:t xml:space="preserve"> </w:t>
      </w:r>
      <w:r w:rsidR="00E2176E" w:rsidRPr="00464C91">
        <w:t xml:space="preserve">This suggests that similar interactions could be expected in auricular cartilage. In fact, </w:t>
      </w:r>
      <w:r w:rsidR="00B85DE8" w:rsidRPr="00464C91">
        <w:t xml:space="preserve">the specific proteoglycan or GAG expression of auricular cartilage is not available in </w:t>
      </w:r>
      <w:r w:rsidR="00A822E9" w:rsidRPr="00464C91">
        <w:t>l</w:t>
      </w:r>
      <w:r w:rsidR="00B85DE8" w:rsidRPr="00464C91">
        <w:t>iterature</w:t>
      </w:r>
      <w:r w:rsidR="008235BC" w:rsidRPr="00464C91">
        <w:t xml:space="preserve"> to further explain the results</w:t>
      </w:r>
      <w:r w:rsidR="00B85DE8" w:rsidRPr="00464C91">
        <w:t>.</w:t>
      </w:r>
      <w:r w:rsidR="005B113B" w:rsidRPr="00464C91">
        <w:t xml:space="preserve"> Therefore, identification of </w:t>
      </w:r>
      <w:r w:rsidR="008235BC" w:rsidRPr="00464C91">
        <w:t xml:space="preserve">types of </w:t>
      </w:r>
      <w:proofErr w:type="spellStart"/>
      <w:r w:rsidR="008235BC" w:rsidRPr="00464C91">
        <w:t>sGAG</w:t>
      </w:r>
      <w:proofErr w:type="spellEnd"/>
      <w:r w:rsidR="008235BC" w:rsidRPr="00464C91">
        <w:t xml:space="preserve"> </w:t>
      </w:r>
      <w:r w:rsidR="005B113B" w:rsidRPr="00464C91">
        <w:t xml:space="preserve">in </w:t>
      </w:r>
      <w:r w:rsidR="000053BF" w:rsidRPr="00464C91">
        <w:t xml:space="preserve">auricular </w:t>
      </w:r>
      <w:r w:rsidR="005B113B" w:rsidRPr="00464C91">
        <w:t xml:space="preserve">cartilage </w:t>
      </w:r>
      <w:r w:rsidR="008235BC" w:rsidRPr="00464C91">
        <w:t>is</w:t>
      </w:r>
      <w:r w:rsidR="005B113B" w:rsidRPr="00464C91">
        <w:t xml:space="preserve"> </w:t>
      </w:r>
      <w:r w:rsidR="00392C3C" w:rsidRPr="00464C91">
        <w:t>required</w:t>
      </w:r>
      <w:r w:rsidR="005B113B" w:rsidRPr="00464C91">
        <w:t xml:space="preserve">. </w:t>
      </w:r>
    </w:p>
    <w:p w14:paraId="14B01D5A" w14:textId="47EB6565" w:rsidR="005B5EA9" w:rsidRPr="00464C91" w:rsidRDefault="00007B20" w:rsidP="00E5324D">
      <w:r w:rsidRPr="00464C91">
        <w:lastRenderedPageBreak/>
        <w:t>Saf</w:t>
      </w:r>
      <w:r w:rsidR="0029610B" w:rsidRPr="00464C91">
        <w:t>ranin</w:t>
      </w:r>
      <w:r w:rsidRPr="00464C91">
        <w:t>-O</w:t>
      </w:r>
      <w:r w:rsidR="0029610B" w:rsidRPr="00464C91">
        <w:t xml:space="preserve"> staining</w:t>
      </w:r>
      <w:r w:rsidRPr="00464C91">
        <w:t xml:space="preserve"> results further validated GAG loss patterns observed with DMMB.</w:t>
      </w:r>
      <w:r w:rsidR="00E5324D" w:rsidRPr="00464C91">
        <w:t xml:space="preserve"> The intensities of the red colour which correspond to the </w:t>
      </w:r>
      <w:r w:rsidR="00392C3C" w:rsidRPr="00464C91">
        <w:t xml:space="preserve">presence of </w:t>
      </w:r>
      <w:r w:rsidR="00E5324D" w:rsidRPr="00464C91">
        <w:t xml:space="preserve">GAGs varied </w:t>
      </w:r>
      <w:r w:rsidR="00392C3C" w:rsidRPr="00464C91">
        <w:t xml:space="preserve">between the </w:t>
      </w:r>
      <w:r w:rsidR="00E5324D" w:rsidRPr="00464C91">
        <w:t xml:space="preserve">groups indicating variable GAG losses. </w:t>
      </w:r>
      <w:r w:rsidR="00685774" w:rsidRPr="00464C91">
        <w:t xml:space="preserve">The staining of meniscal samples which aligned with collagen </w:t>
      </w:r>
      <w:r w:rsidR="00626868" w:rsidRPr="00464C91">
        <w:t>fibres</w:t>
      </w:r>
      <w:r w:rsidR="00685774" w:rsidRPr="00464C91">
        <w:t xml:space="preserve"> could be due to GAG chains present in aggrecan</w:t>
      </w:r>
      <w:r w:rsidR="00E5324D" w:rsidRPr="00464C91">
        <w:t xml:space="preserve">. Aggrecan is known to be associated with the radial collagen </w:t>
      </w:r>
      <w:r w:rsidR="00626868" w:rsidRPr="00464C91">
        <w:t>fibres</w:t>
      </w:r>
      <w:r w:rsidR="00E5324D" w:rsidRPr="00464C91">
        <w:t xml:space="preserve"> seen in meniscal cartilage</w:t>
      </w:r>
      <w:r w:rsidR="00392C3C" w:rsidRPr="00464C91">
        <w:t xml:space="preserve"> </w:t>
      </w:r>
      <w:hyperlink w:anchor="_ENREF_20" w:tooltip="Valiyaveettil, 2005 #799" w:history="1">
        <w:r w:rsidR="00F1775D" w:rsidRPr="00464C91">
          <w:fldChar w:fldCharType="begin">
            <w:fldData xml:space="preserve">PEVuZE5vdGU+PENpdGU+PEF1dGhvcj5WYWxpeWF2ZWV0dGlsPC9BdXRob3I+PFllYXI+MjAwNTwv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</w:fldData>
          </w:fldChar>
        </w:r>
        <w:r w:rsidR="00F1775D" w:rsidRPr="00464C91">
          <w:instrText xml:space="preserve"> ADDIN EN.CITE </w:instrText>
        </w:r>
        <w:r w:rsidR="00F1775D" w:rsidRPr="00464C91">
          <w:fldChar w:fldCharType="begin">
            <w:fldData xml:space="preserve">PEVuZE5vdGU+PENpdGU+PEF1dGhvcj5WYWxpeWF2ZWV0dGlsPC9BdXRob3I+PFllYXI+MjAwNTwv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20</w:t>
        </w:r>
        <w:r w:rsidR="00F1775D" w:rsidRPr="00464C91">
          <w:fldChar w:fldCharType="end"/>
        </w:r>
      </w:hyperlink>
      <w:r w:rsidR="00685774" w:rsidRPr="00464C91">
        <w:t>.</w:t>
      </w:r>
      <w:r w:rsidR="008B6531" w:rsidRPr="00464C91">
        <w:t xml:space="preserve"> H&amp;E </w:t>
      </w:r>
      <w:r w:rsidR="00057D84" w:rsidRPr="00464C91">
        <w:t xml:space="preserve">staining </w:t>
      </w:r>
      <w:r w:rsidR="008B6531" w:rsidRPr="00464C91">
        <w:t xml:space="preserve">did not show any visible structural distortion in </w:t>
      </w:r>
      <w:proofErr w:type="spellStart"/>
      <w:r w:rsidR="008B6531" w:rsidRPr="00464C91">
        <w:t>articular</w:t>
      </w:r>
      <w:proofErr w:type="spellEnd"/>
      <w:r w:rsidR="008B6531" w:rsidRPr="00464C91">
        <w:t xml:space="preserve">, </w:t>
      </w:r>
      <w:proofErr w:type="gramStart"/>
      <w:r w:rsidR="008B6531" w:rsidRPr="00464C91">
        <w:t>meniscal</w:t>
      </w:r>
      <w:proofErr w:type="gramEnd"/>
      <w:r w:rsidR="008B6531" w:rsidRPr="00464C91">
        <w:t xml:space="preserve"> and nasal samples</w:t>
      </w:r>
      <w:r w:rsidR="00685774" w:rsidRPr="00464C91">
        <w:t xml:space="preserve"> due to </w:t>
      </w:r>
      <w:r w:rsidR="001C6ECD" w:rsidRPr="00464C91">
        <w:t>treatments</w:t>
      </w:r>
      <w:r w:rsidR="008B6531" w:rsidRPr="00464C91">
        <w:t xml:space="preserve">. This indicates that reagents have selectively acted on GAGs in cartilage without distorting the </w:t>
      </w:r>
      <w:r w:rsidR="00095EB4" w:rsidRPr="00464C91">
        <w:t>collagen</w:t>
      </w:r>
      <w:r w:rsidR="008B6531" w:rsidRPr="00464C91">
        <w:t>.</w:t>
      </w:r>
      <w:r w:rsidR="00685774" w:rsidRPr="00464C91">
        <w:t xml:space="preserve"> However, the </w:t>
      </w:r>
      <w:r w:rsidR="009D5E67" w:rsidRPr="00464C91">
        <w:t>disruption</w:t>
      </w:r>
      <w:r w:rsidR="00685774" w:rsidRPr="00464C91">
        <w:t xml:space="preserve"> of </w:t>
      </w:r>
      <w:r w:rsidR="009D5E67" w:rsidRPr="00464C91">
        <w:t xml:space="preserve">elastin </w:t>
      </w:r>
      <w:r w:rsidR="00626868" w:rsidRPr="00464C91">
        <w:t>fibres</w:t>
      </w:r>
      <w:r w:rsidR="009D5E67" w:rsidRPr="00464C91">
        <w:t xml:space="preserve"> </w:t>
      </w:r>
      <w:r w:rsidR="00685774" w:rsidRPr="00464C91">
        <w:t xml:space="preserve">was seen in </w:t>
      </w:r>
      <w:r w:rsidR="009D5E67" w:rsidRPr="00464C91">
        <w:t xml:space="preserve">actively </w:t>
      </w:r>
      <w:r w:rsidR="001C6ECD" w:rsidRPr="00464C91">
        <w:t>treated</w:t>
      </w:r>
      <w:r w:rsidR="009D5E67" w:rsidRPr="00464C91">
        <w:t xml:space="preserve"> </w:t>
      </w:r>
      <w:r w:rsidR="00685774" w:rsidRPr="00464C91">
        <w:t>auricular sample</w:t>
      </w:r>
      <w:r w:rsidR="009D5E67" w:rsidRPr="00464C91">
        <w:t>s</w:t>
      </w:r>
      <w:r w:rsidR="00685774" w:rsidRPr="00464C91">
        <w:t>.</w:t>
      </w:r>
      <w:r w:rsidR="00095EB4" w:rsidRPr="00464C91">
        <w:t xml:space="preserve"> It is</w:t>
      </w:r>
      <w:r w:rsidR="00D13475" w:rsidRPr="00464C91">
        <w:t xml:space="preserve"> possible that GAG has </w:t>
      </w:r>
      <w:r w:rsidR="00095EB4" w:rsidRPr="00464C91">
        <w:t xml:space="preserve">a </w:t>
      </w:r>
      <w:r w:rsidR="00D13475" w:rsidRPr="00464C91">
        <w:t>specific role in maintaining elastin fibre structure in auricular cartilage</w:t>
      </w:r>
      <w:r w:rsidR="00095EB4" w:rsidRPr="00464C91">
        <w:t>.</w:t>
      </w:r>
      <w:r w:rsidR="009D5E67" w:rsidRPr="00464C91">
        <w:t xml:space="preserve"> </w:t>
      </w:r>
      <w:r w:rsidR="00B62686" w:rsidRPr="00464C91">
        <w:t>However,</w:t>
      </w:r>
      <w:r w:rsidR="009D5E67" w:rsidRPr="00464C91">
        <w:t xml:space="preserve"> such </w:t>
      </w:r>
      <w:r w:rsidR="00095EB4" w:rsidRPr="00464C91">
        <w:t>roles of GAGs</w:t>
      </w:r>
      <w:r w:rsidR="009D5E67" w:rsidRPr="00464C91">
        <w:t xml:space="preserve"> in auricular cartilage </w:t>
      </w:r>
      <w:r w:rsidR="00095EB4" w:rsidRPr="00464C91">
        <w:t xml:space="preserve">have </w:t>
      </w:r>
      <w:r w:rsidR="009D5E67" w:rsidRPr="00464C91">
        <w:t xml:space="preserve">not </w:t>
      </w:r>
      <w:r w:rsidR="002F4FC1" w:rsidRPr="00464C91">
        <w:t xml:space="preserve">been </w:t>
      </w:r>
      <w:r w:rsidR="009D5E67" w:rsidRPr="00464C91">
        <w:t>investigated</w:t>
      </w:r>
      <w:r w:rsidR="002F4FC1" w:rsidRPr="00464C91">
        <w:t xml:space="preserve"> in literature</w:t>
      </w:r>
      <w:r w:rsidR="00057D84" w:rsidRPr="00464C91">
        <w:t>.</w:t>
      </w:r>
    </w:p>
    <w:p w14:paraId="3C41387C" w14:textId="1D2459EE" w:rsidR="006E634B" w:rsidRPr="00464C91" w:rsidRDefault="00280CB4" w:rsidP="00B43826">
      <w:bookmarkStart w:id="10" w:name="_Hlk59521895"/>
      <w:r w:rsidRPr="00F0638B">
        <w:t xml:space="preserve">The effectiveness of </w:t>
      </w:r>
      <w:r w:rsidR="001C6ECD" w:rsidRPr="00F0638B">
        <w:t>treatment</w:t>
      </w:r>
      <w:r w:rsidRPr="00F0638B">
        <w:t xml:space="preserve"> </w:t>
      </w:r>
      <w:r w:rsidR="002F4FC1" w:rsidRPr="00F0638B">
        <w:t xml:space="preserve">protocols </w:t>
      </w:r>
      <w:r w:rsidRPr="00F0638B">
        <w:t>m</w:t>
      </w:r>
      <w:r w:rsidR="002F4FC1" w:rsidRPr="00F0638B">
        <w:t>ay</w:t>
      </w:r>
      <w:r w:rsidRPr="00F0638B">
        <w:t xml:space="preserve"> have</w:t>
      </w:r>
      <w:r w:rsidR="00A822E9" w:rsidRPr="00F0638B">
        <w:t xml:space="preserve"> been</w:t>
      </w:r>
      <w:r w:rsidRPr="00F0638B">
        <w:t xml:space="preserve"> affected due to sample thicknesses</w:t>
      </w:r>
      <w:r w:rsidR="00ED0C2B" w:rsidRPr="00F0638B">
        <w:t xml:space="preserve"> and age</w:t>
      </w:r>
      <w:r w:rsidRPr="00F0638B">
        <w:t>.</w:t>
      </w:r>
      <w:bookmarkEnd w:id="10"/>
      <w:r w:rsidRPr="00F0638B">
        <w:t xml:space="preserve"> It is hard to achieve precise sample thickness. </w:t>
      </w:r>
      <w:r w:rsidR="008235BC" w:rsidRPr="00F0638B">
        <w:t xml:space="preserve">Sample thicknesses in this study were </w:t>
      </w:r>
      <w:r w:rsidR="00A91CDA" w:rsidRPr="00F0638B">
        <w:t xml:space="preserve">approximately </w:t>
      </w:r>
      <w:r w:rsidR="008235BC" w:rsidRPr="00F0638B">
        <w:t xml:space="preserve">3 mm. </w:t>
      </w:r>
      <w:r w:rsidRPr="00F0638B">
        <w:t xml:space="preserve">However, </w:t>
      </w:r>
      <w:r w:rsidR="003A0363" w:rsidRPr="00F0638B">
        <w:t>24</w:t>
      </w:r>
      <w:r w:rsidR="00BB336F" w:rsidRPr="00F0638B">
        <w:t xml:space="preserve"> </w:t>
      </w:r>
      <w:r w:rsidR="003A0363" w:rsidRPr="00F0638B">
        <w:t>h</w:t>
      </w:r>
      <w:r w:rsidRPr="00F0638B">
        <w:t xml:space="preserve"> prolonged </w:t>
      </w:r>
      <w:r w:rsidR="001C6ECD" w:rsidRPr="00F0638B">
        <w:t>treatment</w:t>
      </w:r>
      <w:r w:rsidR="007B0146" w:rsidRPr="00F0638B">
        <w:t xml:space="preserve"> with </w:t>
      </w:r>
      <w:r w:rsidR="000C7530" w:rsidRPr="00F0638B">
        <w:t>c</w:t>
      </w:r>
      <w:r w:rsidR="007B0146" w:rsidRPr="00F0638B">
        <w:t>ontinuous shaking</w:t>
      </w:r>
      <w:r w:rsidRPr="00F0638B">
        <w:t xml:space="preserve"> was used to mitigate the effect of the thickness </w:t>
      </w:r>
      <w:r w:rsidR="000C7530" w:rsidRPr="00F0638B">
        <w:t>to</w:t>
      </w:r>
      <w:r w:rsidRPr="00F0638B">
        <w:t xml:space="preserve"> give enough time </w:t>
      </w:r>
      <w:r w:rsidR="002F4FC1" w:rsidRPr="00F0638B">
        <w:t>for all r</w:t>
      </w:r>
      <w:r w:rsidRPr="00F0638B">
        <w:t>eagents to diffuse into the ECM.</w:t>
      </w:r>
      <w:r w:rsidR="00C64046" w:rsidRPr="00F0638B">
        <w:t xml:space="preserve"> </w:t>
      </w:r>
      <w:bookmarkStart w:id="11" w:name="_Hlk58877516"/>
      <w:r w:rsidR="000C7530" w:rsidRPr="00F0638B">
        <w:t>N</w:t>
      </w:r>
      <w:r w:rsidR="00C64046" w:rsidRPr="00F0638B">
        <w:t xml:space="preserve">asal cartilage samples were from young bovine (1-2 weeks) </w:t>
      </w:r>
      <w:r w:rsidR="006010E1" w:rsidRPr="00F0638B">
        <w:t>and</w:t>
      </w:r>
      <w:r w:rsidR="00C64046" w:rsidRPr="00F0638B">
        <w:t xml:space="preserve"> other cartilage types were obtained from 20-28 weeks old animals. </w:t>
      </w:r>
      <w:r w:rsidR="006010E1" w:rsidRPr="00F0638B">
        <w:t>It is known that the cartilage ECM composition changes with age</w:t>
      </w:r>
      <w:hyperlink w:anchor="_ENREF_16" w:tooltip="Homicz, 2003 #473" w:history="1">
        <w:r w:rsidR="00F1775D" w:rsidRPr="00F0638B">
          <w:fldChar w:fldCharType="begin"/>
        </w:r>
        <w:r w:rsidR="00F1775D" w:rsidRPr="00F0638B">
          <w:instrText xml:space="preserve"> ADDIN EN.CITE &lt;EndNote&gt;&lt;Cite&gt;&lt;Author&gt;Homicz&lt;/Author&gt;&lt;Year&gt;2003&lt;/Year&gt;&lt;RecNum&gt;473&lt;/RecNum&gt;&lt;DisplayText&gt;&lt;style face="superscript"&gt;16&lt;/style&gt;&lt;/DisplayText&gt;&lt;record&gt;&lt;rec-number&gt;473&lt;/rec-number&gt;&lt;foreign-keys&gt;&lt;key app="EN" db-id="awd0fwpv850x09erez5x9etkxeedasaxeatd" timestamp="1535545460"&gt;473&lt;/key&gt;&lt;/foreign-keys&gt;&lt;ref-type name="Journal Article"&gt;17&lt;/ref-type&gt;&lt;contributors&gt;&lt;authors&gt;&lt;author&gt;Homicz, M. R.&lt;/author&gt;&lt;author&gt;McGowan, K. B.&lt;/author&gt;&lt;author&gt;Lottman, L. M.&lt;/author&gt;&lt;author&gt;Beh, G.&lt;/author&gt;&lt;author&gt;Sah, R. L.&lt;/author&gt;&lt;author&gt;Watson, D.&lt;/author&gt;&lt;/authors&gt;&lt;/contributors&gt;&lt;auth-address&gt;Division of Head and Neck Surgery, Veterans Affairs Hospital, 3350 La Jolla Village Dr, 112C, San Diego, CA 92161, USA.&lt;/auth-address&gt;&lt;titles&gt;&lt;title&gt;A compositional analysis of human nasal septal cartilage&lt;/title&gt;&lt;secondary-title&gt;Arch Facial Plast Surg&lt;/secondary-title&gt;&lt;/titles&gt;&lt;periodical&gt;&lt;full-title&gt;Arch Facial Plast Surg&lt;/full-title&gt;&lt;/periodical&gt;&lt;pages&gt;53-8&lt;/pages&gt;&lt;volume&gt;5&lt;/volume&gt;&lt;number&gt;1&lt;/number&gt;&lt;edition&gt;2003/01/21&lt;/edition&gt;&lt;keywords&gt;&lt;keyword&gt;Adult&lt;/keyword&gt;&lt;keyword&gt;Age Factors&lt;/keyword&gt;&lt;keyword&gt;Aged&lt;/keyword&gt;&lt;keyword&gt;Aged, 80 and over&lt;/keyword&gt;&lt;keyword&gt;Cell Count&lt;/keyword&gt;&lt;keyword&gt;Chondrocytes/physiology&lt;/keyword&gt;&lt;keyword&gt;Female&lt;/keyword&gt;&lt;keyword&gt;Glycosaminoglycans/analysis&lt;/keyword&gt;&lt;keyword&gt;Humans&lt;/keyword&gt;&lt;keyword&gt;Hydroxyproline/analysis&lt;/keyword&gt;&lt;keyword&gt;Male&lt;/keyword&gt;&lt;keyword&gt;Middle Aged&lt;/keyword&gt;&lt;keyword&gt;Nasal Septum/*chemistry/*cytology&lt;/keyword&gt;&lt;keyword&gt;Sex Factors&lt;/keyword&gt;&lt;keyword&gt;Tissue Engineering&lt;/keyword&gt;&lt;keyword&gt;Water/analysis&lt;/keyword&gt;&lt;/keywords&gt;&lt;dates&gt;&lt;year&gt;2003&lt;/year&gt;&lt;pub-dates&gt;&lt;date&gt;Jan-Feb&lt;/date&gt;&lt;/pub-dates&gt;&lt;/dates&gt;&lt;isbn&gt;1521-2491 (Print)&amp;#xD;1521-2491 (Linking)&lt;/isbn&gt;&lt;accession-num&gt;12533140&lt;/accession-num&gt;&lt;urls&gt;&lt;related-urls&gt;&lt;url&gt;https://www.ncbi.nlm.nih.gov/pubmed/12533140&lt;/url&gt;&lt;/related-urls&gt;&lt;/urls&gt;&lt;/record&gt;&lt;/Cite&gt;&lt;/EndNote&gt;</w:instrText>
        </w:r>
        <w:r w:rsidR="00F1775D" w:rsidRPr="00F0638B">
          <w:fldChar w:fldCharType="separate"/>
        </w:r>
        <w:r w:rsidR="00F1775D" w:rsidRPr="00F0638B">
          <w:rPr>
            <w:noProof/>
            <w:vertAlign w:val="superscript"/>
          </w:rPr>
          <w:t>16</w:t>
        </w:r>
        <w:r w:rsidR="00F1775D" w:rsidRPr="00F0638B">
          <w:fldChar w:fldCharType="end"/>
        </w:r>
      </w:hyperlink>
      <w:r w:rsidR="006010E1" w:rsidRPr="00F0638B">
        <w:t xml:space="preserve">. </w:t>
      </w:r>
      <w:r w:rsidR="00FF4E6B" w:rsidRPr="00F0638B">
        <w:t>Therefore,</w:t>
      </w:r>
      <w:r w:rsidR="00C64046" w:rsidRPr="00F0638B">
        <w:t xml:space="preserve"> </w:t>
      </w:r>
      <w:r w:rsidR="006010E1" w:rsidRPr="00F0638B">
        <w:t>these results</w:t>
      </w:r>
      <w:r w:rsidR="00C64046" w:rsidRPr="00F0638B">
        <w:t xml:space="preserve"> </w:t>
      </w:r>
      <w:r w:rsidR="000C7530" w:rsidRPr="00F0638B">
        <w:t>may</w:t>
      </w:r>
      <w:r w:rsidR="00C64046" w:rsidRPr="00F0638B">
        <w:t xml:space="preserve"> not reflect the </w:t>
      </w:r>
      <w:r w:rsidR="00AD7872" w:rsidRPr="00F0638B">
        <w:t xml:space="preserve">GAG-ECM interactions </w:t>
      </w:r>
      <w:r w:rsidR="000C7530" w:rsidRPr="00F0638B">
        <w:t>of nasal</w:t>
      </w:r>
      <w:r w:rsidR="00C64046" w:rsidRPr="00F0638B">
        <w:t xml:space="preserve"> cartilage of </w:t>
      </w:r>
      <w:r w:rsidR="00AD7872" w:rsidRPr="00F0638B">
        <w:t>similar</w:t>
      </w:r>
      <w:r w:rsidR="00C64046" w:rsidRPr="00F0638B">
        <w:t xml:space="preserve"> aged animals</w:t>
      </w:r>
      <w:r w:rsidR="001A1873" w:rsidRPr="00F0638B">
        <w:t xml:space="preserve"> as articular, </w:t>
      </w:r>
      <w:proofErr w:type="gramStart"/>
      <w:r w:rsidR="001A1873" w:rsidRPr="00F0638B">
        <w:t>auricular</w:t>
      </w:r>
      <w:proofErr w:type="gramEnd"/>
      <w:r w:rsidR="001A1873" w:rsidRPr="00F0638B">
        <w:t xml:space="preserve"> and meniscal cartilage</w:t>
      </w:r>
      <w:r w:rsidR="00C64046" w:rsidRPr="00F0638B">
        <w:t xml:space="preserve">. </w:t>
      </w:r>
      <w:bookmarkStart w:id="12" w:name="_Hlk59196001"/>
      <w:bookmarkStart w:id="13" w:name="_Hlk59188646"/>
      <w:r w:rsidR="00536CFB" w:rsidRPr="00F0638B">
        <w:t xml:space="preserve">Furthermore, cartilage growth </w:t>
      </w:r>
      <w:r w:rsidR="00ED0C2B" w:rsidRPr="00F0638B">
        <w:t>will not have reached</w:t>
      </w:r>
      <w:r w:rsidR="00536CFB" w:rsidRPr="00F0638B">
        <w:t xml:space="preserve"> maturity</w:t>
      </w:r>
      <w:r w:rsidR="00ED0C2B" w:rsidRPr="00F0638B">
        <w:t xml:space="preserve"> and</w:t>
      </w:r>
      <w:r w:rsidR="00536CFB" w:rsidRPr="00F0638B">
        <w:t xml:space="preserve"> </w:t>
      </w:r>
      <w:r w:rsidR="00ED0C2B" w:rsidRPr="00F0638B">
        <w:t>these samples</w:t>
      </w:r>
      <w:r w:rsidR="00536CFB" w:rsidRPr="00F0638B">
        <w:t xml:space="preserve"> </w:t>
      </w:r>
      <w:r w:rsidR="00ED0C2B" w:rsidRPr="00F0638B">
        <w:t xml:space="preserve">would </w:t>
      </w:r>
      <w:r w:rsidR="00536CFB" w:rsidRPr="00F0638B">
        <w:t xml:space="preserve">include growth cartilage. </w:t>
      </w:r>
      <w:r w:rsidR="00ED0C2B" w:rsidRPr="00F0638B">
        <w:t>T</w:t>
      </w:r>
      <w:r w:rsidR="00536CFB" w:rsidRPr="00F0638B">
        <w:t xml:space="preserve">he </w:t>
      </w:r>
      <w:r w:rsidR="00ED0C2B" w:rsidRPr="00F0638B">
        <w:t>result</w:t>
      </w:r>
      <w:r w:rsidR="00536CFB" w:rsidRPr="00F0638B">
        <w:t xml:space="preserve">s observed in this study </w:t>
      </w:r>
      <w:r w:rsidR="00DB196F" w:rsidRPr="00F0638B">
        <w:t>w</w:t>
      </w:r>
      <w:r w:rsidR="00536CFB" w:rsidRPr="00F0638B">
        <w:t xml:space="preserve">ould </w:t>
      </w:r>
      <w:r w:rsidR="00DB196F" w:rsidRPr="00F0638B">
        <w:t xml:space="preserve">likely </w:t>
      </w:r>
      <w:r w:rsidR="00536CFB" w:rsidRPr="00F0638B">
        <w:t xml:space="preserve">differ </w:t>
      </w:r>
      <w:r w:rsidR="00DB196F" w:rsidRPr="00F0638B">
        <w:t xml:space="preserve">for </w:t>
      </w:r>
      <w:r w:rsidR="00536CFB" w:rsidRPr="00F0638B">
        <w:t>mature cartilage</w:t>
      </w:r>
      <w:r w:rsidR="00DB196F" w:rsidRPr="00F0638B">
        <w:t xml:space="preserve"> samples</w:t>
      </w:r>
      <w:bookmarkEnd w:id="12"/>
      <w:r w:rsidR="00536CFB" w:rsidRPr="00F0638B">
        <w:t>.</w:t>
      </w:r>
      <w:bookmarkEnd w:id="11"/>
      <w:bookmarkEnd w:id="13"/>
    </w:p>
    <w:p w14:paraId="480305E4" w14:textId="3B4459A0" w:rsidR="000A09DB" w:rsidRPr="00464C91" w:rsidRDefault="00067D11" w:rsidP="00B43826">
      <w:r w:rsidRPr="00464C91">
        <w:t xml:space="preserve">Existing </w:t>
      </w:r>
      <w:r w:rsidR="00DD3FB1" w:rsidRPr="00464C91">
        <w:t>literature use</w:t>
      </w:r>
      <w:r w:rsidR="00207AD9" w:rsidRPr="00464C91">
        <w:t>s</w:t>
      </w:r>
      <w:r w:rsidR="00DD3FB1" w:rsidRPr="00464C91">
        <w:t xml:space="preserve"> enzymes</w:t>
      </w:r>
      <w:r w:rsidR="000E0C96" w:rsidRPr="00464C91">
        <w:t xml:space="preserve"> or other reagents</w:t>
      </w:r>
      <w:r w:rsidR="00DD3FB1" w:rsidRPr="00464C91">
        <w:t xml:space="preserve"> to extract </w:t>
      </w:r>
      <w:proofErr w:type="spellStart"/>
      <w:r w:rsidR="00DD3FB1" w:rsidRPr="00464C91">
        <w:t>sGAG</w:t>
      </w:r>
      <w:proofErr w:type="spellEnd"/>
      <w:r w:rsidR="00DD3FB1" w:rsidRPr="00464C91">
        <w:t xml:space="preserve"> from cartilage</w:t>
      </w:r>
      <w:r w:rsidR="00207AD9" w:rsidRPr="00464C91">
        <w:t xml:space="preserve"> </w:t>
      </w:r>
      <w:r w:rsidR="00DD3FB1" w:rsidRPr="00464C91">
        <w:t xml:space="preserve">to evaluate </w:t>
      </w:r>
      <w:proofErr w:type="spellStart"/>
      <w:r w:rsidR="00DD3FB1" w:rsidRPr="00464C91">
        <w:t>sGAG</w:t>
      </w:r>
      <w:proofErr w:type="spellEnd"/>
      <w:r w:rsidR="00DD3FB1" w:rsidRPr="00464C91">
        <w:t xml:space="preserve"> or to evaluate biomechanical behaviour of</w:t>
      </w:r>
      <w:r w:rsidR="00856E5A" w:rsidRPr="00464C91">
        <w:t xml:space="preserve"> cartilage without </w:t>
      </w:r>
      <w:proofErr w:type="spellStart"/>
      <w:r w:rsidR="00856E5A" w:rsidRPr="00464C91">
        <w:t>sGAG</w:t>
      </w:r>
      <w:proofErr w:type="spellEnd"/>
      <w:r w:rsidR="00DD3FB1" w:rsidRPr="00464C91">
        <w:t>. This is the first study</w:t>
      </w:r>
      <w:r w:rsidR="00232F2C" w:rsidRPr="00464C91">
        <w:t>,</w:t>
      </w:r>
      <w:r w:rsidR="00DD3FB1" w:rsidRPr="00464C91">
        <w:t xml:space="preserve"> to our knowledge</w:t>
      </w:r>
      <w:r w:rsidR="00232F2C" w:rsidRPr="00464C91">
        <w:t>,</w:t>
      </w:r>
      <w:r w:rsidR="00DD3FB1" w:rsidRPr="00464C91">
        <w:t xml:space="preserve"> where</w:t>
      </w:r>
      <w:r w:rsidR="000E0C96" w:rsidRPr="00464C91">
        <w:t xml:space="preserve"> GAG</w:t>
      </w:r>
      <w:r w:rsidR="00DD3FB1" w:rsidRPr="00464C91">
        <w:t xml:space="preserve"> </w:t>
      </w:r>
      <w:r w:rsidR="001C6ECD" w:rsidRPr="00464C91">
        <w:t xml:space="preserve">depletion </w:t>
      </w:r>
      <w:r w:rsidR="00DD3FB1" w:rsidRPr="00464C91">
        <w:t>of different cartilages</w:t>
      </w:r>
      <w:r w:rsidR="007C443F" w:rsidRPr="00464C91">
        <w:t xml:space="preserve"> types</w:t>
      </w:r>
      <w:r w:rsidR="00DD3FB1" w:rsidRPr="00464C91">
        <w:t xml:space="preserve"> </w:t>
      </w:r>
      <w:r w:rsidR="001F0996" w:rsidRPr="00464C91">
        <w:t>was</w:t>
      </w:r>
      <w:r w:rsidR="00DD3FB1" w:rsidRPr="00464C91">
        <w:t xml:space="preserve"> compared to </w:t>
      </w:r>
      <w:r w:rsidR="000C7530" w:rsidRPr="00464C91">
        <w:t xml:space="preserve">explain </w:t>
      </w:r>
      <w:proofErr w:type="spellStart"/>
      <w:r w:rsidR="000C7530" w:rsidRPr="00464C91">
        <w:t>sGAG</w:t>
      </w:r>
      <w:proofErr w:type="spellEnd"/>
      <w:r w:rsidR="00E64B2C" w:rsidRPr="00464C91">
        <w:t>-ECM interactions</w:t>
      </w:r>
      <w:r w:rsidR="00DD3FB1" w:rsidRPr="00464C91">
        <w:t xml:space="preserve">. </w:t>
      </w:r>
      <w:r w:rsidR="00A46F25" w:rsidRPr="00464C91">
        <w:t xml:space="preserve">Currently, </w:t>
      </w:r>
      <w:r w:rsidR="00DD3FB1" w:rsidRPr="00464C91">
        <w:t xml:space="preserve">GAG </w:t>
      </w:r>
      <w:r w:rsidR="000C7530" w:rsidRPr="00464C91">
        <w:t xml:space="preserve">types </w:t>
      </w:r>
      <w:r w:rsidR="00232F2C" w:rsidRPr="00464C91">
        <w:t xml:space="preserve">in </w:t>
      </w:r>
      <w:r w:rsidR="000053BF" w:rsidRPr="00464C91">
        <w:t xml:space="preserve">articular </w:t>
      </w:r>
      <w:r w:rsidR="008235BC" w:rsidRPr="00464C91">
        <w:t>cartilage</w:t>
      </w:r>
      <w:r w:rsidR="000053BF" w:rsidRPr="00464C91">
        <w:t xml:space="preserve"> </w:t>
      </w:r>
      <w:r w:rsidR="00232F2C" w:rsidRPr="00464C91">
        <w:t xml:space="preserve">are </w:t>
      </w:r>
      <w:r w:rsidR="00DD3FB1" w:rsidRPr="00464C91">
        <w:t>well</w:t>
      </w:r>
      <w:r w:rsidR="00352C21" w:rsidRPr="00464C91">
        <w:t>-</w:t>
      </w:r>
      <w:r w:rsidR="00232F2C" w:rsidRPr="00464C91">
        <w:lastRenderedPageBreak/>
        <w:t>described</w:t>
      </w:r>
      <w:r w:rsidR="000A1720" w:rsidRPr="00464C91">
        <w:t xml:space="preserve"> </w:t>
      </w:r>
      <w:hyperlink w:anchor="_ENREF_21" w:tooltip="Melrose, 2008 #737" w:history="1">
        <w:r w:rsidR="00F1775D" w:rsidRPr="00464C91">
          <w:fldChar w:fldCharType="begin">
            <w:fldData xml:space="preserve">PEVuZE5vdGU+PENpdGU+PEF1dGhvcj5NZWxyb3NlPC9BdXRob3I+PFllYXI+MjAwODwvWWVhcj48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</w:fldData>
          </w:fldChar>
        </w:r>
        <w:r w:rsidR="00F1775D" w:rsidRPr="00464C91">
          <w:instrText xml:space="preserve"> ADDIN EN.CITE </w:instrText>
        </w:r>
        <w:r w:rsidR="00F1775D" w:rsidRPr="00464C91">
          <w:fldChar w:fldCharType="begin">
            <w:fldData xml:space="preserve">PEVuZE5vdGU+PENpdGU+PEF1dGhvcj5NZWxyb3NlPC9BdXRob3I+PFllYXI+MjAwODwvWWVhcj48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21-23</w:t>
        </w:r>
        <w:r w:rsidR="00F1775D" w:rsidRPr="00464C91">
          <w:fldChar w:fldCharType="end"/>
        </w:r>
      </w:hyperlink>
      <w:r w:rsidR="00DD3FB1" w:rsidRPr="00464C91">
        <w:t xml:space="preserve">. </w:t>
      </w:r>
      <w:r w:rsidR="00662F36" w:rsidRPr="00464C91">
        <w:t>However,</w:t>
      </w:r>
      <w:r w:rsidR="00DD3FB1" w:rsidRPr="00464C91">
        <w:t xml:space="preserve"> such data are not </w:t>
      </w:r>
      <w:r w:rsidR="00662F36" w:rsidRPr="00464C91">
        <w:t>explicitly</w:t>
      </w:r>
      <w:r w:rsidR="00DD3FB1" w:rsidRPr="00464C91">
        <w:t xml:space="preserve"> available in literature regarding other cartilage types. </w:t>
      </w:r>
      <w:r w:rsidR="003E573D" w:rsidRPr="00464C91">
        <w:t xml:space="preserve">Moreover, the interaction of </w:t>
      </w:r>
      <w:proofErr w:type="spellStart"/>
      <w:r w:rsidR="003E573D" w:rsidRPr="00464C91">
        <w:t>sGAG</w:t>
      </w:r>
      <w:proofErr w:type="spellEnd"/>
      <w:r w:rsidR="003E573D" w:rsidRPr="00464C91">
        <w:t xml:space="preserve"> with ECM is largely </w:t>
      </w:r>
      <w:r w:rsidR="009238D2" w:rsidRPr="00464C91">
        <w:t>unknown</w:t>
      </w:r>
      <w:r w:rsidR="003E573D" w:rsidRPr="00464C91">
        <w:t>.</w:t>
      </w:r>
      <w:r w:rsidR="00CB65A4" w:rsidRPr="00464C91">
        <w:t xml:space="preserve"> </w:t>
      </w:r>
      <w:r w:rsidR="003A0363" w:rsidRPr="00464C91">
        <w:t>Thus, t</w:t>
      </w:r>
      <w:r w:rsidR="00CB65A4" w:rsidRPr="00464C91">
        <w:t xml:space="preserve">here is a need for investigations focusing </w:t>
      </w:r>
      <w:r w:rsidR="000C7530" w:rsidRPr="00464C91">
        <w:t>on</w:t>
      </w:r>
      <w:r w:rsidR="00CB65A4" w:rsidRPr="00464C91">
        <w:t xml:space="preserve"> </w:t>
      </w:r>
      <w:proofErr w:type="spellStart"/>
      <w:r w:rsidR="00CB65A4" w:rsidRPr="00464C91">
        <w:t>sGAG</w:t>
      </w:r>
      <w:proofErr w:type="spellEnd"/>
      <w:r w:rsidR="00CB65A4" w:rsidRPr="00464C91">
        <w:t>-ECM macromolecule interactions in different cartilage types to assess their influence on cartilage mechanobiology.</w:t>
      </w:r>
      <w:r w:rsidR="002F4FC1" w:rsidRPr="00464C91">
        <w:t xml:space="preserve"> The f</w:t>
      </w:r>
      <w:r w:rsidR="00F55E98" w:rsidRPr="00464C91">
        <w:t>irst step in</w:t>
      </w:r>
      <w:r w:rsidR="00662F36" w:rsidRPr="00464C91">
        <w:t xml:space="preserve"> understand</w:t>
      </w:r>
      <w:r w:rsidR="00F55E98" w:rsidRPr="00464C91">
        <w:t>ing</w:t>
      </w:r>
      <w:r w:rsidR="00DD3FB1" w:rsidRPr="00464C91">
        <w:t xml:space="preserve"> these interactions </w:t>
      </w:r>
      <w:r w:rsidR="00F55E98" w:rsidRPr="00464C91">
        <w:t>is to identify</w:t>
      </w:r>
      <w:r w:rsidR="00DD3FB1" w:rsidRPr="00464C91">
        <w:t xml:space="preserve"> GAG</w:t>
      </w:r>
      <w:r w:rsidR="00F55E98" w:rsidRPr="00464C91">
        <w:t xml:space="preserve"> types </w:t>
      </w:r>
      <w:r w:rsidR="00DD3FB1" w:rsidRPr="00464C91">
        <w:t xml:space="preserve">present </w:t>
      </w:r>
      <w:r w:rsidR="00366322" w:rsidRPr="00464C91">
        <w:t xml:space="preserve">in each </w:t>
      </w:r>
      <w:r w:rsidR="00DD3FB1" w:rsidRPr="00464C91">
        <w:t xml:space="preserve">cartilage </w:t>
      </w:r>
      <w:r w:rsidR="002A4EEC" w:rsidRPr="00464C91">
        <w:t>type</w:t>
      </w:r>
      <w:r w:rsidR="00E53812" w:rsidRPr="00464C91">
        <w:t xml:space="preserve"> </w:t>
      </w:r>
      <w:r w:rsidR="00352C21" w:rsidRPr="00464C91">
        <w:t>and</w:t>
      </w:r>
      <w:r w:rsidR="00E53812" w:rsidRPr="00464C91">
        <w:t xml:space="preserve"> location</w:t>
      </w:r>
      <w:r w:rsidR="00DB6BE7" w:rsidRPr="00464C91">
        <w:t>.</w:t>
      </w:r>
      <w:r w:rsidR="00393A90" w:rsidRPr="00464C91">
        <w:t xml:space="preserve"> Their spatial arrangement can be then studied with fluorescent labelling of GAG types </w:t>
      </w:r>
      <w:hyperlink w:anchor="_ENREF_24" w:tooltip="Hayes, 2008 #659" w:history="1">
        <w:r w:rsidR="00F1775D" w:rsidRPr="00464C91">
          <w:fldChar w:fldCharType="begin">
            <w:fldData xml:space="preserve">PEVuZE5vdGU+PENpdGU+PEF1dGhvcj5IYXllczwvQXV0aG9yPjxZZWFyPjIwMDg8L1llYXI+PFJl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</w:fldData>
          </w:fldChar>
        </w:r>
        <w:r w:rsidR="00F1775D" w:rsidRPr="00464C91">
          <w:instrText xml:space="preserve"> ADDIN EN.CITE </w:instrText>
        </w:r>
        <w:r w:rsidR="00F1775D" w:rsidRPr="00464C91">
          <w:fldChar w:fldCharType="begin">
            <w:fldData xml:space="preserve">PEVuZE5vdGU+PENpdGU+PEF1dGhvcj5IYXllczwvQXV0aG9yPjxZZWFyPjIwMDg8L1llYXI+PFJl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</w:fldData>
          </w:fldChar>
        </w:r>
        <w:r w:rsidR="00F1775D" w:rsidRPr="00464C91">
          <w:instrText xml:space="preserve"> ADDIN EN.CITE.DATA </w:instrText>
        </w:r>
        <w:r w:rsidR="00F1775D" w:rsidRPr="00464C91">
          <w:fldChar w:fldCharType="end"/>
        </w:r>
        <w:r w:rsidR="00F1775D" w:rsidRPr="00464C91">
          <w:fldChar w:fldCharType="separate"/>
        </w:r>
        <w:r w:rsidR="00F1775D" w:rsidRPr="00464C91">
          <w:rPr>
            <w:noProof/>
            <w:vertAlign w:val="superscript"/>
          </w:rPr>
          <w:t>24</w:t>
        </w:r>
        <w:r w:rsidR="00F1775D" w:rsidRPr="00464C91">
          <w:fldChar w:fldCharType="end"/>
        </w:r>
      </w:hyperlink>
      <w:r w:rsidR="003A0363" w:rsidRPr="00464C91">
        <w:t>.</w:t>
      </w:r>
      <w:r w:rsidR="00393A90" w:rsidRPr="00464C91">
        <w:t xml:space="preserve"> </w:t>
      </w:r>
      <w:r w:rsidR="003E573D" w:rsidRPr="00464C91">
        <w:t xml:space="preserve">Understanding these </w:t>
      </w:r>
      <w:proofErr w:type="spellStart"/>
      <w:r w:rsidR="003E573D" w:rsidRPr="00464C91">
        <w:t>sGAG</w:t>
      </w:r>
      <w:proofErr w:type="spellEnd"/>
      <w:r w:rsidR="003E573D" w:rsidRPr="00464C91">
        <w:t xml:space="preserve">-ECM interactions in other cartilage types will be beneficial for cartilage tissue engineering, </w:t>
      </w:r>
      <w:r w:rsidR="000C7530" w:rsidRPr="00464C91">
        <w:t xml:space="preserve">highlighting required </w:t>
      </w:r>
      <w:r w:rsidR="003E573D" w:rsidRPr="00464C91">
        <w:t xml:space="preserve">biological features in engineered products to improve mechanical </w:t>
      </w:r>
      <w:r w:rsidR="000C7530" w:rsidRPr="00464C91">
        <w:t>performance</w:t>
      </w:r>
      <w:r w:rsidR="003E573D" w:rsidRPr="00464C91">
        <w:t>.</w:t>
      </w:r>
    </w:p>
    <w:p w14:paraId="3DDC6E58" w14:textId="7D3A6D9B" w:rsidR="009F56D0" w:rsidRPr="00464C91" w:rsidRDefault="008267D4" w:rsidP="00B43826">
      <w:pPr>
        <w:pStyle w:val="Mainsubheadings"/>
      </w:pPr>
      <w:r w:rsidRPr="00464C91">
        <w:t>CONCLUSION</w:t>
      </w:r>
    </w:p>
    <w:p w14:paraId="7F3E0497" w14:textId="44085426" w:rsidR="00EC73F8" w:rsidRPr="00464C91" w:rsidRDefault="00F47366" w:rsidP="008267D4">
      <w:r w:rsidRPr="00464C91">
        <w:t xml:space="preserve">In conclusion, the results of this study </w:t>
      </w:r>
      <w:r w:rsidR="00F70877" w:rsidRPr="00464C91">
        <w:t>show</w:t>
      </w:r>
      <w:r w:rsidRPr="00464C91">
        <w:t xml:space="preserve"> that dry </w:t>
      </w:r>
      <w:r w:rsidR="005742DA" w:rsidRPr="00464C91">
        <w:t xml:space="preserve">weight of cartilage </w:t>
      </w:r>
      <w:r w:rsidRPr="00464C91">
        <w:t xml:space="preserve">should be measured prior to cartilage </w:t>
      </w:r>
      <w:r w:rsidR="001C6ECD" w:rsidRPr="00464C91">
        <w:t>treatment</w:t>
      </w:r>
      <w:r w:rsidR="005742DA" w:rsidRPr="00464C91">
        <w:t xml:space="preserve"> </w:t>
      </w:r>
      <w:proofErr w:type="gramStart"/>
      <w:r w:rsidR="005742DA" w:rsidRPr="00464C91">
        <w:t>in order to</w:t>
      </w:r>
      <w:proofErr w:type="gramEnd"/>
      <w:r w:rsidR="005742DA" w:rsidRPr="00464C91">
        <w:t xml:space="preserve"> </w:t>
      </w:r>
      <w:r w:rsidR="00A91CDA" w:rsidRPr="00464C91">
        <w:t>provide reference</w:t>
      </w:r>
      <w:r w:rsidR="005742DA" w:rsidRPr="00464C91">
        <w:t xml:space="preserve"> dry weight</w:t>
      </w:r>
      <w:r w:rsidR="00A91CDA" w:rsidRPr="00464C91">
        <w:t xml:space="preserve"> for normalisation</w:t>
      </w:r>
      <w:r w:rsidRPr="00464C91">
        <w:t xml:space="preserve">. For future studies where </w:t>
      </w:r>
      <w:r w:rsidR="000E0C96" w:rsidRPr="00464C91">
        <w:t xml:space="preserve">it </w:t>
      </w:r>
      <w:r w:rsidRPr="00464C91">
        <w:t>is required to cleave GAG</w:t>
      </w:r>
      <w:r w:rsidR="00D21316" w:rsidRPr="00464C91">
        <w:t xml:space="preserve"> </w:t>
      </w:r>
      <w:r w:rsidRPr="00464C91">
        <w:t xml:space="preserve">and various macromolecules from cartilage, </w:t>
      </w:r>
      <w:bookmarkStart w:id="14" w:name="_Hlk59439596"/>
      <w:r w:rsidRPr="00464C91">
        <w:t>lyophilisation can be performed initially to determine the native dry weight without affecting the</w:t>
      </w:r>
      <w:r w:rsidR="00381F9A" w:rsidRPr="00464C91">
        <w:t xml:space="preserve"> degree of </w:t>
      </w:r>
      <w:r w:rsidR="001C6ECD" w:rsidRPr="00464C91">
        <w:t>treatment</w:t>
      </w:r>
      <w:bookmarkEnd w:id="14"/>
      <w:r w:rsidR="00381F9A" w:rsidRPr="00464C91">
        <w:t>.</w:t>
      </w:r>
      <w:r w:rsidR="005742DA" w:rsidRPr="00464C91">
        <w:t xml:space="preserve"> </w:t>
      </w:r>
      <w:r w:rsidR="00A91CDA" w:rsidRPr="00464C91">
        <w:t xml:space="preserve">Degree of GAG </w:t>
      </w:r>
      <w:r w:rsidR="0053296F" w:rsidRPr="00464C91">
        <w:t xml:space="preserve">depletion </w:t>
      </w:r>
      <w:r w:rsidR="00A91CDA" w:rsidRPr="00464C91">
        <w:t>not only varied with cartilage type, but also cartilage of the same type from different anatomic</w:t>
      </w:r>
      <w:r w:rsidR="00207AD9" w:rsidRPr="00464C91">
        <w:t>al</w:t>
      </w:r>
      <w:r w:rsidR="00A91CDA" w:rsidRPr="00464C91">
        <w:t xml:space="preserve"> locations. </w:t>
      </w:r>
      <w:r w:rsidR="00EC73F8" w:rsidRPr="00464C91">
        <w:t xml:space="preserve">The variation </w:t>
      </w:r>
      <w:r w:rsidR="00CB14FD" w:rsidRPr="00464C91">
        <w:t xml:space="preserve">in </w:t>
      </w:r>
      <w:r w:rsidR="00EC73F8" w:rsidRPr="00464C91">
        <w:t xml:space="preserve">degree of </w:t>
      </w:r>
      <w:r w:rsidR="001C6ECD" w:rsidRPr="00464C91">
        <w:t xml:space="preserve">GAG depletion </w:t>
      </w:r>
      <w:r w:rsidR="00EC73F8" w:rsidRPr="00464C91">
        <w:t xml:space="preserve">among the different types of cartilage </w:t>
      </w:r>
      <w:r w:rsidR="005742DA" w:rsidRPr="00464C91">
        <w:t>using different</w:t>
      </w:r>
      <w:r w:rsidR="00CB14FD" w:rsidRPr="00464C91">
        <w:t xml:space="preserve"> </w:t>
      </w:r>
      <w:r w:rsidR="000E0C96" w:rsidRPr="00464C91">
        <w:t>reagents</w:t>
      </w:r>
      <w:r w:rsidR="00CB14FD" w:rsidRPr="00464C91">
        <w:t xml:space="preserve"> </w:t>
      </w:r>
      <w:r w:rsidR="00A91CDA" w:rsidRPr="00464C91">
        <w:t>indicates</w:t>
      </w:r>
      <w:r w:rsidR="00CB14FD" w:rsidRPr="00464C91">
        <w:t xml:space="preserve"> </w:t>
      </w:r>
      <w:r w:rsidR="00EC73F8" w:rsidRPr="00464C91">
        <w:t xml:space="preserve">different interactions in the </w:t>
      </w:r>
      <w:r w:rsidR="005742DA" w:rsidRPr="00464C91">
        <w:t>ECM</w:t>
      </w:r>
      <w:r w:rsidR="00EC73F8" w:rsidRPr="00464C91">
        <w:t>s</w:t>
      </w:r>
      <w:r w:rsidR="00CB14FD" w:rsidRPr="00464C91">
        <w:t xml:space="preserve"> that are specific to the GAG populations found in these tissues</w:t>
      </w:r>
      <w:r w:rsidR="00EC73F8" w:rsidRPr="00464C91">
        <w:t>.</w:t>
      </w:r>
      <w:r w:rsidR="00A91CDA" w:rsidRPr="00464C91">
        <w:t xml:space="preserve"> This suggests specific structure-function roles for both cartilage type and location of </w:t>
      </w:r>
      <w:r w:rsidR="000C7530" w:rsidRPr="00464C91">
        <w:t>G</w:t>
      </w:r>
      <w:r w:rsidR="00A91CDA" w:rsidRPr="00464C91">
        <w:t>AG populations found in the tissues.</w:t>
      </w:r>
    </w:p>
    <w:p w14:paraId="5E41CBF3" w14:textId="77777777" w:rsidR="00BC4759" w:rsidRPr="00464C91" w:rsidRDefault="00BC4759" w:rsidP="008267D4"/>
    <w:p w14:paraId="57D7A662" w14:textId="4F6299A0" w:rsidR="00925532" w:rsidRPr="00464C91" w:rsidRDefault="00925532" w:rsidP="00A91CDA">
      <w:pPr>
        <w:pStyle w:val="Mainsubheadings"/>
        <w:spacing w:after="160"/>
      </w:pPr>
      <w:r w:rsidRPr="00464C91">
        <w:t>Acknowledgements</w:t>
      </w:r>
    </w:p>
    <w:p w14:paraId="6772C8C8" w14:textId="7773E706" w:rsidR="00B20A4C" w:rsidRPr="00464C91" w:rsidRDefault="00464B8A" w:rsidP="00A91CDA">
      <w:r w:rsidRPr="00464C91">
        <w:t xml:space="preserve">The authors acknowledge </w:t>
      </w:r>
      <w:r w:rsidR="00B20A4C" w:rsidRPr="00464C91">
        <w:t xml:space="preserve">Professor Eleanor J Mackie and dissection laboratory manager, Brendan Kehoe from the Melbourne Veterinary School at the University of The Melbourne for </w:t>
      </w:r>
      <w:r w:rsidR="00B20A4C" w:rsidRPr="00464C91">
        <w:lastRenderedPageBreak/>
        <w:t xml:space="preserve">helping </w:t>
      </w:r>
      <w:r w:rsidR="00375EFF" w:rsidRPr="00464C91">
        <w:t>source</w:t>
      </w:r>
      <w:r w:rsidR="00B20A4C" w:rsidRPr="00464C91">
        <w:t xml:space="preserve"> bovine samples from a local abattoir</w:t>
      </w:r>
      <w:r w:rsidRPr="00464C91">
        <w:t>, and Mr Cameron Patrick from the Statistical Consulting Centre at the University of Melbourne for providing statistical advice on analysing the results of this study.</w:t>
      </w:r>
    </w:p>
    <w:p w14:paraId="55A4C6EC" w14:textId="77777777" w:rsidR="00BC4759" w:rsidRPr="00464C91" w:rsidRDefault="00BC4759" w:rsidP="00A91CDA"/>
    <w:p w14:paraId="1BCF0A15" w14:textId="5CBE26C2" w:rsidR="001F75BA" w:rsidRPr="00464C91" w:rsidRDefault="000E6F94" w:rsidP="00242D4E">
      <w:pPr>
        <w:pStyle w:val="Mainsubheadings"/>
      </w:pPr>
      <w:r w:rsidRPr="00464C91">
        <w:t xml:space="preserve">Declaration of </w:t>
      </w:r>
      <w:r w:rsidR="001F75BA" w:rsidRPr="00464C91">
        <w:t>Conflict</w:t>
      </w:r>
      <w:r w:rsidRPr="00464C91">
        <w:t>ing</w:t>
      </w:r>
      <w:r w:rsidR="001F75BA" w:rsidRPr="00464C91">
        <w:t xml:space="preserve"> </w:t>
      </w:r>
      <w:r w:rsidRPr="00464C91">
        <w:t>I</w:t>
      </w:r>
      <w:r w:rsidR="001F75BA" w:rsidRPr="00464C91">
        <w:t>nterest</w:t>
      </w:r>
      <w:r w:rsidRPr="00464C91">
        <w:t>s</w:t>
      </w:r>
      <w:r w:rsidR="001F75BA" w:rsidRPr="00464C91">
        <w:t>:</w:t>
      </w:r>
    </w:p>
    <w:p w14:paraId="7F5706B0" w14:textId="2D6107A1" w:rsidR="00A91CDA" w:rsidRPr="00464C91" w:rsidRDefault="000E6F94" w:rsidP="00242D4E">
      <w:pPr>
        <w:jc w:val="left"/>
        <w:rPr>
          <w:lang w:val="en-CA"/>
        </w:rPr>
      </w:pPr>
      <w:r w:rsidRPr="00464C91">
        <w:t xml:space="preserve">The </w:t>
      </w:r>
      <w:r w:rsidR="00375EFF" w:rsidRPr="00464C91">
        <w:t>a</w:t>
      </w:r>
      <w:r w:rsidRPr="00464C91">
        <w:t>uthors declare that there is no conflict of interest</w:t>
      </w:r>
      <w:r w:rsidR="001F75BA" w:rsidRPr="00464C91">
        <w:t xml:space="preserve">. </w:t>
      </w:r>
      <w:r w:rsidR="00A91CDA" w:rsidRPr="00464C91">
        <w:rPr>
          <w:lang w:val="en-CA"/>
        </w:rPr>
        <w:br/>
      </w:r>
    </w:p>
    <w:p w14:paraId="07A392C2" w14:textId="77777777" w:rsidR="00A91CDA" w:rsidRPr="00464C91" w:rsidRDefault="00A91CDA">
      <w:pPr>
        <w:spacing w:after="200" w:line="276" w:lineRule="auto"/>
        <w:jc w:val="left"/>
        <w:rPr>
          <w:b/>
          <w:lang w:val="en-CA"/>
        </w:rPr>
      </w:pPr>
      <w:r w:rsidRPr="00464C91">
        <w:rPr>
          <w:lang w:val="en-CA"/>
        </w:rPr>
        <w:br w:type="page"/>
      </w:r>
    </w:p>
    <w:p w14:paraId="2EF3588D" w14:textId="2941DF2A" w:rsidR="00614D00" w:rsidRPr="00464C91" w:rsidRDefault="005557B6" w:rsidP="00865DD9">
      <w:pPr>
        <w:pStyle w:val="Mainsubheadings"/>
        <w:spacing w:line="360" w:lineRule="auto"/>
        <w:jc w:val="left"/>
      </w:pPr>
      <w:r w:rsidRPr="00464C91">
        <w:lastRenderedPageBreak/>
        <w:t>References</w:t>
      </w:r>
    </w:p>
    <w:p w14:paraId="536299D8" w14:textId="77777777" w:rsidR="00F1775D" w:rsidRPr="00464C91" w:rsidRDefault="00C210BD" w:rsidP="00464C91">
      <w:pPr>
        <w:pStyle w:val="EndNoteBibliography"/>
        <w:spacing w:after="0" w:line="360" w:lineRule="auto"/>
        <w:ind w:left="720" w:hanging="720"/>
        <w:rPr>
          <w:rFonts w:ascii="Times New Roman" w:hAnsi="Times New Roman" w:cs="Times New Roman"/>
          <w:sz w:val="24"/>
        </w:rPr>
      </w:pPr>
      <w:r w:rsidRPr="00464C91">
        <w:rPr>
          <w:rFonts w:ascii="Times New Roman" w:hAnsi="Times New Roman" w:cs="Times New Roman"/>
          <w:sz w:val="24"/>
        </w:rPr>
        <w:fldChar w:fldCharType="begin"/>
      </w:r>
      <w:r w:rsidRPr="00464C91">
        <w:rPr>
          <w:rFonts w:ascii="Times New Roman" w:hAnsi="Times New Roman" w:cs="Times New Roman"/>
          <w:sz w:val="24"/>
        </w:rPr>
        <w:instrText xml:space="preserve"> ADDIN EN.REFLIST </w:instrText>
      </w:r>
      <w:r w:rsidRPr="00464C91">
        <w:rPr>
          <w:rFonts w:ascii="Times New Roman" w:hAnsi="Times New Roman" w:cs="Times New Roman"/>
          <w:sz w:val="24"/>
        </w:rPr>
        <w:fldChar w:fldCharType="separate"/>
      </w:r>
      <w:bookmarkStart w:id="15" w:name="_ENREF_1"/>
      <w:r w:rsidR="00F1775D" w:rsidRPr="00464C91">
        <w:rPr>
          <w:rFonts w:ascii="Times New Roman" w:hAnsi="Times New Roman" w:cs="Times New Roman"/>
          <w:sz w:val="24"/>
        </w:rPr>
        <w:t>1.</w:t>
      </w:r>
      <w:r w:rsidR="00F1775D" w:rsidRPr="00464C91">
        <w:rPr>
          <w:rFonts w:ascii="Times New Roman" w:hAnsi="Times New Roman" w:cs="Times New Roman"/>
          <w:sz w:val="24"/>
        </w:rPr>
        <w:tab/>
        <w:t xml:space="preserve">Culav EM, Clark CH, Merrilees MJ. Connective tissues: matrix composition and its relevance to physical therapy. </w:t>
      </w:r>
      <w:r w:rsidR="00F1775D" w:rsidRPr="00464C91">
        <w:rPr>
          <w:rFonts w:ascii="Times New Roman" w:hAnsi="Times New Roman" w:cs="Times New Roman"/>
          <w:i/>
          <w:sz w:val="24"/>
        </w:rPr>
        <w:t xml:space="preserve">Phys Ther. </w:t>
      </w:r>
      <w:r w:rsidR="00F1775D" w:rsidRPr="00464C91">
        <w:rPr>
          <w:rFonts w:ascii="Times New Roman" w:hAnsi="Times New Roman" w:cs="Times New Roman"/>
          <w:sz w:val="24"/>
        </w:rPr>
        <w:t>1999;79(3):308-319.</w:t>
      </w:r>
      <w:bookmarkEnd w:id="15"/>
    </w:p>
    <w:p w14:paraId="13B30E46"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16" w:name="_ENREF_2"/>
      <w:r w:rsidRPr="00464C91">
        <w:rPr>
          <w:rFonts w:ascii="Times New Roman" w:hAnsi="Times New Roman" w:cs="Times New Roman"/>
          <w:sz w:val="24"/>
        </w:rPr>
        <w:t>2.</w:t>
      </w:r>
      <w:r w:rsidRPr="00464C91">
        <w:rPr>
          <w:rFonts w:ascii="Times New Roman" w:hAnsi="Times New Roman" w:cs="Times New Roman"/>
          <w:sz w:val="24"/>
        </w:rPr>
        <w:tab/>
        <w:t xml:space="preserve">Nimeskern L, Utomo L, Lehtoviita I, et al. Tissue composition regulates distinct viscoelastic responses in auricular and articular cartilage. </w:t>
      </w:r>
      <w:r w:rsidRPr="00464C91">
        <w:rPr>
          <w:rFonts w:ascii="Times New Roman" w:hAnsi="Times New Roman" w:cs="Times New Roman"/>
          <w:i/>
          <w:sz w:val="24"/>
        </w:rPr>
        <w:t xml:space="preserve">J Biomech. </w:t>
      </w:r>
      <w:r w:rsidRPr="00464C91">
        <w:rPr>
          <w:rFonts w:ascii="Times New Roman" w:hAnsi="Times New Roman" w:cs="Times New Roman"/>
          <w:sz w:val="24"/>
        </w:rPr>
        <w:t>2016;49(3):344-352.</w:t>
      </w:r>
      <w:bookmarkEnd w:id="16"/>
    </w:p>
    <w:p w14:paraId="029336D3"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17" w:name="_ENREF_3"/>
      <w:r w:rsidRPr="00464C91">
        <w:rPr>
          <w:rFonts w:ascii="Times New Roman" w:hAnsi="Times New Roman" w:cs="Times New Roman"/>
          <w:sz w:val="24"/>
        </w:rPr>
        <w:t>3.</w:t>
      </w:r>
      <w:r w:rsidRPr="00464C91">
        <w:rPr>
          <w:rFonts w:ascii="Times New Roman" w:hAnsi="Times New Roman" w:cs="Times New Roman"/>
          <w:sz w:val="24"/>
        </w:rPr>
        <w:tab/>
        <w:t xml:space="preserve">Yamagata T, Saito H, Habuchi O, Suzuki S. Purification and properties of bacterial chondroitinases and chondrosulfatases. </w:t>
      </w:r>
      <w:r w:rsidRPr="00464C91">
        <w:rPr>
          <w:rFonts w:ascii="Times New Roman" w:hAnsi="Times New Roman" w:cs="Times New Roman"/>
          <w:i/>
          <w:sz w:val="24"/>
        </w:rPr>
        <w:t xml:space="preserve">J Biol Chem. </w:t>
      </w:r>
      <w:r w:rsidRPr="00464C91">
        <w:rPr>
          <w:rFonts w:ascii="Times New Roman" w:hAnsi="Times New Roman" w:cs="Times New Roman"/>
          <w:sz w:val="24"/>
        </w:rPr>
        <w:t>1968;243(7):1523-1535.</w:t>
      </w:r>
      <w:bookmarkEnd w:id="17"/>
    </w:p>
    <w:p w14:paraId="2C423CE3"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18" w:name="_ENREF_4"/>
      <w:r w:rsidRPr="00464C91">
        <w:rPr>
          <w:rFonts w:ascii="Times New Roman" w:hAnsi="Times New Roman" w:cs="Times New Roman"/>
          <w:sz w:val="24"/>
        </w:rPr>
        <w:t>4.</w:t>
      </w:r>
      <w:r w:rsidRPr="00464C91">
        <w:rPr>
          <w:rFonts w:ascii="Times New Roman" w:hAnsi="Times New Roman" w:cs="Times New Roman"/>
          <w:sz w:val="24"/>
        </w:rPr>
        <w:tab/>
        <w:t xml:space="preserve">Hardingham TE, Muir H. Hyaluronic acid in cartilage and proteoglycan aggregation. </w:t>
      </w:r>
      <w:r w:rsidRPr="00464C91">
        <w:rPr>
          <w:rFonts w:ascii="Times New Roman" w:hAnsi="Times New Roman" w:cs="Times New Roman"/>
          <w:i/>
          <w:sz w:val="24"/>
        </w:rPr>
        <w:t xml:space="preserve">Biochem J. </w:t>
      </w:r>
      <w:r w:rsidRPr="00464C91">
        <w:rPr>
          <w:rFonts w:ascii="Times New Roman" w:hAnsi="Times New Roman" w:cs="Times New Roman"/>
          <w:sz w:val="24"/>
        </w:rPr>
        <w:t>1974;139(3):565-581.</w:t>
      </w:r>
      <w:bookmarkEnd w:id="18"/>
    </w:p>
    <w:p w14:paraId="753D82D9"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19" w:name="_ENREF_5"/>
      <w:r w:rsidRPr="00464C91">
        <w:rPr>
          <w:rFonts w:ascii="Times New Roman" w:hAnsi="Times New Roman" w:cs="Times New Roman"/>
          <w:sz w:val="24"/>
        </w:rPr>
        <w:t>5.</w:t>
      </w:r>
      <w:r w:rsidRPr="00464C91">
        <w:rPr>
          <w:rFonts w:ascii="Times New Roman" w:hAnsi="Times New Roman" w:cs="Times New Roman"/>
          <w:sz w:val="24"/>
        </w:rPr>
        <w:tab/>
        <w:t xml:space="preserve">Gorham SD, Olavesen AH, Dodgson KS. Effect of Ionic Strength and pH on the Properties of Purified Bovine Testicular Hyaluronidase. </w:t>
      </w:r>
      <w:r w:rsidRPr="00464C91">
        <w:rPr>
          <w:rFonts w:ascii="Times New Roman" w:hAnsi="Times New Roman" w:cs="Times New Roman"/>
          <w:i/>
          <w:sz w:val="24"/>
        </w:rPr>
        <w:t xml:space="preserve">Connective tissue research. </w:t>
      </w:r>
      <w:r w:rsidRPr="00464C91">
        <w:rPr>
          <w:rFonts w:ascii="Times New Roman" w:hAnsi="Times New Roman" w:cs="Times New Roman"/>
          <w:sz w:val="24"/>
        </w:rPr>
        <w:t>1975;3(1):17-25.</w:t>
      </w:r>
      <w:bookmarkEnd w:id="19"/>
    </w:p>
    <w:p w14:paraId="2D75B23B"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0" w:name="_ENREF_6"/>
      <w:r w:rsidRPr="00464C91">
        <w:rPr>
          <w:rFonts w:ascii="Times New Roman" w:hAnsi="Times New Roman" w:cs="Times New Roman"/>
          <w:sz w:val="24"/>
        </w:rPr>
        <w:t>6.</w:t>
      </w:r>
      <w:r w:rsidRPr="00464C91">
        <w:rPr>
          <w:rFonts w:ascii="Times New Roman" w:hAnsi="Times New Roman" w:cs="Times New Roman"/>
          <w:sz w:val="24"/>
        </w:rPr>
        <w:tab/>
        <w:t xml:space="preserve">Bara JJ, Johnson WE, Caterson B, Roberts S. Articular cartilage glycosaminoglycans inhibit the adhesion of endothelial cells. </w:t>
      </w:r>
      <w:r w:rsidRPr="00464C91">
        <w:rPr>
          <w:rFonts w:ascii="Times New Roman" w:hAnsi="Times New Roman" w:cs="Times New Roman"/>
          <w:i/>
          <w:sz w:val="24"/>
        </w:rPr>
        <w:t xml:space="preserve">Connect Tissue Res. </w:t>
      </w:r>
      <w:r w:rsidRPr="00464C91">
        <w:rPr>
          <w:rFonts w:ascii="Times New Roman" w:hAnsi="Times New Roman" w:cs="Times New Roman"/>
          <w:sz w:val="24"/>
        </w:rPr>
        <w:t>2012;53(3):220-228.</w:t>
      </w:r>
      <w:bookmarkEnd w:id="20"/>
    </w:p>
    <w:p w14:paraId="736EA4ED"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1" w:name="_ENREF_7"/>
      <w:r w:rsidRPr="00464C91">
        <w:rPr>
          <w:rFonts w:ascii="Times New Roman" w:hAnsi="Times New Roman" w:cs="Times New Roman"/>
          <w:sz w:val="24"/>
        </w:rPr>
        <w:t>7.</w:t>
      </w:r>
      <w:r w:rsidRPr="00464C91">
        <w:rPr>
          <w:rFonts w:ascii="Times New Roman" w:hAnsi="Times New Roman" w:cs="Times New Roman"/>
          <w:sz w:val="24"/>
        </w:rPr>
        <w:tab/>
        <w:t xml:space="preserve">Bayliss MT, Ali SY. Isolation of proteoglycans from human articular cartilage. </w:t>
      </w:r>
      <w:r w:rsidRPr="00464C91">
        <w:rPr>
          <w:rFonts w:ascii="Times New Roman" w:hAnsi="Times New Roman" w:cs="Times New Roman"/>
          <w:i/>
          <w:sz w:val="24"/>
        </w:rPr>
        <w:t xml:space="preserve">Biochem J. </w:t>
      </w:r>
      <w:r w:rsidRPr="00464C91">
        <w:rPr>
          <w:rFonts w:ascii="Times New Roman" w:hAnsi="Times New Roman" w:cs="Times New Roman"/>
          <w:sz w:val="24"/>
        </w:rPr>
        <w:t>1978;169(1):123-132.</w:t>
      </w:r>
      <w:bookmarkEnd w:id="21"/>
    </w:p>
    <w:p w14:paraId="5BE717DB"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2" w:name="_ENREF_8"/>
      <w:r w:rsidRPr="00464C91">
        <w:rPr>
          <w:rFonts w:ascii="Times New Roman" w:hAnsi="Times New Roman" w:cs="Times New Roman"/>
          <w:sz w:val="24"/>
        </w:rPr>
        <w:t>8.</w:t>
      </w:r>
      <w:r w:rsidRPr="00464C91">
        <w:rPr>
          <w:rFonts w:ascii="Times New Roman" w:hAnsi="Times New Roman" w:cs="Times New Roman"/>
          <w:sz w:val="24"/>
        </w:rPr>
        <w:tab/>
        <w:t xml:space="preserve">Izadifar Z, Chen X, Kulyk W. Strategic design and fabrication of engineered scaffolds for articular cartilage repair. </w:t>
      </w:r>
      <w:r w:rsidRPr="00464C91">
        <w:rPr>
          <w:rFonts w:ascii="Times New Roman" w:hAnsi="Times New Roman" w:cs="Times New Roman"/>
          <w:i/>
          <w:sz w:val="24"/>
        </w:rPr>
        <w:t xml:space="preserve">J Funct Biomater. </w:t>
      </w:r>
      <w:r w:rsidRPr="00464C91">
        <w:rPr>
          <w:rFonts w:ascii="Times New Roman" w:hAnsi="Times New Roman" w:cs="Times New Roman"/>
          <w:sz w:val="24"/>
        </w:rPr>
        <w:t>2012;3(4):799-838.</w:t>
      </w:r>
      <w:bookmarkEnd w:id="22"/>
    </w:p>
    <w:p w14:paraId="73A0EED8"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3" w:name="_ENREF_9"/>
      <w:r w:rsidRPr="00464C91">
        <w:rPr>
          <w:rFonts w:ascii="Times New Roman" w:hAnsi="Times New Roman" w:cs="Times New Roman"/>
          <w:sz w:val="24"/>
        </w:rPr>
        <w:t>9.</w:t>
      </w:r>
      <w:r w:rsidRPr="00464C91">
        <w:rPr>
          <w:rFonts w:ascii="Times New Roman" w:hAnsi="Times New Roman" w:cs="Times New Roman"/>
          <w:sz w:val="24"/>
        </w:rPr>
        <w:tab/>
        <w:t xml:space="preserve">Ehrlich KC, Radhakrishnamurthy B, Berenson GS. Isolation of a chondroitin sulfate--dermatan sulfate proteoglycan from bovine aorta. </w:t>
      </w:r>
      <w:r w:rsidRPr="00464C91">
        <w:rPr>
          <w:rFonts w:ascii="Times New Roman" w:hAnsi="Times New Roman" w:cs="Times New Roman"/>
          <w:i/>
          <w:sz w:val="24"/>
        </w:rPr>
        <w:t xml:space="preserve">Arch Biochem Biophys. </w:t>
      </w:r>
      <w:r w:rsidRPr="00464C91">
        <w:rPr>
          <w:rFonts w:ascii="Times New Roman" w:hAnsi="Times New Roman" w:cs="Times New Roman"/>
          <w:sz w:val="24"/>
        </w:rPr>
        <w:t>1975;171(1):361-369.</w:t>
      </w:r>
      <w:bookmarkEnd w:id="23"/>
    </w:p>
    <w:p w14:paraId="61B95451"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4" w:name="_ENREF_10"/>
      <w:r w:rsidRPr="00464C91">
        <w:rPr>
          <w:rFonts w:ascii="Times New Roman" w:hAnsi="Times New Roman" w:cs="Times New Roman"/>
          <w:sz w:val="24"/>
        </w:rPr>
        <w:t>10.</w:t>
      </w:r>
      <w:r w:rsidRPr="00464C91">
        <w:rPr>
          <w:rFonts w:ascii="Times New Roman" w:hAnsi="Times New Roman" w:cs="Times New Roman"/>
          <w:sz w:val="24"/>
        </w:rPr>
        <w:tab/>
        <w:t xml:space="preserve">Mallinger R, Geleff S, Bock P. Histochemistry of glycosaminoglycans in cartilage ground substance. Alcian-blue staining and lectin-binding affinities in semithin Epon sections. </w:t>
      </w:r>
      <w:r w:rsidRPr="00464C91">
        <w:rPr>
          <w:rFonts w:ascii="Times New Roman" w:hAnsi="Times New Roman" w:cs="Times New Roman"/>
          <w:i/>
          <w:sz w:val="24"/>
        </w:rPr>
        <w:t xml:space="preserve">Histochemistry. </w:t>
      </w:r>
      <w:r w:rsidRPr="00464C91">
        <w:rPr>
          <w:rFonts w:ascii="Times New Roman" w:hAnsi="Times New Roman" w:cs="Times New Roman"/>
          <w:sz w:val="24"/>
        </w:rPr>
        <w:t>1986;85(2):121-127.</w:t>
      </w:r>
      <w:bookmarkEnd w:id="24"/>
    </w:p>
    <w:p w14:paraId="65B257AC"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5" w:name="_ENREF_11"/>
      <w:r w:rsidRPr="00464C91">
        <w:rPr>
          <w:rFonts w:ascii="Times New Roman" w:hAnsi="Times New Roman" w:cs="Times New Roman"/>
          <w:sz w:val="24"/>
        </w:rPr>
        <w:t>11.</w:t>
      </w:r>
      <w:r w:rsidRPr="00464C91">
        <w:rPr>
          <w:rFonts w:ascii="Times New Roman" w:hAnsi="Times New Roman" w:cs="Times New Roman"/>
          <w:sz w:val="24"/>
        </w:rPr>
        <w:tab/>
        <w:t xml:space="preserve">Radhakrishnamurthy B, Ruiz HA, Jr., Berenson GS. Isolation and characterization of proteoglycans from bovine aorta. </w:t>
      </w:r>
      <w:r w:rsidRPr="00464C91">
        <w:rPr>
          <w:rFonts w:ascii="Times New Roman" w:hAnsi="Times New Roman" w:cs="Times New Roman"/>
          <w:i/>
          <w:sz w:val="24"/>
        </w:rPr>
        <w:t xml:space="preserve">J Biol Chem. </w:t>
      </w:r>
      <w:r w:rsidRPr="00464C91">
        <w:rPr>
          <w:rFonts w:ascii="Times New Roman" w:hAnsi="Times New Roman" w:cs="Times New Roman"/>
          <w:sz w:val="24"/>
        </w:rPr>
        <w:t>1977;252(14):4831-4841.</w:t>
      </w:r>
      <w:bookmarkEnd w:id="25"/>
    </w:p>
    <w:p w14:paraId="1546797F"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6" w:name="_ENREF_12"/>
      <w:r w:rsidRPr="00464C91">
        <w:rPr>
          <w:rFonts w:ascii="Times New Roman" w:hAnsi="Times New Roman" w:cs="Times New Roman"/>
          <w:sz w:val="24"/>
        </w:rPr>
        <w:t>12.</w:t>
      </w:r>
      <w:r w:rsidRPr="00464C91">
        <w:rPr>
          <w:rFonts w:ascii="Times New Roman" w:hAnsi="Times New Roman" w:cs="Times New Roman"/>
          <w:sz w:val="24"/>
        </w:rPr>
        <w:tab/>
        <w:t xml:space="preserve">Basalo IM, Chen FH, Hung CT, Ateshian GA. Frictional response of bovine articular cartilage under creep loading following proteoglycan digestion with chondroitinase ABC. </w:t>
      </w:r>
      <w:r w:rsidRPr="00464C91">
        <w:rPr>
          <w:rFonts w:ascii="Times New Roman" w:hAnsi="Times New Roman" w:cs="Times New Roman"/>
          <w:i/>
          <w:sz w:val="24"/>
        </w:rPr>
        <w:t xml:space="preserve">J Biomech Eng. </w:t>
      </w:r>
      <w:r w:rsidRPr="00464C91">
        <w:rPr>
          <w:rFonts w:ascii="Times New Roman" w:hAnsi="Times New Roman" w:cs="Times New Roman"/>
          <w:sz w:val="24"/>
        </w:rPr>
        <w:t>2006;128(1):131-134.</w:t>
      </w:r>
      <w:bookmarkEnd w:id="26"/>
    </w:p>
    <w:p w14:paraId="5B5F2360"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7" w:name="_ENREF_13"/>
      <w:r w:rsidRPr="00464C91">
        <w:rPr>
          <w:rFonts w:ascii="Times New Roman" w:hAnsi="Times New Roman" w:cs="Times New Roman"/>
          <w:sz w:val="24"/>
        </w:rPr>
        <w:t>13.</w:t>
      </w:r>
      <w:r w:rsidRPr="00464C91">
        <w:rPr>
          <w:rFonts w:ascii="Times New Roman" w:hAnsi="Times New Roman" w:cs="Times New Roman"/>
          <w:sz w:val="24"/>
        </w:rPr>
        <w:tab/>
        <w:t xml:space="preserve">Farndale RW, Buttle DJ, Barrett AJ. Improved quantitation and discrimination of sulphated glycosaminoglycans by use of dimethylmethylene blue. </w:t>
      </w:r>
      <w:r w:rsidRPr="00464C91">
        <w:rPr>
          <w:rFonts w:ascii="Times New Roman" w:hAnsi="Times New Roman" w:cs="Times New Roman"/>
          <w:i/>
          <w:sz w:val="24"/>
        </w:rPr>
        <w:t xml:space="preserve">Biochim Biophys Acta. </w:t>
      </w:r>
      <w:r w:rsidRPr="00464C91">
        <w:rPr>
          <w:rFonts w:ascii="Times New Roman" w:hAnsi="Times New Roman" w:cs="Times New Roman"/>
          <w:sz w:val="24"/>
        </w:rPr>
        <w:t>1986;883(2):173-177.</w:t>
      </w:r>
      <w:bookmarkEnd w:id="27"/>
    </w:p>
    <w:p w14:paraId="650398B0"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8" w:name="_ENREF_14"/>
      <w:r w:rsidRPr="00464C91">
        <w:rPr>
          <w:rFonts w:ascii="Times New Roman" w:hAnsi="Times New Roman" w:cs="Times New Roman"/>
          <w:sz w:val="24"/>
        </w:rPr>
        <w:lastRenderedPageBreak/>
        <w:t>14.</w:t>
      </w:r>
      <w:r w:rsidRPr="00464C91">
        <w:rPr>
          <w:rFonts w:ascii="Times New Roman" w:hAnsi="Times New Roman" w:cs="Times New Roman"/>
          <w:sz w:val="24"/>
        </w:rPr>
        <w:tab/>
        <w:t xml:space="preserve">Keenan KE, Besier TF, Pauly JM, et al. Prediction of glycosaminoglycan content in human cartilage by age, T1rho and T2 MRI. </w:t>
      </w:r>
      <w:r w:rsidRPr="00464C91">
        <w:rPr>
          <w:rFonts w:ascii="Times New Roman" w:hAnsi="Times New Roman" w:cs="Times New Roman"/>
          <w:i/>
          <w:sz w:val="24"/>
        </w:rPr>
        <w:t xml:space="preserve">Osteoarthritis Cartilage. </w:t>
      </w:r>
      <w:r w:rsidRPr="00464C91">
        <w:rPr>
          <w:rFonts w:ascii="Times New Roman" w:hAnsi="Times New Roman" w:cs="Times New Roman"/>
          <w:sz w:val="24"/>
        </w:rPr>
        <w:t>2011;19(2):171-179.</w:t>
      </w:r>
      <w:bookmarkEnd w:id="28"/>
    </w:p>
    <w:p w14:paraId="0C0D8624"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29" w:name="_ENREF_15"/>
      <w:r w:rsidRPr="00464C91">
        <w:rPr>
          <w:rFonts w:ascii="Times New Roman" w:hAnsi="Times New Roman" w:cs="Times New Roman"/>
          <w:sz w:val="24"/>
        </w:rPr>
        <w:t>15.</w:t>
      </w:r>
      <w:r w:rsidRPr="00464C91">
        <w:rPr>
          <w:rFonts w:ascii="Times New Roman" w:hAnsi="Times New Roman" w:cs="Times New Roman"/>
          <w:sz w:val="24"/>
        </w:rPr>
        <w:tab/>
        <w:t xml:space="preserve">Lemke AK, Sandy JD, Voigt H, et al. Interleukin-1alpha treatment of meniscal explants stimulates the production and release of aggrecanase-generated, GAG-substituted aggrecan products and also the release of pre-formed, aggrecanase-generated G1 and m-calpain-generated G1-G2. </w:t>
      </w:r>
      <w:r w:rsidRPr="00464C91">
        <w:rPr>
          <w:rFonts w:ascii="Times New Roman" w:hAnsi="Times New Roman" w:cs="Times New Roman"/>
          <w:i/>
          <w:sz w:val="24"/>
        </w:rPr>
        <w:t xml:space="preserve">Cell Tissue Res. </w:t>
      </w:r>
      <w:r w:rsidRPr="00464C91">
        <w:rPr>
          <w:rFonts w:ascii="Times New Roman" w:hAnsi="Times New Roman" w:cs="Times New Roman"/>
          <w:sz w:val="24"/>
        </w:rPr>
        <w:t>2010;340(1):179-188.</w:t>
      </w:r>
      <w:bookmarkEnd w:id="29"/>
    </w:p>
    <w:p w14:paraId="67CEC864"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30" w:name="_ENREF_16"/>
      <w:r w:rsidRPr="00464C91">
        <w:rPr>
          <w:rFonts w:ascii="Times New Roman" w:hAnsi="Times New Roman" w:cs="Times New Roman"/>
          <w:sz w:val="24"/>
        </w:rPr>
        <w:t>16.</w:t>
      </w:r>
      <w:r w:rsidRPr="00464C91">
        <w:rPr>
          <w:rFonts w:ascii="Times New Roman" w:hAnsi="Times New Roman" w:cs="Times New Roman"/>
          <w:sz w:val="24"/>
        </w:rPr>
        <w:tab/>
        <w:t xml:space="preserve">Homicz MR, McGowan KB, Lottman LM, Beh G, Sah RL, Watson D. A compositional analysis of human nasal septal cartilage. </w:t>
      </w:r>
      <w:r w:rsidRPr="00464C91">
        <w:rPr>
          <w:rFonts w:ascii="Times New Roman" w:hAnsi="Times New Roman" w:cs="Times New Roman"/>
          <w:i/>
          <w:sz w:val="24"/>
        </w:rPr>
        <w:t xml:space="preserve">Arch Facial Plast Surg. </w:t>
      </w:r>
      <w:r w:rsidRPr="00464C91">
        <w:rPr>
          <w:rFonts w:ascii="Times New Roman" w:hAnsi="Times New Roman" w:cs="Times New Roman"/>
          <w:sz w:val="24"/>
        </w:rPr>
        <w:t>2003;5(1):53-58.</w:t>
      </w:r>
      <w:bookmarkEnd w:id="30"/>
    </w:p>
    <w:p w14:paraId="7C8C0009"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31" w:name="_ENREF_17"/>
      <w:r w:rsidRPr="00464C91">
        <w:rPr>
          <w:rFonts w:ascii="Times New Roman" w:hAnsi="Times New Roman" w:cs="Times New Roman"/>
          <w:sz w:val="24"/>
        </w:rPr>
        <w:t>17.</w:t>
      </w:r>
      <w:r w:rsidRPr="00464C91">
        <w:rPr>
          <w:rFonts w:ascii="Times New Roman" w:hAnsi="Times New Roman" w:cs="Times New Roman"/>
          <w:sz w:val="24"/>
        </w:rPr>
        <w:tab/>
        <w:t xml:space="preserve">Correro-Shahgaldian MR, Introvigne J, Ghayor C, Weber FE, Gallo LM, Colombo V. Properties and Mechanobiological Behavior of Bovine Nasal Septum Cartilage. </w:t>
      </w:r>
      <w:r w:rsidRPr="00464C91">
        <w:rPr>
          <w:rFonts w:ascii="Times New Roman" w:hAnsi="Times New Roman" w:cs="Times New Roman"/>
          <w:i/>
          <w:sz w:val="24"/>
        </w:rPr>
        <w:t xml:space="preserve">Ann Biomed Eng. </w:t>
      </w:r>
      <w:r w:rsidRPr="00464C91">
        <w:rPr>
          <w:rFonts w:ascii="Times New Roman" w:hAnsi="Times New Roman" w:cs="Times New Roman"/>
          <w:sz w:val="24"/>
        </w:rPr>
        <w:t>2016;44(5):1821-1831.</w:t>
      </w:r>
      <w:bookmarkEnd w:id="31"/>
    </w:p>
    <w:p w14:paraId="034A53AF"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32" w:name="_ENREF_18"/>
      <w:r w:rsidRPr="00464C91">
        <w:rPr>
          <w:rFonts w:ascii="Times New Roman" w:hAnsi="Times New Roman" w:cs="Times New Roman"/>
          <w:sz w:val="24"/>
        </w:rPr>
        <w:t>18.</w:t>
      </w:r>
      <w:r w:rsidRPr="00464C91">
        <w:rPr>
          <w:rFonts w:ascii="Times New Roman" w:hAnsi="Times New Roman" w:cs="Times New Roman"/>
          <w:sz w:val="24"/>
        </w:rPr>
        <w:tab/>
        <w:t xml:space="preserve">Hoffman P, Meyer K, Linker A. Transglycosylation during the mixed digestion of hyaluronic acid and chondroitin sulfate by testicular hyaluronidase. </w:t>
      </w:r>
      <w:r w:rsidRPr="00464C91">
        <w:rPr>
          <w:rFonts w:ascii="Times New Roman" w:hAnsi="Times New Roman" w:cs="Times New Roman"/>
          <w:i/>
          <w:sz w:val="24"/>
        </w:rPr>
        <w:t xml:space="preserve">J Biol Chem. </w:t>
      </w:r>
      <w:r w:rsidRPr="00464C91">
        <w:rPr>
          <w:rFonts w:ascii="Times New Roman" w:hAnsi="Times New Roman" w:cs="Times New Roman"/>
          <w:sz w:val="24"/>
        </w:rPr>
        <w:t>1956;219(2):653-663.</w:t>
      </w:r>
      <w:bookmarkEnd w:id="32"/>
    </w:p>
    <w:p w14:paraId="6EA77B0E"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33" w:name="_ENREF_19"/>
      <w:r w:rsidRPr="00464C91">
        <w:rPr>
          <w:rFonts w:ascii="Times New Roman" w:hAnsi="Times New Roman" w:cs="Times New Roman"/>
          <w:sz w:val="24"/>
        </w:rPr>
        <w:t>19.</w:t>
      </w:r>
      <w:r w:rsidRPr="00464C91">
        <w:rPr>
          <w:rFonts w:ascii="Times New Roman" w:hAnsi="Times New Roman" w:cs="Times New Roman"/>
          <w:sz w:val="24"/>
        </w:rPr>
        <w:tab/>
        <w:t xml:space="preserve">Fornieri C. Lysyl oxidase activity and elastin/glycosaminoglycan interactions in growing chick and rat aortas. </w:t>
      </w:r>
      <w:r w:rsidRPr="00464C91">
        <w:rPr>
          <w:rFonts w:ascii="Times New Roman" w:hAnsi="Times New Roman" w:cs="Times New Roman"/>
          <w:i/>
          <w:sz w:val="24"/>
        </w:rPr>
        <w:t xml:space="preserve">The Journal of Cell Biology. </w:t>
      </w:r>
      <w:r w:rsidRPr="00464C91">
        <w:rPr>
          <w:rFonts w:ascii="Times New Roman" w:hAnsi="Times New Roman" w:cs="Times New Roman"/>
          <w:sz w:val="24"/>
        </w:rPr>
        <w:t>1987;105(3):1463-1469.</w:t>
      </w:r>
      <w:bookmarkEnd w:id="33"/>
    </w:p>
    <w:p w14:paraId="677ADEDE"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34" w:name="_ENREF_20"/>
      <w:r w:rsidRPr="00464C91">
        <w:rPr>
          <w:rFonts w:ascii="Times New Roman" w:hAnsi="Times New Roman" w:cs="Times New Roman"/>
          <w:sz w:val="24"/>
        </w:rPr>
        <w:t>20.</w:t>
      </w:r>
      <w:r w:rsidRPr="00464C91">
        <w:rPr>
          <w:rFonts w:ascii="Times New Roman" w:hAnsi="Times New Roman" w:cs="Times New Roman"/>
          <w:sz w:val="24"/>
        </w:rPr>
        <w:tab/>
        <w:t xml:space="preserve">Valiyaveettil M, Mort JS, McDevitt CA. The concentration, gene expression, and spatial distribution of aggrecan in canine articular cartilage, meniscus, and anterior and posterior cruciate ligaments: a new molecular distinction between hyaline cartilage and fibrocartilage in the knee joint. </w:t>
      </w:r>
      <w:r w:rsidRPr="00464C91">
        <w:rPr>
          <w:rFonts w:ascii="Times New Roman" w:hAnsi="Times New Roman" w:cs="Times New Roman"/>
          <w:i/>
          <w:sz w:val="24"/>
        </w:rPr>
        <w:t xml:space="preserve">Connect Tissue Res. </w:t>
      </w:r>
      <w:r w:rsidRPr="00464C91">
        <w:rPr>
          <w:rFonts w:ascii="Times New Roman" w:hAnsi="Times New Roman" w:cs="Times New Roman"/>
          <w:sz w:val="24"/>
        </w:rPr>
        <w:t>2005;46(2):83-91.</w:t>
      </w:r>
      <w:bookmarkEnd w:id="34"/>
    </w:p>
    <w:p w14:paraId="7C0E5D4C"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35" w:name="_ENREF_21"/>
      <w:r w:rsidRPr="00464C91">
        <w:rPr>
          <w:rFonts w:ascii="Times New Roman" w:hAnsi="Times New Roman" w:cs="Times New Roman"/>
          <w:sz w:val="24"/>
        </w:rPr>
        <w:t>21.</w:t>
      </w:r>
      <w:r w:rsidRPr="00464C91">
        <w:rPr>
          <w:rFonts w:ascii="Times New Roman" w:hAnsi="Times New Roman" w:cs="Times New Roman"/>
          <w:sz w:val="24"/>
        </w:rPr>
        <w:tab/>
        <w:t xml:space="preserve">Melrose J, Hayes AJ, Whitelock JM, Little CB. Perlecan, the "jack of all trades" proteoglycan of cartilaginous weight-bearing connective tissues. </w:t>
      </w:r>
      <w:r w:rsidRPr="00464C91">
        <w:rPr>
          <w:rFonts w:ascii="Times New Roman" w:hAnsi="Times New Roman" w:cs="Times New Roman"/>
          <w:i/>
          <w:sz w:val="24"/>
        </w:rPr>
        <w:t xml:space="preserve">Bioessays. </w:t>
      </w:r>
      <w:r w:rsidRPr="00464C91">
        <w:rPr>
          <w:rFonts w:ascii="Times New Roman" w:hAnsi="Times New Roman" w:cs="Times New Roman"/>
          <w:sz w:val="24"/>
        </w:rPr>
        <w:t>2008;30(5):457-469.</w:t>
      </w:r>
      <w:bookmarkEnd w:id="35"/>
    </w:p>
    <w:p w14:paraId="0BFD1E2C"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36" w:name="_ENREF_22"/>
      <w:r w:rsidRPr="00464C91">
        <w:rPr>
          <w:rFonts w:ascii="Times New Roman" w:hAnsi="Times New Roman" w:cs="Times New Roman"/>
          <w:sz w:val="24"/>
        </w:rPr>
        <w:t>22.</w:t>
      </w:r>
      <w:r w:rsidRPr="00464C91">
        <w:rPr>
          <w:rFonts w:ascii="Times New Roman" w:hAnsi="Times New Roman" w:cs="Times New Roman"/>
          <w:sz w:val="24"/>
        </w:rPr>
        <w:tab/>
        <w:t xml:space="preserve">Melrose J, Isaacs MD, Smith SM, et al. Chondroitin sulphate and heparan sulphate sulphation motifs and their proteoglycans are involved in articular cartilage formation during human foetal knee joint development. </w:t>
      </w:r>
      <w:r w:rsidRPr="00464C91">
        <w:rPr>
          <w:rFonts w:ascii="Times New Roman" w:hAnsi="Times New Roman" w:cs="Times New Roman"/>
          <w:i/>
          <w:sz w:val="24"/>
        </w:rPr>
        <w:t xml:space="preserve">Histochem Cell Biol. </w:t>
      </w:r>
      <w:r w:rsidRPr="00464C91">
        <w:rPr>
          <w:rFonts w:ascii="Times New Roman" w:hAnsi="Times New Roman" w:cs="Times New Roman"/>
          <w:sz w:val="24"/>
        </w:rPr>
        <w:t>2012;138(3):461-475.</w:t>
      </w:r>
      <w:bookmarkEnd w:id="36"/>
    </w:p>
    <w:p w14:paraId="442051E8" w14:textId="77777777" w:rsidR="00F1775D" w:rsidRPr="00464C91" w:rsidRDefault="00F1775D" w:rsidP="00464C91">
      <w:pPr>
        <w:pStyle w:val="EndNoteBibliography"/>
        <w:spacing w:after="0" w:line="360" w:lineRule="auto"/>
        <w:ind w:left="720" w:hanging="720"/>
        <w:rPr>
          <w:rFonts w:ascii="Times New Roman" w:hAnsi="Times New Roman" w:cs="Times New Roman"/>
          <w:sz w:val="24"/>
        </w:rPr>
      </w:pPr>
      <w:bookmarkStart w:id="37" w:name="_ENREF_23"/>
      <w:r w:rsidRPr="00464C91">
        <w:rPr>
          <w:rFonts w:ascii="Times New Roman" w:hAnsi="Times New Roman" w:cs="Times New Roman"/>
          <w:sz w:val="24"/>
        </w:rPr>
        <w:t>23.</w:t>
      </w:r>
      <w:r w:rsidRPr="00464C91">
        <w:rPr>
          <w:rFonts w:ascii="Times New Roman" w:hAnsi="Times New Roman" w:cs="Times New Roman"/>
          <w:sz w:val="24"/>
        </w:rPr>
        <w:tab/>
        <w:t xml:space="preserve">Melrose J, Smith S, Cake M, Read R, Whitelock J. Comparative spatial and temporal localisation of perlecan, aggrecan and type I, II and IV collagen in the ovine meniscus: an ageing study. </w:t>
      </w:r>
      <w:r w:rsidRPr="00464C91">
        <w:rPr>
          <w:rFonts w:ascii="Times New Roman" w:hAnsi="Times New Roman" w:cs="Times New Roman"/>
          <w:i/>
          <w:sz w:val="24"/>
        </w:rPr>
        <w:t xml:space="preserve">Histochem Cell Biol. </w:t>
      </w:r>
      <w:r w:rsidRPr="00464C91">
        <w:rPr>
          <w:rFonts w:ascii="Times New Roman" w:hAnsi="Times New Roman" w:cs="Times New Roman"/>
          <w:sz w:val="24"/>
        </w:rPr>
        <w:t>2005;124(3-4):225-235.</w:t>
      </w:r>
      <w:bookmarkEnd w:id="37"/>
    </w:p>
    <w:p w14:paraId="620EFEF0" w14:textId="77777777" w:rsidR="00F1775D" w:rsidRPr="00464C91" w:rsidRDefault="00F1775D" w:rsidP="00464C91">
      <w:pPr>
        <w:pStyle w:val="EndNoteBibliography"/>
        <w:spacing w:line="360" w:lineRule="auto"/>
        <w:ind w:left="720" w:hanging="720"/>
        <w:rPr>
          <w:rFonts w:ascii="Times New Roman" w:hAnsi="Times New Roman" w:cs="Times New Roman"/>
          <w:sz w:val="24"/>
        </w:rPr>
      </w:pPr>
      <w:bookmarkStart w:id="38" w:name="_ENREF_24"/>
      <w:r w:rsidRPr="00464C91">
        <w:rPr>
          <w:rFonts w:ascii="Times New Roman" w:hAnsi="Times New Roman" w:cs="Times New Roman"/>
          <w:sz w:val="24"/>
        </w:rPr>
        <w:t>24.</w:t>
      </w:r>
      <w:r w:rsidRPr="00464C91">
        <w:rPr>
          <w:rFonts w:ascii="Times New Roman" w:hAnsi="Times New Roman" w:cs="Times New Roman"/>
          <w:sz w:val="24"/>
        </w:rPr>
        <w:tab/>
        <w:t xml:space="preserve">Hayes AJ, Tudor D, Nowell MA, Caterson B, Hughes CE. Chondroitin sulfate sulfation motifs as putative biomarkers for isolation of articular cartilage progenitor cells. </w:t>
      </w:r>
      <w:r w:rsidRPr="00464C91">
        <w:rPr>
          <w:rFonts w:ascii="Times New Roman" w:hAnsi="Times New Roman" w:cs="Times New Roman"/>
          <w:i/>
          <w:sz w:val="24"/>
        </w:rPr>
        <w:t xml:space="preserve">J Histochem Cytochem. </w:t>
      </w:r>
      <w:r w:rsidRPr="00464C91">
        <w:rPr>
          <w:rFonts w:ascii="Times New Roman" w:hAnsi="Times New Roman" w:cs="Times New Roman"/>
          <w:sz w:val="24"/>
        </w:rPr>
        <w:t>2008;56(2):125-138.</w:t>
      </w:r>
      <w:bookmarkEnd w:id="38"/>
    </w:p>
    <w:p w14:paraId="6ACF84CD" w14:textId="2165FBF1" w:rsidR="00894572" w:rsidRPr="00464C91" w:rsidRDefault="00C210BD" w:rsidP="00464C91">
      <w:pPr>
        <w:spacing w:before="240" w:line="360" w:lineRule="auto"/>
        <w:rPr>
          <w:lang w:val="en-CA"/>
        </w:rPr>
      </w:pPr>
      <w:r w:rsidRPr="00464C91">
        <w:lastRenderedPageBreak/>
        <w:fldChar w:fldCharType="end"/>
      </w:r>
    </w:p>
    <w:p w14:paraId="667A7EB4" w14:textId="3B41EA8A" w:rsidR="005A4306" w:rsidRPr="00464C91" w:rsidRDefault="005A4306" w:rsidP="005A4306">
      <w:pPr>
        <w:pStyle w:val="Mainsubheadings"/>
        <w:spacing w:after="160"/>
        <w:rPr>
          <w:lang w:val="en-CA"/>
        </w:rPr>
      </w:pPr>
      <w:r w:rsidRPr="00464C91">
        <w:rPr>
          <w:lang w:val="en-CA"/>
        </w:rPr>
        <w:t>Figures</w:t>
      </w:r>
    </w:p>
    <w:p w14:paraId="045BB87B" w14:textId="77777777" w:rsidR="005A4306" w:rsidRPr="00464C91" w:rsidRDefault="005A4306" w:rsidP="005A4306">
      <w:r w:rsidRPr="00464C91">
        <w:t xml:space="preserve">Figure 1: (A) Three protocols used to investigate the effect of lyophilisation on the degree of GAG depletion in cartilage. (1) Treatment prior to lyophilisation. This is the </w:t>
      </w:r>
      <w:proofErr w:type="gramStart"/>
      <w:r w:rsidRPr="00464C91">
        <w:t>most commonly used</w:t>
      </w:r>
      <w:proofErr w:type="gramEnd"/>
      <w:r w:rsidRPr="00464C91">
        <w:t xml:space="preserve"> protocol in literature, (2) treatment following lyophilisation, and (3) treatment following lyophilisation and rehydration. Wet weights of all the samples were measured at the beginning and post treatment dry weights were measured at the end. Normalised weights (post treatment dry weight/wet weight) were compared to see the effect of lyophilisation on the degree of GAG depletion in cartilage samples. (B) Protocol used to determine the effect of treatment on mass loss. Pre-treatment dry weight and post treatment dry weights were measured and compared to see the effect of treatment on dry weight of the cartilage samples.</w:t>
      </w:r>
    </w:p>
    <w:p w14:paraId="4DC0E82D" w14:textId="77777777" w:rsidR="005A4306" w:rsidRPr="00464C91" w:rsidRDefault="005A4306" w:rsidP="005A4306">
      <w:r w:rsidRPr="00464C91">
        <w:t>Figure 2. Normalised weights (post treatment dry weight/wet weight). (1) Treatment prior to lyophilisation, (2) treatment following lyophilisation, and (3) treatment following lyophilisation and rehydration. N = 15 per group, # indicates p &lt; 0.05.</w:t>
      </w:r>
    </w:p>
    <w:p w14:paraId="7C97E79A" w14:textId="77777777" w:rsidR="005A4306" w:rsidRPr="00464C91" w:rsidRDefault="005A4306" w:rsidP="005A4306">
      <w:r w:rsidRPr="00464C91">
        <w:t xml:space="preserve">Figure 3: </w:t>
      </w:r>
      <w:proofErr w:type="spellStart"/>
      <w:r w:rsidRPr="00464C91">
        <w:t>sGAG</w:t>
      </w:r>
      <w:proofErr w:type="spellEnd"/>
      <w:r w:rsidRPr="00464C91">
        <w:t xml:space="preserve"> content of the bovine (a) articular, (b) auricular, (c) meniscal and (d) nasal cartilage samples after enzymatic treatments. N = 6/group, * indicates p &lt; 0.05 compared to the control group, # indicates p &lt; 0.05 compared to the corresponding blank group. </w:t>
      </w:r>
      <w:proofErr w:type="spellStart"/>
      <w:r w:rsidRPr="00464C91">
        <w:t>GdnHCl</w:t>
      </w:r>
      <w:proofErr w:type="spellEnd"/>
      <w:r w:rsidRPr="00464C91">
        <w:t xml:space="preserve">: Guanidine hydrochloride. NB. y-axis range is different for each plot due to large differences between cartilage types. Pre-treatment dry weights were used to normalise the </w:t>
      </w:r>
      <w:proofErr w:type="spellStart"/>
      <w:r w:rsidRPr="00464C91">
        <w:t>sGAG</w:t>
      </w:r>
      <w:proofErr w:type="spellEnd"/>
      <w:r w:rsidRPr="00464C91">
        <w:t xml:space="preserve"> contents.</w:t>
      </w:r>
    </w:p>
    <w:p w14:paraId="6A9CF64E" w14:textId="1ADE1745" w:rsidR="005A4306" w:rsidRDefault="005A4306" w:rsidP="005A4306">
      <w:r w:rsidRPr="00464C91" w:rsidDel="000053BF">
        <w:t xml:space="preserve"> </w:t>
      </w:r>
      <w:r w:rsidRPr="00464C91">
        <w:rPr>
          <w:bCs/>
        </w:rPr>
        <w:t>Figure 4:</w:t>
      </w:r>
      <w:r w:rsidRPr="00464C91">
        <w:rPr>
          <w:rFonts w:eastAsiaTheme="minorEastAsia"/>
          <w:bCs/>
          <w:color w:val="000000" w:themeColor="text1"/>
          <w:kern w:val="24"/>
          <w:sz w:val="21"/>
          <w:szCs w:val="21"/>
          <w:lang w:eastAsia="en-AU"/>
        </w:rPr>
        <w:t xml:space="preserve"> </w:t>
      </w:r>
      <w:r w:rsidRPr="00464C91">
        <w:rPr>
          <w:bCs/>
        </w:rPr>
        <w:t xml:space="preserve">Histological Safranin-O staining </w:t>
      </w:r>
      <w:r w:rsidR="00865DD9" w:rsidRPr="00464C91">
        <w:rPr>
          <w:bCs/>
        </w:rPr>
        <w:t xml:space="preserve">of </w:t>
      </w:r>
      <w:r w:rsidRPr="00464C91">
        <w:rPr>
          <w:bCs/>
        </w:rPr>
        <w:t xml:space="preserve">cartilage ECM. </w:t>
      </w:r>
      <w:r w:rsidRPr="00464C91">
        <w:t>Control and actively treated cartilage samples for (A) articular</w:t>
      </w:r>
      <w:r w:rsidR="00CA7AC4" w:rsidRPr="00464C91">
        <w:t xml:space="preserve">; </w:t>
      </w:r>
      <w:r w:rsidR="00CA7AC4" w:rsidRPr="00F0638B">
        <w:t>deep zone</w:t>
      </w:r>
      <w:r w:rsidRPr="00F0638B">
        <w:t>, (B)</w:t>
      </w:r>
      <w:r w:rsidRPr="00464C91">
        <w:t xml:space="preserve"> auricular, (C) meniscal and (D) nasal cartilage indicating presence of </w:t>
      </w:r>
      <w:proofErr w:type="spellStart"/>
      <w:r w:rsidRPr="00464C91">
        <w:rPr>
          <w:bCs/>
        </w:rPr>
        <w:t>sGAG</w:t>
      </w:r>
      <w:proofErr w:type="spellEnd"/>
      <w:r w:rsidRPr="00464C91">
        <w:rPr>
          <w:bCs/>
        </w:rPr>
        <w:t xml:space="preserve"> (pink/red). </w:t>
      </w:r>
      <w:r w:rsidRPr="00464C91">
        <w:t xml:space="preserve">Row (i, ii) native control, (iii, iv) </w:t>
      </w:r>
      <w:proofErr w:type="spellStart"/>
      <w:r w:rsidRPr="00464C91">
        <w:t>chondroitinase</w:t>
      </w:r>
      <w:proofErr w:type="spellEnd"/>
      <w:r w:rsidRPr="00464C91">
        <w:t xml:space="preserve"> ABC active, (v, vi) guanidine hydrochloride active, and (vii, viii) hyaluronidase </w:t>
      </w:r>
      <w:r w:rsidRPr="00464C91">
        <w:lastRenderedPageBreak/>
        <w:t xml:space="preserve">active. Black arrow heads indicate alignment of </w:t>
      </w:r>
      <w:proofErr w:type="spellStart"/>
      <w:r w:rsidRPr="00464C91">
        <w:t>sGAG</w:t>
      </w:r>
      <w:proofErr w:type="spellEnd"/>
      <w:r w:rsidRPr="00464C91">
        <w:t xml:space="preserve"> with collagen content in meniscal cartilage.</w:t>
      </w:r>
    </w:p>
    <w:p w14:paraId="36218DEB" w14:textId="5D5C6185" w:rsidR="00AD7FFD" w:rsidRDefault="003F62A7">
      <w:pPr>
        <w:spacing w:after="200" w:line="276" w:lineRule="auto"/>
        <w:jc w:val="left"/>
      </w:pPr>
      <w:r>
        <w:br w:type="page"/>
      </w:r>
    </w:p>
    <w:p w14:paraId="098867C2" w14:textId="478A350B" w:rsidR="005A4306" w:rsidRDefault="00AD7FFD" w:rsidP="0026295D">
      <w:pPr>
        <w:spacing w:before="240" w:line="360" w:lineRule="auto"/>
      </w:pPr>
      <w:r>
        <w:rPr>
          <w:noProof/>
          <w:lang w:val="nl-NL" w:eastAsia="nl-NL"/>
        </w:rPr>
        <w:lastRenderedPageBreak/>
        <w:drawing>
          <wp:anchor distT="0" distB="0" distL="114300" distR="114300" simplePos="0" relativeHeight="251658240" behindDoc="0" locked="0" layoutInCell="1" allowOverlap="1" wp14:anchorId="597143FB" wp14:editId="2933C37A">
            <wp:simplePos x="0" y="0"/>
            <wp:positionH relativeFrom="column">
              <wp:posOffset>0</wp:posOffset>
            </wp:positionH>
            <wp:positionV relativeFrom="paragraph">
              <wp:posOffset>0</wp:posOffset>
            </wp:positionV>
            <wp:extent cx="4950460" cy="3181350"/>
            <wp:effectExtent l="0" t="0" r="2540" b="0"/>
            <wp:wrapTopAndBottom/>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pic:nvPicPr>
                  <pic:blipFill rotWithShape="1">
                    <a:blip r:embed="rId12" cstate="print">
                      <a:extLst>
                        <a:ext uri="{28A0092B-C50C-407E-A947-70E740481C1C}">
                          <a14:useLocalDpi xmlns:a14="http://schemas.microsoft.com/office/drawing/2010/main" val="0"/>
                        </a:ext>
                      </a:extLst>
                    </a:blip>
                    <a:srcRect l="13627" b="61574"/>
                    <a:stretch/>
                  </pic:blipFill>
                  <pic:spPr bwMode="auto">
                    <a:xfrm>
                      <a:off x="0" y="0"/>
                      <a:ext cx="4950460" cy="3181350"/>
                    </a:xfrm>
                    <a:prstGeom prst="rect">
                      <a:avLst/>
                    </a:prstGeom>
                    <a:ln>
                      <a:noFill/>
                    </a:ln>
                    <a:extLst>
                      <a:ext uri="{53640926-AAD7-44D8-BBD7-CCE9431645EC}">
                        <a14:shadowObscured xmlns:a14="http://schemas.microsoft.com/office/drawing/2010/main"/>
                      </a:ext>
                    </a:extLst>
                  </pic:spPr>
                </pic:pic>
              </a:graphicData>
            </a:graphic>
          </wp:anchor>
        </w:drawing>
      </w:r>
      <w:r>
        <w:t>Figure 1</w:t>
      </w:r>
    </w:p>
    <w:p w14:paraId="1C21B214" w14:textId="74B2C3F7" w:rsidR="00AD7FFD" w:rsidRDefault="00AD7FFD" w:rsidP="0026295D">
      <w:pPr>
        <w:spacing w:before="240" w:line="360" w:lineRule="auto"/>
      </w:pPr>
      <w:r>
        <w:rPr>
          <w:noProof/>
          <w:lang w:val="nl-NL" w:eastAsia="nl-NL"/>
        </w:rPr>
        <w:drawing>
          <wp:inline distT="0" distB="0" distL="0" distR="0" wp14:anchorId="62FB268D" wp14:editId="01E80381">
            <wp:extent cx="3114675" cy="3533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3" cstate="print">
                      <a:extLst>
                        <a:ext uri="{28A0092B-C50C-407E-A947-70E740481C1C}">
                          <a14:useLocalDpi xmlns:a14="http://schemas.microsoft.com/office/drawing/2010/main" val="0"/>
                        </a:ext>
                      </a:extLst>
                    </a:blip>
                    <a:srcRect r="45657" b="57317"/>
                    <a:stretch/>
                  </pic:blipFill>
                  <pic:spPr bwMode="auto">
                    <a:xfrm>
                      <a:off x="0" y="0"/>
                      <a:ext cx="3114675" cy="3533775"/>
                    </a:xfrm>
                    <a:prstGeom prst="rect">
                      <a:avLst/>
                    </a:prstGeom>
                    <a:ln>
                      <a:noFill/>
                    </a:ln>
                    <a:extLst>
                      <a:ext uri="{53640926-AAD7-44D8-BBD7-CCE9431645EC}">
                        <a14:shadowObscured xmlns:a14="http://schemas.microsoft.com/office/drawing/2010/main"/>
                      </a:ext>
                    </a:extLst>
                  </pic:spPr>
                </pic:pic>
              </a:graphicData>
            </a:graphic>
          </wp:inline>
        </w:drawing>
      </w:r>
    </w:p>
    <w:p w14:paraId="0914CC40" w14:textId="3F91E827" w:rsidR="00AD7FFD" w:rsidRDefault="00AD7FFD" w:rsidP="0026295D">
      <w:pPr>
        <w:spacing w:before="240" w:line="360" w:lineRule="auto"/>
      </w:pPr>
      <w:r>
        <w:t>Figure 2</w:t>
      </w:r>
    </w:p>
    <w:p w14:paraId="5B83E819" w14:textId="04D56D0D" w:rsidR="00AD7FFD" w:rsidRDefault="00AD7FFD" w:rsidP="0026295D">
      <w:pPr>
        <w:spacing w:before="240" w:line="360" w:lineRule="auto"/>
      </w:pPr>
      <w:r>
        <w:rPr>
          <w:noProof/>
          <w:lang w:val="nl-NL" w:eastAsia="nl-NL"/>
        </w:rPr>
        <w:lastRenderedPageBreak/>
        <w:drawing>
          <wp:inline distT="0" distB="0" distL="0" distR="0" wp14:anchorId="701B4DEE" wp14:editId="57F7C2B8">
            <wp:extent cx="5181600" cy="6505575"/>
            <wp:effectExtent l="0" t="0" r="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rotWithShape="1">
                    <a:blip r:embed="rId14" cstate="print">
                      <a:extLst>
                        <a:ext uri="{28A0092B-C50C-407E-A947-70E740481C1C}">
                          <a14:useLocalDpi xmlns:a14="http://schemas.microsoft.com/office/drawing/2010/main" val="0"/>
                        </a:ext>
                      </a:extLst>
                    </a:blip>
                    <a:srcRect r="9594" b="21422"/>
                    <a:stretch/>
                  </pic:blipFill>
                  <pic:spPr bwMode="auto">
                    <a:xfrm>
                      <a:off x="0" y="0"/>
                      <a:ext cx="5181600" cy="6505575"/>
                    </a:xfrm>
                    <a:prstGeom prst="rect">
                      <a:avLst/>
                    </a:prstGeom>
                    <a:ln>
                      <a:noFill/>
                    </a:ln>
                    <a:extLst>
                      <a:ext uri="{53640926-AAD7-44D8-BBD7-CCE9431645EC}">
                        <a14:shadowObscured xmlns:a14="http://schemas.microsoft.com/office/drawing/2010/main"/>
                      </a:ext>
                    </a:extLst>
                  </pic:spPr>
                </pic:pic>
              </a:graphicData>
            </a:graphic>
          </wp:inline>
        </w:drawing>
      </w:r>
    </w:p>
    <w:p w14:paraId="0AC52C05" w14:textId="4F04AB51" w:rsidR="00AD7FFD" w:rsidRDefault="00AD7FFD" w:rsidP="0026295D">
      <w:pPr>
        <w:spacing w:before="240" w:line="360" w:lineRule="auto"/>
      </w:pPr>
      <w:r>
        <w:t>Figure 3</w:t>
      </w:r>
    </w:p>
    <w:p w14:paraId="7F7A2390" w14:textId="646BF64E" w:rsidR="00AD7FFD" w:rsidRDefault="00AD7FFD" w:rsidP="0026295D">
      <w:pPr>
        <w:spacing w:before="240" w:line="360" w:lineRule="auto"/>
      </w:pPr>
      <w:r>
        <w:rPr>
          <w:noProof/>
          <w:lang w:val="nl-NL" w:eastAsia="nl-NL"/>
        </w:rPr>
        <w:lastRenderedPageBreak/>
        <w:drawing>
          <wp:anchor distT="0" distB="0" distL="114300" distR="114300" simplePos="0" relativeHeight="251659264" behindDoc="0" locked="0" layoutInCell="1" allowOverlap="1" wp14:anchorId="1A6A68EA" wp14:editId="1FC4BECA">
            <wp:simplePos x="0" y="0"/>
            <wp:positionH relativeFrom="column">
              <wp:posOffset>0</wp:posOffset>
            </wp:positionH>
            <wp:positionV relativeFrom="paragraph">
              <wp:posOffset>0</wp:posOffset>
            </wp:positionV>
            <wp:extent cx="5763260" cy="8324850"/>
            <wp:effectExtent l="0" t="0" r="8890" b="0"/>
            <wp:wrapTopAndBottom/>
            <wp:docPr id="8" name="Picture 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Background patter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63260" cy="8324850"/>
                    </a:xfrm>
                    <a:prstGeom prst="rect">
                      <a:avLst/>
                    </a:prstGeom>
                  </pic:spPr>
                </pic:pic>
              </a:graphicData>
            </a:graphic>
            <wp14:sizeRelH relativeFrom="margin">
              <wp14:pctWidth>0</wp14:pctWidth>
            </wp14:sizeRelH>
            <wp14:sizeRelV relativeFrom="margin">
              <wp14:pctHeight>0</wp14:pctHeight>
            </wp14:sizeRelV>
          </wp:anchor>
        </w:drawing>
      </w:r>
      <w:r>
        <w:t>Figure 4</w:t>
      </w:r>
    </w:p>
    <w:sectPr w:rsidR="00AD7FFD" w:rsidSect="002710E2">
      <w:headerReference w:type="default" r:id="rId16"/>
      <w:footerReference w:type="default" r:id="rId17"/>
      <w:type w:val="continuous"/>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AFE470" w14:textId="77777777" w:rsidR="000D48CF" w:rsidRDefault="000D48CF" w:rsidP="00A345AE">
      <w:r>
        <w:separator/>
      </w:r>
    </w:p>
  </w:endnote>
  <w:endnote w:type="continuationSeparator" w:id="0">
    <w:p w14:paraId="32DB07AF" w14:textId="77777777" w:rsidR="000D48CF" w:rsidRDefault="000D48CF" w:rsidP="00A34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ETH Light">
    <w:altName w:val="Cambria"/>
    <w:charset w:val="00"/>
    <w:family w:val="auto"/>
    <w:pitch w:val="variable"/>
    <w:sig w:usb0="800000A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8251921"/>
      <w:docPartObj>
        <w:docPartGallery w:val="Page Numbers (Bottom of Page)"/>
        <w:docPartUnique/>
      </w:docPartObj>
    </w:sdtPr>
    <w:sdtEndPr/>
    <w:sdtContent>
      <w:p w14:paraId="18C06B80" w14:textId="27D32FC4" w:rsidR="00F1775D" w:rsidRDefault="00F1775D" w:rsidP="00A345AE">
        <w:pPr>
          <w:pStyle w:val="Footer"/>
        </w:pPr>
        <w:r>
          <w:fldChar w:fldCharType="begin"/>
        </w:r>
        <w:r>
          <w:instrText xml:space="preserve"> PAGE   \* MERGEFORMAT </w:instrText>
        </w:r>
        <w:r>
          <w:fldChar w:fldCharType="separate"/>
        </w:r>
        <w:r w:rsidR="00EE0D2D">
          <w:rPr>
            <w:noProof/>
          </w:rPr>
          <w:t>20</w:t>
        </w:r>
        <w:r>
          <w:rPr>
            <w:noProof/>
          </w:rPr>
          <w:fldChar w:fldCharType="end"/>
        </w:r>
      </w:p>
    </w:sdtContent>
  </w:sdt>
  <w:p w14:paraId="28E8C6E6" w14:textId="77777777" w:rsidR="00F1775D" w:rsidRDefault="00F1775D" w:rsidP="00A3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D0550D" w14:textId="77777777" w:rsidR="000D48CF" w:rsidRDefault="000D48CF" w:rsidP="00A345AE">
      <w:r>
        <w:separator/>
      </w:r>
    </w:p>
  </w:footnote>
  <w:footnote w:type="continuationSeparator" w:id="0">
    <w:p w14:paraId="15E4139C" w14:textId="77777777" w:rsidR="000D48CF" w:rsidRDefault="000D48CF" w:rsidP="00A345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B22A4A" w14:textId="54355EDC" w:rsidR="00F1775D" w:rsidRDefault="00F1775D" w:rsidP="00A345AE">
    <w:pPr>
      <w:pStyle w:val="Header"/>
    </w:pPr>
    <w:r>
      <w:fldChar w:fldCharType="begin"/>
    </w:r>
    <w:r>
      <w:instrText xml:space="preserve"> DATE  \@ "MMMM d, yyyy"  \* MERGEFORMAT </w:instrText>
    </w:r>
    <w:r>
      <w:fldChar w:fldCharType="separate"/>
    </w:r>
    <w:r w:rsidR="002710E2">
      <w:rPr>
        <w:noProof/>
      </w:rPr>
      <w:t>June 7, 202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37A9B"/>
    <w:multiLevelType w:val="hybridMultilevel"/>
    <w:tmpl w:val="CFE62B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6A68BF"/>
    <w:multiLevelType w:val="hybridMultilevel"/>
    <w:tmpl w:val="4C4C7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7A24E7"/>
    <w:multiLevelType w:val="hybridMultilevel"/>
    <w:tmpl w:val="FC141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23542"/>
    <w:multiLevelType w:val="hybridMultilevel"/>
    <w:tmpl w:val="B2C0F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6D176C2"/>
    <w:multiLevelType w:val="hybridMultilevel"/>
    <w:tmpl w:val="5184BB7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Arial"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7610AC2"/>
    <w:multiLevelType w:val="hybridMultilevel"/>
    <w:tmpl w:val="BD40D9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B0151"/>
    <w:multiLevelType w:val="hybridMultilevel"/>
    <w:tmpl w:val="6C406B4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26DE4B1F"/>
    <w:multiLevelType w:val="hybridMultilevel"/>
    <w:tmpl w:val="22EC02C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87A1A8B"/>
    <w:multiLevelType w:val="hybridMultilevel"/>
    <w:tmpl w:val="3768ED5C"/>
    <w:lvl w:ilvl="0" w:tplc="28F236AE">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A951E0"/>
    <w:multiLevelType w:val="hybridMultilevel"/>
    <w:tmpl w:val="875EB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BB7A5B"/>
    <w:multiLevelType w:val="hybridMultilevel"/>
    <w:tmpl w:val="77EC25E6"/>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1" w15:restartNumberingAfterBreak="0">
    <w:nsid w:val="2CC000C1"/>
    <w:multiLevelType w:val="hybridMultilevel"/>
    <w:tmpl w:val="10529D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51D5008"/>
    <w:multiLevelType w:val="hybridMultilevel"/>
    <w:tmpl w:val="254E9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A11D09"/>
    <w:multiLevelType w:val="hybridMultilevel"/>
    <w:tmpl w:val="64B6144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EA453EC"/>
    <w:multiLevelType w:val="hybridMultilevel"/>
    <w:tmpl w:val="142065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0D354C"/>
    <w:multiLevelType w:val="hybridMultilevel"/>
    <w:tmpl w:val="63C4F176"/>
    <w:lvl w:ilvl="0" w:tplc="E7D6C022">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516339"/>
    <w:multiLevelType w:val="hybridMultilevel"/>
    <w:tmpl w:val="911A3062"/>
    <w:lvl w:ilvl="0" w:tplc="08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3751C0"/>
    <w:multiLevelType w:val="hybridMultilevel"/>
    <w:tmpl w:val="61345D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AA5EFC"/>
    <w:multiLevelType w:val="hybridMultilevel"/>
    <w:tmpl w:val="B3F44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7E2291"/>
    <w:multiLevelType w:val="hybridMultilevel"/>
    <w:tmpl w:val="839A097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6F23978"/>
    <w:multiLevelType w:val="hybridMultilevel"/>
    <w:tmpl w:val="CCDEF974"/>
    <w:lvl w:ilvl="0" w:tplc="08090001">
      <w:start w:val="1"/>
      <w:numFmt w:val="bullet"/>
      <w:lvlText w:val=""/>
      <w:lvlJc w:val="left"/>
      <w:pPr>
        <w:ind w:left="1068" w:hanging="360"/>
      </w:pPr>
      <w:rPr>
        <w:rFonts w:ascii="Symbol" w:hAnsi="Symbol" w:hint="default"/>
      </w:rPr>
    </w:lvl>
    <w:lvl w:ilvl="1" w:tplc="08090003">
      <w:start w:val="1"/>
      <w:numFmt w:val="bullet"/>
      <w:lvlText w:val="o"/>
      <w:lvlJc w:val="left"/>
      <w:pPr>
        <w:ind w:left="1788" w:hanging="360"/>
      </w:pPr>
      <w:rPr>
        <w:rFonts w:ascii="Courier New" w:hAnsi="Courier New" w:cs="Arial"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Arial"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Arial" w:hint="default"/>
      </w:rPr>
    </w:lvl>
    <w:lvl w:ilvl="8" w:tplc="08090005" w:tentative="1">
      <w:start w:val="1"/>
      <w:numFmt w:val="bullet"/>
      <w:lvlText w:val=""/>
      <w:lvlJc w:val="left"/>
      <w:pPr>
        <w:ind w:left="6828" w:hanging="360"/>
      </w:pPr>
      <w:rPr>
        <w:rFonts w:ascii="Wingdings" w:hAnsi="Wingdings" w:hint="default"/>
      </w:rPr>
    </w:lvl>
  </w:abstractNum>
  <w:abstractNum w:abstractNumId="21" w15:restartNumberingAfterBreak="0">
    <w:nsid w:val="5CBE2F80"/>
    <w:multiLevelType w:val="hybridMultilevel"/>
    <w:tmpl w:val="64B6144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EFB14BD"/>
    <w:multiLevelType w:val="hybridMultilevel"/>
    <w:tmpl w:val="B5A06A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69B04BFD"/>
    <w:multiLevelType w:val="hybridMultilevel"/>
    <w:tmpl w:val="BF7A5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1A3B95"/>
    <w:multiLevelType w:val="hybridMultilevel"/>
    <w:tmpl w:val="EC5C4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3F51A0"/>
    <w:multiLevelType w:val="hybridMultilevel"/>
    <w:tmpl w:val="6D26D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565822"/>
    <w:multiLevelType w:val="hybridMultilevel"/>
    <w:tmpl w:val="6B60B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5F2BFA"/>
    <w:multiLevelType w:val="hybridMultilevel"/>
    <w:tmpl w:val="021402C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6765826"/>
    <w:multiLevelType w:val="hybridMultilevel"/>
    <w:tmpl w:val="41388DE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3"/>
  </w:num>
  <w:num w:numId="2">
    <w:abstractNumId w:val="26"/>
  </w:num>
  <w:num w:numId="3">
    <w:abstractNumId w:val="9"/>
  </w:num>
  <w:num w:numId="4">
    <w:abstractNumId w:val="25"/>
  </w:num>
  <w:num w:numId="5">
    <w:abstractNumId w:val="16"/>
  </w:num>
  <w:num w:numId="6">
    <w:abstractNumId w:val="17"/>
  </w:num>
  <w:num w:numId="7">
    <w:abstractNumId w:val="14"/>
  </w:num>
  <w:num w:numId="8">
    <w:abstractNumId w:val="10"/>
  </w:num>
  <w:num w:numId="9">
    <w:abstractNumId w:val="8"/>
  </w:num>
  <w:num w:numId="10">
    <w:abstractNumId w:val="27"/>
  </w:num>
  <w:num w:numId="11">
    <w:abstractNumId w:val="24"/>
  </w:num>
  <w:num w:numId="12">
    <w:abstractNumId w:val="5"/>
  </w:num>
  <w:num w:numId="13">
    <w:abstractNumId w:val="4"/>
  </w:num>
  <w:num w:numId="14">
    <w:abstractNumId w:val="19"/>
  </w:num>
  <w:num w:numId="15">
    <w:abstractNumId w:val="22"/>
  </w:num>
  <w:num w:numId="16">
    <w:abstractNumId w:val="6"/>
  </w:num>
  <w:num w:numId="17">
    <w:abstractNumId w:val="20"/>
  </w:num>
  <w:num w:numId="18">
    <w:abstractNumId w:val="1"/>
  </w:num>
  <w:num w:numId="19">
    <w:abstractNumId w:val="12"/>
  </w:num>
  <w:num w:numId="20">
    <w:abstractNumId w:val="18"/>
  </w:num>
  <w:num w:numId="21">
    <w:abstractNumId w:val="2"/>
  </w:num>
  <w:num w:numId="22">
    <w:abstractNumId w:val="7"/>
  </w:num>
  <w:num w:numId="23">
    <w:abstractNumId w:val="28"/>
  </w:num>
  <w:num w:numId="24">
    <w:abstractNumId w:val="0"/>
  </w:num>
  <w:num w:numId="25">
    <w:abstractNumId w:val="11"/>
  </w:num>
  <w:num w:numId="26">
    <w:abstractNumId w:val="3"/>
  </w:num>
  <w:num w:numId="27">
    <w:abstractNumId w:val="15"/>
  </w:num>
  <w:num w:numId="28">
    <w:abstractNumId w:val="13"/>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yMzM1MzEwNDYxMDdU0lEKTi0uzszPAykwqgUAT17xhywAAAA="/>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9ap5rdysaa9hef0f3x5addadf9tvrp9pdx&quot;&gt;bioelectronics-Converted-Saved-Saved-Saved&lt;record-ids&gt;&lt;item&gt;7799&lt;/item&gt;&lt;item&gt;8327&lt;/item&gt;&lt;item&gt;8368&lt;/item&gt;&lt;item&gt;8384&lt;/item&gt;&lt;item&gt;8785&lt;/item&gt;&lt;/record-ids&gt;&lt;/item&gt;&lt;/Libraries&gt;"/>
  </w:docVars>
  <w:rsids>
    <w:rsidRoot w:val="008D2585"/>
    <w:rsid w:val="00000166"/>
    <w:rsid w:val="00000A69"/>
    <w:rsid w:val="000016DE"/>
    <w:rsid w:val="00001B99"/>
    <w:rsid w:val="00001E6C"/>
    <w:rsid w:val="00002203"/>
    <w:rsid w:val="00002350"/>
    <w:rsid w:val="0000246C"/>
    <w:rsid w:val="00002A59"/>
    <w:rsid w:val="00002D51"/>
    <w:rsid w:val="0000407C"/>
    <w:rsid w:val="00004133"/>
    <w:rsid w:val="0000504D"/>
    <w:rsid w:val="000051DC"/>
    <w:rsid w:val="000053BF"/>
    <w:rsid w:val="00007858"/>
    <w:rsid w:val="00007B20"/>
    <w:rsid w:val="00007B60"/>
    <w:rsid w:val="00007C9E"/>
    <w:rsid w:val="000100FA"/>
    <w:rsid w:val="000101E7"/>
    <w:rsid w:val="0001074A"/>
    <w:rsid w:val="00010895"/>
    <w:rsid w:val="00011531"/>
    <w:rsid w:val="0001153F"/>
    <w:rsid w:val="000125F6"/>
    <w:rsid w:val="000135BA"/>
    <w:rsid w:val="000135CA"/>
    <w:rsid w:val="000135E2"/>
    <w:rsid w:val="00017DB6"/>
    <w:rsid w:val="000208BA"/>
    <w:rsid w:val="00020C3C"/>
    <w:rsid w:val="000214C6"/>
    <w:rsid w:val="000219FD"/>
    <w:rsid w:val="000223EF"/>
    <w:rsid w:val="00022BC9"/>
    <w:rsid w:val="00022D9F"/>
    <w:rsid w:val="0002387A"/>
    <w:rsid w:val="0002424F"/>
    <w:rsid w:val="000247CD"/>
    <w:rsid w:val="0002481C"/>
    <w:rsid w:val="00025062"/>
    <w:rsid w:val="00025780"/>
    <w:rsid w:val="00026894"/>
    <w:rsid w:val="00026AE5"/>
    <w:rsid w:val="00026E29"/>
    <w:rsid w:val="00030009"/>
    <w:rsid w:val="00030747"/>
    <w:rsid w:val="00030FBD"/>
    <w:rsid w:val="00031260"/>
    <w:rsid w:val="0003210B"/>
    <w:rsid w:val="000323F9"/>
    <w:rsid w:val="0003289C"/>
    <w:rsid w:val="0003340D"/>
    <w:rsid w:val="000352AF"/>
    <w:rsid w:val="00035A10"/>
    <w:rsid w:val="00036907"/>
    <w:rsid w:val="00036FA2"/>
    <w:rsid w:val="00037A4B"/>
    <w:rsid w:val="000405D3"/>
    <w:rsid w:val="0004095E"/>
    <w:rsid w:val="00041A74"/>
    <w:rsid w:val="00041B1E"/>
    <w:rsid w:val="000431AF"/>
    <w:rsid w:val="00043FEF"/>
    <w:rsid w:val="00044AC4"/>
    <w:rsid w:val="00044E6B"/>
    <w:rsid w:val="00045080"/>
    <w:rsid w:val="000453B1"/>
    <w:rsid w:val="00045B65"/>
    <w:rsid w:val="00046278"/>
    <w:rsid w:val="000468D5"/>
    <w:rsid w:val="00046904"/>
    <w:rsid w:val="00046AA2"/>
    <w:rsid w:val="00046BA6"/>
    <w:rsid w:val="00046D47"/>
    <w:rsid w:val="00047F9C"/>
    <w:rsid w:val="000501BF"/>
    <w:rsid w:val="000507D9"/>
    <w:rsid w:val="00050B86"/>
    <w:rsid w:val="00050BAC"/>
    <w:rsid w:val="00052FE0"/>
    <w:rsid w:val="000530DD"/>
    <w:rsid w:val="000533E0"/>
    <w:rsid w:val="00053911"/>
    <w:rsid w:val="000542A1"/>
    <w:rsid w:val="0005466A"/>
    <w:rsid w:val="00054B33"/>
    <w:rsid w:val="000553D3"/>
    <w:rsid w:val="000562CD"/>
    <w:rsid w:val="000572A2"/>
    <w:rsid w:val="000577C8"/>
    <w:rsid w:val="00057D84"/>
    <w:rsid w:val="00061125"/>
    <w:rsid w:val="00064120"/>
    <w:rsid w:val="00064520"/>
    <w:rsid w:val="00064E08"/>
    <w:rsid w:val="00065312"/>
    <w:rsid w:val="000673B5"/>
    <w:rsid w:val="00067D11"/>
    <w:rsid w:val="00067EFB"/>
    <w:rsid w:val="00070A3C"/>
    <w:rsid w:val="000715B6"/>
    <w:rsid w:val="000718BB"/>
    <w:rsid w:val="00072204"/>
    <w:rsid w:val="00072D5C"/>
    <w:rsid w:val="00072DB1"/>
    <w:rsid w:val="00073660"/>
    <w:rsid w:val="000737E7"/>
    <w:rsid w:val="000745CF"/>
    <w:rsid w:val="00074FFB"/>
    <w:rsid w:val="00075D94"/>
    <w:rsid w:val="0007681F"/>
    <w:rsid w:val="00077BBA"/>
    <w:rsid w:val="00077D54"/>
    <w:rsid w:val="00077DFA"/>
    <w:rsid w:val="00077F8C"/>
    <w:rsid w:val="00080942"/>
    <w:rsid w:val="00080989"/>
    <w:rsid w:val="00081DD7"/>
    <w:rsid w:val="00082450"/>
    <w:rsid w:val="00082CE7"/>
    <w:rsid w:val="0008316F"/>
    <w:rsid w:val="00085C6D"/>
    <w:rsid w:val="00086635"/>
    <w:rsid w:val="000868E3"/>
    <w:rsid w:val="00091104"/>
    <w:rsid w:val="000914B4"/>
    <w:rsid w:val="000915EA"/>
    <w:rsid w:val="0009202C"/>
    <w:rsid w:val="000921D9"/>
    <w:rsid w:val="000923D8"/>
    <w:rsid w:val="00093B14"/>
    <w:rsid w:val="00093D7A"/>
    <w:rsid w:val="00093DB5"/>
    <w:rsid w:val="00093EB1"/>
    <w:rsid w:val="000941C4"/>
    <w:rsid w:val="000941D8"/>
    <w:rsid w:val="00095DD7"/>
    <w:rsid w:val="00095EB4"/>
    <w:rsid w:val="000967D9"/>
    <w:rsid w:val="000968B5"/>
    <w:rsid w:val="000A0958"/>
    <w:rsid w:val="000A09DB"/>
    <w:rsid w:val="000A0AB4"/>
    <w:rsid w:val="000A0B38"/>
    <w:rsid w:val="000A11B7"/>
    <w:rsid w:val="000A153F"/>
    <w:rsid w:val="000A1720"/>
    <w:rsid w:val="000A1AD6"/>
    <w:rsid w:val="000A2475"/>
    <w:rsid w:val="000A2C9B"/>
    <w:rsid w:val="000A2D8B"/>
    <w:rsid w:val="000A3B6A"/>
    <w:rsid w:val="000A40EB"/>
    <w:rsid w:val="000A4D9D"/>
    <w:rsid w:val="000A51CF"/>
    <w:rsid w:val="000A51DF"/>
    <w:rsid w:val="000A5B01"/>
    <w:rsid w:val="000A5BCC"/>
    <w:rsid w:val="000A5E7F"/>
    <w:rsid w:val="000A647A"/>
    <w:rsid w:val="000A688C"/>
    <w:rsid w:val="000A769D"/>
    <w:rsid w:val="000A7F85"/>
    <w:rsid w:val="000B0349"/>
    <w:rsid w:val="000B0A33"/>
    <w:rsid w:val="000B1231"/>
    <w:rsid w:val="000B12B7"/>
    <w:rsid w:val="000B1B5F"/>
    <w:rsid w:val="000B1CD1"/>
    <w:rsid w:val="000B2925"/>
    <w:rsid w:val="000B34D1"/>
    <w:rsid w:val="000B4133"/>
    <w:rsid w:val="000B48E5"/>
    <w:rsid w:val="000B560E"/>
    <w:rsid w:val="000B5F1C"/>
    <w:rsid w:val="000B6877"/>
    <w:rsid w:val="000C0A54"/>
    <w:rsid w:val="000C12EB"/>
    <w:rsid w:val="000C1DF5"/>
    <w:rsid w:val="000C3604"/>
    <w:rsid w:val="000C3DFE"/>
    <w:rsid w:val="000C46A2"/>
    <w:rsid w:val="000C5DF8"/>
    <w:rsid w:val="000C7530"/>
    <w:rsid w:val="000C7765"/>
    <w:rsid w:val="000D0508"/>
    <w:rsid w:val="000D0830"/>
    <w:rsid w:val="000D0AC5"/>
    <w:rsid w:val="000D0D18"/>
    <w:rsid w:val="000D1E3D"/>
    <w:rsid w:val="000D388F"/>
    <w:rsid w:val="000D45DF"/>
    <w:rsid w:val="000D4727"/>
    <w:rsid w:val="000D47B5"/>
    <w:rsid w:val="000D48CF"/>
    <w:rsid w:val="000D4C18"/>
    <w:rsid w:val="000D5D46"/>
    <w:rsid w:val="000D7243"/>
    <w:rsid w:val="000D762B"/>
    <w:rsid w:val="000D76B5"/>
    <w:rsid w:val="000D7A18"/>
    <w:rsid w:val="000E0ADE"/>
    <w:rsid w:val="000E0C96"/>
    <w:rsid w:val="000E12C8"/>
    <w:rsid w:val="000E1AF4"/>
    <w:rsid w:val="000E2CEB"/>
    <w:rsid w:val="000E3667"/>
    <w:rsid w:val="000E4EFF"/>
    <w:rsid w:val="000E6699"/>
    <w:rsid w:val="000E6820"/>
    <w:rsid w:val="000E6F94"/>
    <w:rsid w:val="000F0065"/>
    <w:rsid w:val="000F0714"/>
    <w:rsid w:val="000F1529"/>
    <w:rsid w:val="000F1796"/>
    <w:rsid w:val="000F22B6"/>
    <w:rsid w:val="000F2811"/>
    <w:rsid w:val="000F39C6"/>
    <w:rsid w:val="000F3DA1"/>
    <w:rsid w:val="000F4445"/>
    <w:rsid w:val="000F4E74"/>
    <w:rsid w:val="000F532D"/>
    <w:rsid w:val="000F6946"/>
    <w:rsid w:val="000F7838"/>
    <w:rsid w:val="000F7B98"/>
    <w:rsid w:val="00100139"/>
    <w:rsid w:val="0010066D"/>
    <w:rsid w:val="00100886"/>
    <w:rsid w:val="0010118D"/>
    <w:rsid w:val="00101C8F"/>
    <w:rsid w:val="00103B43"/>
    <w:rsid w:val="00103E65"/>
    <w:rsid w:val="0010504C"/>
    <w:rsid w:val="00105C45"/>
    <w:rsid w:val="00105CFD"/>
    <w:rsid w:val="00105E5C"/>
    <w:rsid w:val="00107F8A"/>
    <w:rsid w:val="00107F9F"/>
    <w:rsid w:val="0011179E"/>
    <w:rsid w:val="00111E89"/>
    <w:rsid w:val="00112EE4"/>
    <w:rsid w:val="001134DF"/>
    <w:rsid w:val="001135AC"/>
    <w:rsid w:val="00114436"/>
    <w:rsid w:val="001144AE"/>
    <w:rsid w:val="0011581F"/>
    <w:rsid w:val="00115CD1"/>
    <w:rsid w:val="00116A04"/>
    <w:rsid w:val="00116BD2"/>
    <w:rsid w:val="001176A5"/>
    <w:rsid w:val="00120516"/>
    <w:rsid w:val="001215CC"/>
    <w:rsid w:val="00121D62"/>
    <w:rsid w:val="0012236D"/>
    <w:rsid w:val="00123C36"/>
    <w:rsid w:val="00123E81"/>
    <w:rsid w:val="00124F73"/>
    <w:rsid w:val="0012554E"/>
    <w:rsid w:val="00125D6F"/>
    <w:rsid w:val="00126373"/>
    <w:rsid w:val="00130050"/>
    <w:rsid w:val="00131A4E"/>
    <w:rsid w:val="00133D9A"/>
    <w:rsid w:val="001368D1"/>
    <w:rsid w:val="00137FC4"/>
    <w:rsid w:val="00140055"/>
    <w:rsid w:val="001401B2"/>
    <w:rsid w:val="0014164B"/>
    <w:rsid w:val="00141E4F"/>
    <w:rsid w:val="00141E8E"/>
    <w:rsid w:val="001420F6"/>
    <w:rsid w:val="0014220B"/>
    <w:rsid w:val="0014247F"/>
    <w:rsid w:val="0014278E"/>
    <w:rsid w:val="001427DC"/>
    <w:rsid w:val="00142A8F"/>
    <w:rsid w:val="00146079"/>
    <w:rsid w:val="0014615B"/>
    <w:rsid w:val="001462F7"/>
    <w:rsid w:val="00147792"/>
    <w:rsid w:val="00147C65"/>
    <w:rsid w:val="00147FFC"/>
    <w:rsid w:val="001505C5"/>
    <w:rsid w:val="001516FB"/>
    <w:rsid w:val="00151790"/>
    <w:rsid w:val="001518E4"/>
    <w:rsid w:val="0015229C"/>
    <w:rsid w:val="00152F7A"/>
    <w:rsid w:val="001534DA"/>
    <w:rsid w:val="001543FB"/>
    <w:rsid w:val="001545A0"/>
    <w:rsid w:val="0015480B"/>
    <w:rsid w:val="00154957"/>
    <w:rsid w:val="00154F67"/>
    <w:rsid w:val="001565E3"/>
    <w:rsid w:val="00157595"/>
    <w:rsid w:val="001575F1"/>
    <w:rsid w:val="00157D95"/>
    <w:rsid w:val="00160125"/>
    <w:rsid w:val="001606C8"/>
    <w:rsid w:val="001608CA"/>
    <w:rsid w:val="00160E05"/>
    <w:rsid w:val="00163709"/>
    <w:rsid w:val="00164684"/>
    <w:rsid w:val="00165D4F"/>
    <w:rsid w:val="00170BA8"/>
    <w:rsid w:val="00171110"/>
    <w:rsid w:val="00171C0D"/>
    <w:rsid w:val="00172041"/>
    <w:rsid w:val="0017259E"/>
    <w:rsid w:val="00173D84"/>
    <w:rsid w:val="00174126"/>
    <w:rsid w:val="0017426E"/>
    <w:rsid w:val="0017529A"/>
    <w:rsid w:val="00176D9C"/>
    <w:rsid w:val="001770A3"/>
    <w:rsid w:val="0017729F"/>
    <w:rsid w:val="0018012A"/>
    <w:rsid w:val="00180AF1"/>
    <w:rsid w:val="0018178A"/>
    <w:rsid w:val="001818DA"/>
    <w:rsid w:val="00183A93"/>
    <w:rsid w:val="00183C82"/>
    <w:rsid w:val="00183D50"/>
    <w:rsid w:val="00183D70"/>
    <w:rsid w:val="00184A3B"/>
    <w:rsid w:val="0018554B"/>
    <w:rsid w:val="00185EB1"/>
    <w:rsid w:val="001867C2"/>
    <w:rsid w:val="001870B2"/>
    <w:rsid w:val="00187AE1"/>
    <w:rsid w:val="00187B0B"/>
    <w:rsid w:val="00187BCB"/>
    <w:rsid w:val="00190042"/>
    <w:rsid w:val="00190B65"/>
    <w:rsid w:val="00191772"/>
    <w:rsid w:val="001937EE"/>
    <w:rsid w:val="00195384"/>
    <w:rsid w:val="00195C39"/>
    <w:rsid w:val="0019612D"/>
    <w:rsid w:val="00196A3C"/>
    <w:rsid w:val="00197F9D"/>
    <w:rsid w:val="001A04DE"/>
    <w:rsid w:val="001A0C50"/>
    <w:rsid w:val="001A1124"/>
    <w:rsid w:val="001A1678"/>
    <w:rsid w:val="001A16B9"/>
    <w:rsid w:val="001A1873"/>
    <w:rsid w:val="001A1AC3"/>
    <w:rsid w:val="001A264E"/>
    <w:rsid w:val="001A29CC"/>
    <w:rsid w:val="001A3049"/>
    <w:rsid w:val="001A369E"/>
    <w:rsid w:val="001A577E"/>
    <w:rsid w:val="001A5954"/>
    <w:rsid w:val="001A5AED"/>
    <w:rsid w:val="001A6142"/>
    <w:rsid w:val="001A66AF"/>
    <w:rsid w:val="001B0B3B"/>
    <w:rsid w:val="001B16A6"/>
    <w:rsid w:val="001B2712"/>
    <w:rsid w:val="001B278A"/>
    <w:rsid w:val="001B3B7F"/>
    <w:rsid w:val="001B3E06"/>
    <w:rsid w:val="001B4691"/>
    <w:rsid w:val="001B5B86"/>
    <w:rsid w:val="001B5F61"/>
    <w:rsid w:val="001B674E"/>
    <w:rsid w:val="001B6E69"/>
    <w:rsid w:val="001B7E31"/>
    <w:rsid w:val="001C09BE"/>
    <w:rsid w:val="001C1156"/>
    <w:rsid w:val="001C1C07"/>
    <w:rsid w:val="001C3219"/>
    <w:rsid w:val="001C32E6"/>
    <w:rsid w:val="001C3E55"/>
    <w:rsid w:val="001C5853"/>
    <w:rsid w:val="001C5E42"/>
    <w:rsid w:val="001C6272"/>
    <w:rsid w:val="001C6ECD"/>
    <w:rsid w:val="001D1FB4"/>
    <w:rsid w:val="001D1FBD"/>
    <w:rsid w:val="001D40D9"/>
    <w:rsid w:val="001D42CD"/>
    <w:rsid w:val="001D47C9"/>
    <w:rsid w:val="001D48CE"/>
    <w:rsid w:val="001D4FBF"/>
    <w:rsid w:val="001D661A"/>
    <w:rsid w:val="001D6BCF"/>
    <w:rsid w:val="001D6C61"/>
    <w:rsid w:val="001D7BF5"/>
    <w:rsid w:val="001D7C9A"/>
    <w:rsid w:val="001E0393"/>
    <w:rsid w:val="001E0523"/>
    <w:rsid w:val="001E06E2"/>
    <w:rsid w:val="001E1729"/>
    <w:rsid w:val="001E1A79"/>
    <w:rsid w:val="001E1B41"/>
    <w:rsid w:val="001E24F0"/>
    <w:rsid w:val="001E24F8"/>
    <w:rsid w:val="001E31E7"/>
    <w:rsid w:val="001E3B06"/>
    <w:rsid w:val="001E4921"/>
    <w:rsid w:val="001E5F54"/>
    <w:rsid w:val="001E7D52"/>
    <w:rsid w:val="001F0996"/>
    <w:rsid w:val="001F0ABB"/>
    <w:rsid w:val="001F0D74"/>
    <w:rsid w:val="001F0DB4"/>
    <w:rsid w:val="001F168B"/>
    <w:rsid w:val="001F179C"/>
    <w:rsid w:val="001F1858"/>
    <w:rsid w:val="001F23B4"/>
    <w:rsid w:val="001F2642"/>
    <w:rsid w:val="001F27E5"/>
    <w:rsid w:val="001F28B3"/>
    <w:rsid w:val="001F3858"/>
    <w:rsid w:val="001F446F"/>
    <w:rsid w:val="001F4D4B"/>
    <w:rsid w:val="001F5318"/>
    <w:rsid w:val="001F6954"/>
    <w:rsid w:val="001F75BA"/>
    <w:rsid w:val="002000D6"/>
    <w:rsid w:val="002011C7"/>
    <w:rsid w:val="002022D5"/>
    <w:rsid w:val="002031D0"/>
    <w:rsid w:val="00204061"/>
    <w:rsid w:val="002045C5"/>
    <w:rsid w:val="00204A69"/>
    <w:rsid w:val="0020672C"/>
    <w:rsid w:val="00207AD9"/>
    <w:rsid w:val="00210274"/>
    <w:rsid w:val="00210436"/>
    <w:rsid w:val="00210D95"/>
    <w:rsid w:val="00210E3A"/>
    <w:rsid w:val="0021284C"/>
    <w:rsid w:val="00214F3E"/>
    <w:rsid w:val="0021599F"/>
    <w:rsid w:val="00216AC1"/>
    <w:rsid w:val="00216E2C"/>
    <w:rsid w:val="00221445"/>
    <w:rsid w:val="00221D96"/>
    <w:rsid w:val="00222144"/>
    <w:rsid w:val="0022257C"/>
    <w:rsid w:val="00222EF0"/>
    <w:rsid w:val="00223337"/>
    <w:rsid w:val="00223A8A"/>
    <w:rsid w:val="00223E90"/>
    <w:rsid w:val="002247AA"/>
    <w:rsid w:val="0022490D"/>
    <w:rsid w:val="00225E97"/>
    <w:rsid w:val="00225F7E"/>
    <w:rsid w:val="00226176"/>
    <w:rsid w:val="0022629C"/>
    <w:rsid w:val="00230BEF"/>
    <w:rsid w:val="00231576"/>
    <w:rsid w:val="002315D2"/>
    <w:rsid w:val="00231C1D"/>
    <w:rsid w:val="00231F09"/>
    <w:rsid w:val="00232E65"/>
    <w:rsid w:val="00232F2C"/>
    <w:rsid w:val="00233F2D"/>
    <w:rsid w:val="002340BF"/>
    <w:rsid w:val="002347EA"/>
    <w:rsid w:val="00234E26"/>
    <w:rsid w:val="002353E4"/>
    <w:rsid w:val="002365E7"/>
    <w:rsid w:val="00237519"/>
    <w:rsid w:val="00237677"/>
    <w:rsid w:val="00237E39"/>
    <w:rsid w:val="002418B6"/>
    <w:rsid w:val="00241BC5"/>
    <w:rsid w:val="0024228A"/>
    <w:rsid w:val="00242D4E"/>
    <w:rsid w:val="00243654"/>
    <w:rsid w:val="00243938"/>
    <w:rsid w:val="00243CE9"/>
    <w:rsid w:val="00243D06"/>
    <w:rsid w:val="00243E93"/>
    <w:rsid w:val="00244241"/>
    <w:rsid w:val="00244419"/>
    <w:rsid w:val="002454CF"/>
    <w:rsid w:val="00245585"/>
    <w:rsid w:val="00246BAA"/>
    <w:rsid w:val="00246D85"/>
    <w:rsid w:val="00250E9C"/>
    <w:rsid w:val="0025105B"/>
    <w:rsid w:val="00251BF3"/>
    <w:rsid w:val="00251DFF"/>
    <w:rsid w:val="0025212C"/>
    <w:rsid w:val="00253A1B"/>
    <w:rsid w:val="0025621B"/>
    <w:rsid w:val="00260E45"/>
    <w:rsid w:val="00260F26"/>
    <w:rsid w:val="00261606"/>
    <w:rsid w:val="00261B6A"/>
    <w:rsid w:val="00261D5D"/>
    <w:rsid w:val="0026295D"/>
    <w:rsid w:val="00262B4F"/>
    <w:rsid w:val="00262BF9"/>
    <w:rsid w:val="00262C6C"/>
    <w:rsid w:val="0026426B"/>
    <w:rsid w:val="002649C0"/>
    <w:rsid w:val="00265B1A"/>
    <w:rsid w:val="00266AFB"/>
    <w:rsid w:val="002710E2"/>
    <w:rsid w:val="002717EF"/>
    <w:rsid w:val="002719B8"/>
    <w:rsid w:val="002725C1"/>
    <w:rsid w:val="002727BD"/>
    <w:rsid w:val="00272DA6"/>
    <w:rsid w:val="00273919"/>
    <w:rsid w:val="00274095"/>
    <w:rsid w:val="002743F7"/>
    <w:rsid w:val="002746E8"/>
    <w:rsid w:val="00274E33"/>
    <w:rsid w:val="00275AB9"/>
    <w:rsid w:val="00277080"/>
    <w:rsid w:val="00277767"/>
    <w:rsid w:val="00277C52"/>
    <w:rsid w:val="00277C81"/>
    <w:rsid w:val="00280CB4"/>
    <w:rsid w:val="00280FB7"/>
    <w:rsid w:val="002812DF"/>
    <w:rsid w:val="002815CC"/>
    <w:rsid w:val="00281709"/>
    <w:rsid w:val="002824DD"/>
    <w:rsid w:val="00283245"/>
    <w:rsid w:val="00283AE7"/>
    <w:rsid w:val="0028415B"/>
    <w:rsid w:val="00284274"/>
    <w:rsid w:val="00284C6B"/>
    <w:rsid w:val="00284D5F"/>
    <w:rsid w:val="0028551E"/>
    <w:rsid w:val="00287565"/>
    <w:rsid w:val="0028799E"/>
    <w:rsid w:val="0029055F"/>
    <w:rsid w:val="00290C42"/>
    <w:rsid w:val="00291E19"/>
    <w:rsid w:val="002927D6"/>
    <w:rsid w:val="00292A79"/>
    <w:rsid w:val="00292A7A"/>
    <w:rsid w:val="00292B45"/>
    <w:rsid w:val="00292D58"/>
    <w:rsid w:val="00292E73"/>
    <w:rsid w:val="0029312C"/>
    <w:rsid w:val="00295AF2"/>
    <w:rsid w:val="00295CAE"/>
    <w:rsid w:val="00295D93"/>
    <w:rsid w:val="00295E2B"/>
    <w:rsid w:val="00295FD2"/>
    <w:rsid w:val="0029610B"/>
    <w:rsid w:val="00297FB1"/>
    <w:rsid w:val="002A0760"/>
    <w:rsid w:val="002A0A82"/>
    <w:rsid w:val="002A1AB4"/>
    <w:rsid w:val="002A1D4E"/>
    <w:rsid w:val="002A1D66"/>
    <w:rsid w:val="002A399B"/>
    <w:rsid w:val="002A3C91"/>
    <w:rsid w:val="002A3F95"/>
    <w:rsid w:val="002A4202"/>
    <w:rsid w:val="002A441E"/>
    <w:rsid w:val="002A4BE4"/>
    <w:rsid w:val="002A4EEC"/>
    <w:rsid w:val="002A5A0C"/>
    <w:rsid w:val="002A601F"/>
    <w:rsid w:val="002A672C"/>
    <w:rsid w:val="002A727B"/>
    <w:rsid w:val="002A7709"/>
    <w:rsid w:val="002B06A2"/>
    <w:rsid w:val="002B11A1"/>
    <w:rsid w:val="002B2C45"/>
    <w:rsid w:val="002B2E54"/>
    <w:rsid w:val="002B3051"/>
    <w:rsid w:val="002B33C3"/>
    <w:rsid w:val="002B3E1E"/>
    <w:rsid w:val="002B429F"/>
    <w:rsid w:val="002B4D5D"/>
    <w:rsid w:val="002B5379"/>
    <w:rsid w:val="002B53C3"/>
    <w:rsid w:val="002B58ED"/>
    <w:rsid w:val="002B5C2D"/>
    <w:rsid w:val="002B61CB"/>
    <w:rsid w:val="002B6FCD"/>
    <w:rsid w:val="002B7151"/>
    <w:rsid w:val="002C02E1"/>
    <w:rsid w:val="002C038A"/>
    <w:rsid w:val="002C1002"/>
    <w:rsid w:val="002C11C3"/>
    <w:rsid w:val="002C1E87"/>
    <w:rsid w:val="002C2B4E"/>
    <w:rsid w:val="002C3538"/>
    <w:rsid w:val="002C42A1"/>
    <w:rsid w:val="002C448D"/>
    <w:rsid w:val="002C521F"/>
    <w:rsid w:val="002C5FD7"/>
    <w:rsid w:val="002C716E"/>
    <w:rsid w:val="002C76BA"/>
    <w:rsid w:val="002C7D24"/>
    <w:rsid w:val="002D035F"/>
    <w:rsid w:val="002D1089"/>
    <w:rsid w:val="002D1C5A"/>
    <w:rsid w:val="002D32C2"/>
    <w:rsid w:val="002D4466"/>
    <w:rsid w:val="002D4530"/>
    <w:rsid w:val="002D4B72"/>
    <w:rsid w:val="002D69F1"/>
    <w:rsid w:val="002D706A"/>
    <w:rsid w:val="002D764B"/>
    <w:rsid w:val="002D77AA"/>
    <w:rsid w:val="002D7F06"/>
    <w:rsid w:val="002E1943"/>
    <w:rsid w:val="002E2F1E"/>
    <w:rsid w:val="002E50AE"/>
    <w:rsid w:val="002E51DA"/>
    <w:rsid w:val="002E5672"/>
    <w:rsid w:val="002E5CC6"/>
    <w:rsid w:val="002E625A"/>
    <w:rsid w:val="002E67DE"/>
    <w:rsid w:val="002E6C0A"/>
    <w:rsid w:val="002E6FCD"/>
    <w:rsid w:val="002E766A"/>
    <w:rsid w:val="002F0B82"/>
    <w:rsid w:val="002F13BD"/>
    <w:rsid w:val="002F1501"/>
    <w:rsid w:val="002F15F5"/>
    <w:rsid w:val="002F227E"/>
    <w:rsid w:val="002F29FB"/>
    <w:rsid w:val="002F369C"/>
    <w:rsid w:val="002F42C9"/>
    <w:rsid w:val="002F4D9C"/>
    <w:rsid w:val="002F4E0F"/>
    <w:rsid w:val="002F4FC1"/>
    <w:rsid w:val="002F50BA"/>
    <w:rsid w:val="002F52C3"/>
    <w:rsid w:val="002F58FF"/>
    <w:rsid w:val="002F6691"/>
    <w:rsid w:val="002F6A70"/>
    <w:rsid w:val="002F6C81"/>
    <w:rsid w:val="002F6D07"/>
    <w:rsid w:val="002F73D2"/>
    <w:rsid w:val="002F74BD"/>
    <w:rsid w:val="003007BD"/>
    <w:rsid w:val="00300D13"/>
    <w:rsid w:val="00300D20"/>
    <w:rsid w:val="00300DCC"/>
    <w:rsid w:val="003015AF"/>
    <w:rsid w:val="00301ED2"/>
    <w:rsid w:val="003020AA"/>
    <w:rsid w:val="00302FF7"/>
    <w:rsid w:val="00303EA0"/>
    <w:rsid w:val="00304394"/>
    <w:rsid w:val="00305130"/>
    <w:rsid w:val="00305256"/>
    <w:rsid w:val="00305745"/>
    <w:rsid w:val="0030743C"/>
    <w:rsid w:val="00310277"/>
    <w:rsid w:val="003106BF"/>
    <w:rsid w:val="00310865"/>
    <w:rsid w:val="00310AAF"/>
    <w:rsid w:val="00310EA2"/>
    <w:rsid w:val="00310F8C"/>
    <w:rsid w:val="0031139F"/>
    <w:rsid w:val="00311A25"/>
    <w:rsid w:val="00311E9B"/>
    <w:rsid w:val="00311EDA"/>
    <w:rsid w:val="00312254"/>
    <w:rsid w:val="0031447D"/>
    <w:rsid w:val="003147C9"/>
    <w:rsid w:val="003150AA"/>
    <w:rsid w:val="003158E8"/>
    <w:rsid w:val="00316380"/>
    <w:rsid w:val="00316CED"/>
    <w:rsid w:val="00316F47"/>
    <w:rsid w:val="00317A25"/>
    <w:rsid w:val="003202D3"/>
    <w:rsid w:val="003207A2"/>
    <w:rsid w:val="00320CA0"/>
    <w:rsid w:val="003231E1"/>
    <w:rsid w:val="003239AB"/>
    <w:rsid w:val="003240DE"/>
    <w:rsid w:val="0032485E"/>
    <w:rsid w:val="00324E3E"/>
    <w:rsid w:val="00324E83"/>
    <w:rsid w:val="0032633D"/>
    <w:rsid w:val="0032653A"/>
    <w:rsid w:val="003269AC"/>
    <w:rsid w:val="00327B30"/>
    <w:rsid w:val="00327E5A"/>
    <w:rsid w:val="00330126"/>
    <w:rsid w:val="003313CB"/>
    <w:rsid w:val="00331967"/>
    <w:rsid w:val="00331DA5"/>
    <w:rsid w:val="003320BF"/>
    <w:rsid w:val="003326E9"/>
    <w:rsid w:val="0033283A"/>
    <w:rsid w:val="00333508"/>
    <w:rsid w:val="00333A98"/>
    <w:rsid w:val="00336E9C"/>
    <w:rsid w:val="00336FBA"/>
    <w:rsid w:val="0034092B"/>
    <w:rsid w:val="00340E2C"/>
    <w:rsid w:val="003412B4"/>
    <w:rsid w:val="00341DD1"/>
    <w:rsid w:val="0034220E"/>
    <w:rsid w:val="00342CAD"/>
    <w:rsid w:val="00343010"/>
    <w:rsid w:val="003430D4"/>
    <w:rsid w:val="00344025"/>
    <w:rsid w:val="003452F1"/>
    <w:rsid w:val="00346282"/>
    <w:rsid w:val="00346D31"/>
    <w:rsid w:val="003470E7"/>
    <w:rsid w:val="0034760A"/>
    <w:rsid w:val="00347CDE"/>
    <w:rsid w:val="003501AC"/>
    <w:rsid w:val="003501B8"/>
    <w:rsid w:val="0035290F"/>
    <w:rsid w:val="00352B7A"/>
    <w:rsid w:val="00352C21"/>
    <w:rsid w:val="0035367E"/>
    <w:rsid w:val="0035369F"/>
    <w:rsid w:val="003545F4"/>
    <w:rsid w:val="00354CFE"/>
    <w:rsid w:val="0035557F"/>
    <w:rsid w:val="003555C6"/>
    <w:rsid w:val="00355DA2"/>
    <w:rsid w:val="00355E3C"/>
    <w:rsid w:val="00355F33"/>
    <w:rsid w:val="00356630"/>
    <w:rsid w:val="003570DD"/>
    <w:rsid w:val="00357A0F"/>
    <w:rsid w:val="00360366"/>
    <w:rsid w:val="00360DD4"/>
    <w:rsid w:val="003625DF"/>
    <w:rsid w:val="0036329E"/>
    <w:rsid w:val="0036354F"/>
    <w:rsid w:val="00363C07"/>
    <w:rsid w:val="00363C6A"/>
    <w:rsid w:val="00364A1D"/>
    <w:rsid w:val="003652ED"/>
    <w:rsid w:val="00365C54"/>
    <w:rsid w:val="00366212"/>
    <w:rsid w:val="00366322"/>
    <w:rsid w:val="00366397"/>
    <w:rsid w:val="003669E0"/>
    <w:rsid w:val="00367097"/>
    <w:rsid w:val="00370981"/>
    <w:rsid w:val="0037388B"/>
    <w:rsid w:val="00374396"/>
    <w:rsid w:val="0037451D"/>
    <w:rsid w:val="0037475D"/>
    <w:rsid w:val="003748A3"/>
    <w:rsid w:val="003751EF"/>
    <w:rsid w:val="003752FC"/>
    <w:rsid w:val="00375C0B"/>
    <w:rsid w:val="00375EFF"/>
    <w:rsid w:val="0037614E"/>
    <w:rsid w:val="003762F9"/>
    <w:rsid w:val="003764F0"/>
    <w:rsid w:val="00376ECF"/>
    <w:rsid w:val="0037720D"/>
    <w:rsid w:val="00377AFB"/>
    <w:rsid w:val="00381239"/>
    <w:rsid w:val="00381968"/>
    <w:rsid w:val="00381F9A"/>
    <w:rsid w:val="003833A0"/>
    <w:rsid w:val="003842FB"/>
    <w:rsid w:val="00385C39"/>
    <w:rsid w:val="003868C9"/>
    <w:rsid w:val="00386DA4"/>
    <w:rsid w:val="003874D5"/>
    <w:rsid w:val="0038786D"/>
    <w:rsid w:val="00387EEE"/>
    <w:rsid w:val="003911ED"/>
    <w:rsid w:val="00391376"/>
    <w:rsid w:val="00391432"/>
    <w:rsid w:val="003914D0"/>
    <w:rsid w:val="00391D01"/>
    <w:rsid w:val="00392178"/>
    <w:rsid w:val="003927A7"/>
    <w:rsid w:val="00392C3C"/>
    <w:rsid w:val="00393A90"/>
    <w:rsid w:val="003942B4"/>
    <w:rsid w:val="00394648"/>
    <w:rsid w:val="003947C9"/>
    <w:rsid w:val="00395434"/>
    <w:rsid w:val="00395598"/>
    <w:rsid w:val="00395CFF"/>
    <w:rsid w:val="00395D33"/>
    <w:rsid w:val="00395FB5"/>
    <w:rsid w:val="00396385"/>
    <w:rsid w:val="00397044"/>
    <w:rsid w:val="003A00AE"/>
    <w:rsid w:val="003A01C1"/>
    <w:rsid w:val="003A0363"/>
    <w:rsid w:val="003A0FC9"/>
    <w:rsid w:val="003A1638"/>
    <w:rsid w:val="003A19C7"/>
    <w:rsid w:val="003A324E"/>
    <w:rsid w:val="003A330C"/>
    <w:rsid w:val="003A36D1"/>
    <w:rsid w:val="003A3F90"/>
    <w:rsid w:val="003A4186"/>
    <w:rsid w:val="003A4C3A"/>
    <w:rsid w:val="003A51AE"/>
    <w:rsid w:val="003A5701"/>
    <w:rsid w:val="003A5BE8"/>
    <w:rsid w:val="003A7D8C"/>
    <w:rsid w:val="003B0960"/>
    <w:rsid w:val="003B101F"/>
    <w:rsid w:val="003B1494"/>
    <w:rsid w:val="003B177F"/>
    <w:rsid w:val="003B3A67"/>
    <w:rsid w:val="003B3B9D"/>
    <w:rsid w:val="003B4554"/>
    <w:rsid w:val="003B5B92"/>
    <w:rsid w:val="003B6E4C"/>
    <w:rsid w:val="003B6FC1"/>
    <w:rsid w:val="003B7013"/>
    <w:rsid w:val="003C15A2"/>
    <w:rsid w:val="003C29E2"/>
    <w:rsid w:val="003C2E53"/>
    <w:rsid w:val="003C3110"/>
    <w:rsid w:val="003C328C"/>
    <w:rsid w:val="003C399A"/>
    <w:rsid w:val="003C4029"/>
    <w:rsid w:val="003C40E0"/>
    <w:rsid w:val="003C4B06"/>
    <w:rsid w:val="003C526C"/>
    <w:rsid w:val="003C54E6"/>
    <w:rsid w:val="003C571E"/>
    <w:rsid w:val="003C5FF0"/>
    <w:rsid w:val="003C63DD"/>
    <w:rsid w:val="003C6AB6"/>
    <w:rsid w:val="003C7784"/>
    <w:rsid w:val="003C7851"/>
    <w:rsid w:val="003C7E63"/>
    <w:rsid w:val="003D013C"/>
    <w:rsid w:val="003D0C4F"/>
    <w:rsid w:val="003D19D0"/>
    <w:rsid w:val="003D1ABA"/>
    <w:rsid w:val="003D30D4"/>
    <w:rsid w:val="003D327C"/>
    <w:rsid w:val="003D520C"/>
    <w:rsid w:val="003D602F"/>
    <w:rsid w:val="003D686A"/>
    <w:rsid w:val="003D6896"/>
    <w:rsid w:val="003E07B4"/>
    <w:rsid w:val="003E0817"/>
    <w:rsid w:val="003E0B4C"/>
    <w:rsid w:val="003E13C7"/>
    <w:rsid w:val="003E195D"/>
    <w:rsid w:val="003E27E7"/>
    <w:rsid w:val="003E2A1C"/>
    <w:rsid w:val="003E2CB1"/>
    <w:rsid w:val="003E3F73"/>
    <w:rsid w:val="003E4A43"/>
    <w:rsid w:val="003E4F1D"/>
    <w:rsid w:val="003E573D"/>
    <w:rsid w:val="003E7234"/>
    <w:rsid w:val="003E72BD"/>
    <w:rsid w:val="003E7500"/>
    <w:rsid w:val="003E7937"/>
    <w:rsid w:val="003F02D5"/>
    <w:rsid w:val="003F0707"/>
    <w:rsid w:val="003F0DED"/>
    <w:rsid w:val="003F31C5"/>
    <w:rsid w:val="003F36F6"/>
    <w:rsid w:val="003F39E8"/>
    <w:rsid w:val="003F4042"/>
    <w:rsid w:val="003F4852"/>
    <w:rsid w:val="003F5848"/>
    <w:rsid w:val="003F59A5"/>
    <w:rsid w:val="003F5BFC"/>
    <w:rsid w:val="003F5D4A"/>
    <w:rsid w:val="003F6069"/>
    <w:rsid w:val="003F62A7"/>
    <w:rsid w:val="003F641A"/>
    <w:rsid w:val="003F67A7"/>
    <w:rsid w:val="003F6CBE"/>
    <w:rsid w:val="003F7BBB"/>
    <w:rsid w:val="00400749"/>
    <w:rsid w:val="00401267"/>
    <w:rsid w:val="00401F07"/>
    <w:rsid w:val="004028DB"/>
    <w:rsid w:val="004036C6"/>
    <w:rsid w:val="004037A0"/>
    <w:rsid w:val="00403F61"/>
    <w:rsid w:val="004043AE"/>
    <w:rsid w:val="004056E1"/>
    <w:rsid w:val="00405C89"/>
    <w:rsid w:val="00405FB0"/>
    <w:rsid w:val="004068D5"/>
    <w:rsid w:val="00407A3C"/>
    <w:rsid w:val="00410CF5"/>
    <w:rsid w:val="00410D7A"/>
    <w:rsid w:val="00414275"/>
    <w:rsid w:val="00414E19"/>
    <w:rsid w:val="00414F69"/>
    <w:rsid w:val="00415F56"/>
    <w:rsid w:val="004161A1"/>
    <w:rsid w:val="00417672"/>
    <w:rsid w:val="00417A3E"/>
    <w:rsid w:val="00422231"/>
    <w:rsid w:val="00422BCD"/>
    <w:rsid w:val="00422E80"/>
    <w:rsid w:val="00423757"/>
    <w:rsid w:val="00423A12"/>
    <w:rsid w:val="00423F9B"/>
    <w:rsid w:val="00424CC8"/>
    <w:rsid w:val="00425EE1"/>
    <w:rsid w:val="00425F3A"/>
    <w:rsid w:val="00427520"/>
    <w:rsid w:val="00427732"/>
    <w:rsid w:val="00431F94"/>
    <w:rsid w:val="0043323E"/>
    <w:rsid w:val="004337D9"/>
    <w:rsid w:val="0043381C"/>
    <w:rsid w:val="0043456D"/>
    <w:rsid w:val="00434CF5"/>
    <w:rsid w:val="00434DC2"/>
    <w:rsid w:val="00435203"/>
    <w:rsid w:val="00435FAC"/>
    <w:rsid w:val="004368C0"/>
    <w:rsid w:val="004369C5"/>
    <w:rsid w:val="004369FF"/>
    <w:rsid w:val="00436B64"/>
    <w:rsid w:val="00437AFF"/>
    <w:rsid w:val="00437B0F"/>
    <w:rsid w:val="004410DD"/>
    <w:rsid w:val="00441EFF"/>
    <w:rsid w:val="00442096"/>
    <w:rsid w:val="00442448"/>
    <w:rsid w:val="004426FB"/>
    <w:rsid w:val="004427C0"/>
    <w:rsid w:val="00442AD6"/>
    <w:rsid w:val="004442C5"/>
    <w:rsid w:val="004447B9"/>
    <w:rsid w:val="004450B9"/>
    <w:rsid w:val="00445162"/>
    <w:rsid w:val="00445618"/>
    <w:rsid w:val="00445B8C"/>
    <w:rsid w:val="00445CE0"/>
    <w:rsid w:val="004464CB"/>
    <w:rsid w:val="0044791C"/>
    <w:rsid w:val="004501D4"/>
    <w:rsid w:val="00450795"/>
    <w:rsid w:val="004509B8"/>
    <w:rsid w:val="00450FA9"/>
    <w:rsid w:val="00451788"/>
    <w:rsid w:val="004527D8"/>
    <w:rsid w:val="00452D98"/>
    <w:rsid w:val="00455178"/>
    <w:rsid w:val="00455924"/>
    <w:rsid w:val="00456002"/>
    <w:rsid w:val="004566D3"/>
    <w:rsid w:val="004567C8"/>
    <w:rsid w:val="0045752A"/>
    <w:rsid w:val="00460315"/>
    <w:rsid w:val="00460759"/>
    <w:rsid w:val="004611B3"/>
    <w:rsid w:val="00461242"/>
    <w:rsid w:val="00461539"/>
    <w:rsid w:val="004616F1"/>
    <w:rsid w:val="00461CE6"/>
    <w:rsid w:val="0046358F"/>
    <w:rsid w:val="00463F10"/>
    <w:rsid w:val="00464525"/>
    <w:rsid w:val="00464B8A"/>
    <w:rsid w:val="00464BCC"/>
    <w:rsid w:val="00464C91"/>
    <w:rsid w:val="004650CC"/>
    <w:rsid w:val="00465393"/>
    <w:rsid w:val="00465427"/>
    <w:rsid w:val="00467980"/>
    <w:rsid w:val="004705B1"/>
    <w:rsid w:val="00470978"/>
    <w:rsid w:val="004716D2"/>
    <w:rsid w:val="00471FB7"/>
    <w:rsid w:val="004720ED"/>
    <w:rsid w:val="00472340"/>
    <w:rsid w:val="004733F7"/>
    <w:rsid w:val="004735B5"/>
    <w:rsid w:val="00473993"/>
    <w:rsid w:val="00473DB9"/>
    <w:rsid w:val="00473F0E"/>
    <w:rsid w:val="00474B17"/>
    <w:rsid w:val="00475B9F"/>
    <w:rsid w:val="00476F20"/>
    <w:rsid w:val="004774C2"/>
    <w:rsid w:val="00477EFF"/>
    <w:rsid w:val="00481915"/>
    <w:rsid w:val="00482306"/>
    <w:rsid w:val="00482DD1"/>
    <w:rsid w:val="00483028"/>
    <w:rsid w:val="004832B2"/>
    <w:rsid w:val="00483B75"/>
    <w:rsid w:val="00483E9F"/>
    <w:rsid w:val="004853D7"/>
    <w:rsid w:val="0048596F"/>
    <w:rsid w:val="00486139"/>
    <w:rsid w:val="00486BDC"/>
    <w:rsid w:val="004876EC"/>
    <w:rsid w:val="0049133B"/>
    <w:rsid w:val="00491374"/>
    <w:rsid w:val="00491DF5"/>
    <w:rsid w:val="00491F46"/>
    <w:rsid w:val="00493DBD"/>
    <w:rsid w:val="00493FC2"/>
    <w:rsid w:val="004945A4"/>
    <w:rsid w:val="00494785"/>
    <w:rsid w:val="00494867"/>
    <w:rsid w:val="0049538B"/>
    <w:rsid w:val="00496585"/>
    <w:rsid w:val="004966F5"/>
    <w:rsid w:val="00497173"/>
    <w:rsid w:val="0049731B"/>
    <w:rsid w:val="004A03D5"/>
    <w:rsid w:val="004A047F"/>
    <w:rsid w:val="004A06C2"/>
    <w:rsid w:val="004A0C80"/>
    <w:rsid w:val="004A2108"/>
    <w:rsid w:val="004A3372"/>
    <w:rsid w:val="004A3994"/>
    <w:rsid w:val="004A4C76"/>
    <w:rsid w:val="004A4CC1"/>
    <w:rsid w:val="004A5977"/>
    <w:rsid w:val="004A63B7"/>
    <w:rsid w:val="004A68EE"/>
    <w:rsid w:val="004A73E8"/>
    <w:rsid w:val="004B0677"/>
    <w:rsid w:val="004B096D"/>
    <w:rsid w:val="004B0A44"/>
    <w:rsid w:val="004B128A"/>
    <w:rsid w:val="004B1709"/>
    <w:rsid w:val="004B1CA4"/>
    <w:rsid w:val="004B2746"/>
    <w:rsid w:val="004B351C"/>
    <w:rsid w:val="004B366D"/>
    <w:rsid w:val="004B4B97"/>
    <w:rsid w:val="004B5EC2"/>
    <w:rsid w:val="004B6592"/>
    <w:rsid w:val="004B6B78"/>
    <w:rsid w:val="004B7B03"/>
    <w:rsid w:val="004B7E8F"/>
    <w:rsid w:val="004C05C8"/>
    <w:rsid w:val="004C14DD"/>
    <w:rsid w:val="004C1807"/>
    <w:rsid w:val="004C3062"/>
    <w:rsid w:val="004C3C03"/>
    <w:rsid w:val="004C3DF3"/>
    <w:rsid w:val="004C40C2"/>
    <w:rsid w:val="004C4E46"/>
    <w:rsid w:val="004C4E5E"/>
    <w:rsid w:val="004C509E"/>
    <w:rsid w:val="004C59A8"/>
    <w:rsid w:val="004D0AB2"/>
    <w:rsid w:val="004D170F"/>
    <w:rsid w:val="004D277C"/>
    <w:rsid w:val="004D2808"/>
    <w:rsid w:val="004D2DF0"/>
    <w:rsid w:val="004D3245"/>
    <w:rsid w:val="004D33BD"/>
    <w:rsid w:val="004D535D"/>
    <w:rsid w:val="004D5BF7"/>
    <w:rsid w:val="004D5C4B"/>
    <w:rsid w:val="004D6711"/>
    <w:rsid w:val="004D7781"/>
    <w:rsid w:val="004E09B1"/>
    <w:rsid w:val="004E1685"/>
    <w:rsid w:val="004E2292"/>
    <w:rsid w:val="004E22D9"/>
    <w:rsid w:val="004E2500"/>
    <w:rsid w:val="004E292D"/>
    <w:rsid w:val="004E308D"/>
    <w:rsid w:val="004E336B"/>
    <w:rsid w:val="004E3ECF"/>
    <w:rsid w:val="004E496A"/>
    <w:rsid w:val="004E5AFC"/>
    <w:rsid w:val="004E5BB2"/>
    <w:rsid w:val="004E6387"/>
    <w:rsid w:val="004E6404"/>
    <w:rsid w:val="004E6A77"/>
    <w:rsid w:val="004E711D"/>
    <w:rsid w:val="004E7BFD"/>
    <w:rsid w:val="004F014D"/>
    <w:rsid w:val="004F0F46"/>
    <w:rsid w:val="004F1452"/>
    <w:rsid w:val="004F18E4"/>
    <w:rsid w:val="004F1AAD"/>
    <w:rsid w:val="004F1C85"/>
    <w:rsid w:val="004F2AA7"/>
    <w:rsid w:val="004F307A"/>
    <w:rsid w:val="004F325B"/>
    <w:rsid w:val="004F3505"/>
    <w:rsid w:val="004F54EF"/>
    <w:rsid w:val="004F580F"/>
    <w:rsid w:val="004F5A1E"/>
    <w:rsid w:val="004F5DAB"/>
    <w:rsid w:val="004F605F"/>
    <w:rsid w:val="004F71E3"/>
    <w:rsid w:val="005004E2"/>
    <w:rsid w:val="00501DF0"/>
    <w:rsid w:val="0050237B"/>
    <w:rsid w:val="00502BC6"/>
    <w:rsid w:val="00503769"/>
    <w:rsid w:val="0050376E"/>
    <w:rsid w:val="00503892"/>
    <w:rsid w:val="00503C95"/>
    <w:rsid w:val="00504C10"/>
    <w:rsid w:val="00504F98"/>
    <w:rsid w:val="00506202"/>
    <w:rsid w:val="0050695E"/>
    <w:rsid w:val="0050790C"/>
    <w:rsid w:val="00510805"/>
    <w:rsid w:val="0051136D"/>
    <w:rsid w:val="0051141C"/>
    <w:rsid w:val="005116EB"/>
    <w:rsid w:val="00511DA9"/>
    <w:rsid w:val="005131B1"/>
    <w:rsid w:val="00513D2A"/>
    <w:rsid w:val="00514AA2"/>
    <w:rsid w:val="00516184"/>
    <w:rsid w:val="0051670F"/>
    <w:rsid w:val="00517264"/>
    <w:rsid w:val="00521792"/>
    <w:rsid w:val="00521937"/>
    <w:rsid w:val="00521A89"/>
    <w:rsid w:val="00522259"/>
    <w:rsid w:val="00522762"/>
    <w:rsid w:val="00523DFE"/>
    <w:rsid w:val="00523EFC"/>
    <w:rsid w:val="00524B8A"/>
    <w:rsid w:val="00526393"/>
    <w:rsid w:val="00526BE6"/>
    <w:rsid w:val="0052709B"/>
    <w:rsid w:val="005277AD"/>
    <w:rsid w:val="0053041A"/>
    <w:rsid w:val="0053065B"/>
    <w:rsid w:val="0053077F"/>
    <w:rsid w:val="00530B56"/>
    <w:rsid w:val="00531E32"/>
    <w:rsid w:val="00531E7A"/>
    <w:rsid w:val="005326A8"/>
    <w:rsid w:val="0053296F"/>
    <w:rsid w:val="00533CC8"/>
    <w:rsid w:val="00534556"/>
    <w:rsid w:val="00535354"/>
    <w:rsid w:val="00535BA2"/>
    <w:rsid w:val="00536CFB"/>
    <w:rsid w:val="0053706D"/>
    <w:rsid w:val="0054109B"/>
    <w:rsid w:val="00541EEE"/>
    <w:rsid w:val="0054239E"/>
    <w:rsid w:val="00542453"/>
    <w:rsid w:val="005433DE"/>
    <w:rsid w:val="00543896"/>
    <w:rsid w:val="00543E35"/>
    <w:rsid w:val="00544072"/>
    <w:rsid w:val="005440A1"/>
    <w:rsid w:val="005446A6"/>
    <w:rsid w:val="00544FB3"/>
    <w:rsid w:val="005459CE"/>
    <w:rsid w:val="005463F8"/>
    <w:rsid w:val="00547AB8"/>
    <w:rsid w:val="00551F02"/>
    <w:rsid w:val="00551F40"/>
    <w:rsid w:val="005520AF"/>
    <w:rsid w:val="00552D60"/>
    <w:rsid w:val="00553077"/>
    <w:rsid w:val="005533C9"/>
    <w:rsid w:val="00553785"/>
    <w:rsid w:val="00553F5D"/>
    <w:rsid w:val="005544CD"/>
    <w:rsid w:val="005557B6"/>
    <w:rsid w:val="00555B59"/>
    <w:rsid w:val="00556A6E"/>
    <w:rsid w:val="00556F94"/>
    <w:rsid w:val="005579F7"/>
    <w:rsid w:val="00557FF9"/>
    <w:rsid w:val="00560236"/>
    <w:rsid w:val="00560B4A"/>
    <w:rsid w:val="00561D79"/>
    <w:rsid w:val="00561DDE"/>
    <w:rsid w:val="005653C6"/>
    <w:rsid w:val="005654B0"/>
    <w:rsid w:val="00565A4D"/>
    <w:rsid w:val="00565A92"/>
    <w:rsid w:val="00565E1F"/>
    <w:rsid w:val="00567DED"/>
    <w:rsid w:val="00567FBB"/>
    <w:rsid w:val="005700E4"/>
    <w:rsid w:val="005703ED"/>
    <w:rsid w:val="00570FF7"/>
    <w:rsid w:val="00571204"/>
    <w:rsid w:val="0057294D"/>
    <w:rsid w:val="00572ABB"/>
    <w:rsid w:val="00573142"/>
    <w:rsid w:val="005742DA"/>
    <w:rsid w:val="00574D1E"/>
    <w:rsid w:val="005753B4"/>
    <w:rsid w:val="00575633"/>
    <w:rsid w:val="005770D2"/>
    <w:rsid w:val="00580BC7"/>
    <w:rsid w:val="0058122D"/>
    <w:rsid w:val="00582CE7"/>
    <w:rsid w:val="00583817"/>
    <w:rsid w:val="00583CD5"/>
    <w:rsid w:val="00583E9D"/>
    <w:rsid w:val="005843B6"/>
    <w:rsid w:val="00584415"/>
    <w:rsid w:val="00585645"/>
    <w:rsid w:val="00586298"/>
    <w:rsid w:val="00586907"/>
    <w:rsid w:val="005873E8"/>
    <w:rsid w:val="0058785F"/>
    <w:rsid w:val="00587D16"/>
    <w:rsid w:val="00587DCD"/>
    <w:rsid w:val="00590E73"/>
    <w:rsid w:val="00590F63"/>
    <w:rsid w:val="00591435"/>
    <w:rsid w:val="00591F34"/>
    <w:rsid w:val="00591F5D"/>
    <w:rsid w:val="00592193"/>
    <w:rsid w:val="00592980"/>
    <w:rsid w:val="00592F15"/>
    <w:rsid w:val="00593DB4"/>
    <w:rsid w:val="0059501F"/>
    <w:rsid w:val="00596A4F"/>
    <w:rsid w:val="00597011"/>
    <w:rsid w:val="00597D35"/>
    <w:rsid w:val="00597E42"/>
    <w:rsid w:val="00597F6B"/>
    <w:rsid w:val="005A08EB"/>
    <w:rsid w:val="005A0F1A"/>
    <w:rsid w:val="005A101A"/>
    <w:rsid w:val="005A11DC"/>
    <w:rsid w:val="005A1B5A"/>
    <w:rsid w:val="005A25EA"/>
    <w:rsid w:val="005A35FC"/>
    <w:rsid w:val="005A3E96"/>
    <w:rsid w:val="005A3F19"/>
    <w:rsid w:val="005A4306"/>
    <w:rsid w:val="005A4954"/>
    <w:rsid w:val="005A4D65"/>
    <w:rsid w:val="005A5E3D"/>
    <w:rsid w:val="005A5F91"/>
    <w:rsid w:val="005A639F"/>
    <w:rsid w:val="005A66BE"/>
    <w:rsid w:val="005A6854"/>
    <w:rsid w:val="005A7BAD"/>
    <w:rsid w:val="005B05E7"/>
    <w:rsid w:val="005B0D65"/>
    <w:rsid w:val="005B113B"/>
    <w:rsid w:val="005B18A0"/>
    <w:rsid w:val="005B1C16"/>
    <w:rsid w:val="005B2B27"/>
    <w:rsid w:val="005B2D4D"/>
    <w:rsid w:val="005B32C3"/>
    <w:rsid w:val="005B3316"/>
    <w:rsid w:val="005B388E"/>
    <w:rsid w:val="005B4D40"/>
    <w:rsid w:val="005B5224"/>
    <w:rsid w:val="005B5E2F"/>
    <w:rsid w:val="005B5EA9"/>
    <w:rsid w:val="005B6619"/>
    <w:rsid w:val="005B67E6"/>
    <w:rsid w:val="005B682C"/>
    <w:rsid w:val="005B72AF"/>
    <w:rsid w:val="005C0F68"/>
    <w:rsid w:val="005C1E80"/>
    <w:rsid w:val="005C2D8B"/>
    <w:rsid w:val="005C2F11"/>
    <w:rsid w:val="005C329F"/>
    <w:rsid w:val="005C3F2C"/>
    <w:rsid w:val="005C4229"/>
    <w:rsid w:val="005C4772"/>
    <w:rsid w:val="005C4960"/>
    <w:rsid w:val="005C61A1"/>
    <w:rsid w:val="005C6963"/>
    <w:rsid w:val="005C6D13"/>
    <w:rsid w:val="005C736B"/>
    <w:rsid w:val="005C7503"/>
    <w:rsid w:val="005C7758"/>
    <w:rsid w:val="005D046E"/>
    <w:rsid w:val="005D147C"/>
    <w:rsid w:val="005D3A6E"/>
    <w:rsid w:val="005D49E0"/>
    <w:rsid w:val="005D6730"/>
    <w:rsid w:val="005D79E2"/>
    <w:rsid w:val="005E025D"/>
    <w:rsid w:val="005E0448"/>
    <w:rsid w:val="005E0ABA"/>
    <w:rsid w:val="005E1415"/>
    <w:rsid w:val="005E15F5"/>
    <w:rsid w:val="005E2688"/>
    <w:rsid w:val="005E317A"/>
    <w:rsid w:val="005E3297"/>
    <w:rsid w:val="005E350B"/>
    <w:rsid w:val="005E388A"/>
    <w:rsid w:val="005E4014"/>
    <w:rsid w:val="005E413E"/>
    <w:rsid w:val="005E5174"/>
    <w:rsid w:val="005E5673"/>
    <w:rsid w:val="005E6281"/>
    <w:rsid w:val="005F071A"/>
    <w:rsid w:val="005F0780"/>
    <w:rsid w:val="005F07F2"/>
    <w:rsid w:val="005F08E2"/>
    <w:rsid w:val="005F3D02"/>
    <w:rsid w:val="005F4EDA"/>
    <w:rsid w:val="005F4FA8"/>
    <w:rsid w:val="005F751F"/>
    <w:rsid w:val="005F7BEB"/>
    <w:rsid w:val="00600769"/>
    <w:rsid w:val="00600C1E"/>
    <w:rsid w:val="006010E1"/>
    <w:rsid w:val="006011E1"/>
    <w:rsid w:val="006022A0"/>
    <w:rsid w:val="0060233E"/>
    <w:rsid w:val="0060527B"/>
    <w:rsid w:val="0060541D"/>
    <w:rsid w:val="0060600E"/>
    <w:rsid w:val="006062F3"/>
    <w:rsid w:val="006070AE"/>
    <w:rsid w:val="006072ED"/>
    <w:rsid w:val="0061012E"/>
    <w:rsid w:val="006101F2"/>
    <w:rsid w:val="006103C2"/>
    <w:rsid w:val="00611136"/>
    <w:rsid w:val="00612B75"/>
    <w:rsid w:val="00612DC7"/>
    <w:rsid w:val="00613253"/>
    <w:rsid w:val="006135A9"/>
    <w:rsid w:val="00614422"/>
    <w:rsid w:val="006148F6"/>
    <w:rsid w:val="00614D00"/>
    <w:rsid w:val="006152ED"/>
    <w:rsid w:val="00617444"/>
    <w:rsid w:val="0061789F"/>
    <w:rsid w:val="00617B6A"/>
    <w:rsid w:val="0062014A"/>
    <w:rsid w:val="00620B21"/>
    <w:rsid w:val="00621538"/>
    <w:rsid w:val="0062230A"/>
    <w:rsid w:val="006223F6"/>
    <w:rsid w:val="00623008"/>
    <w:rsid w:val="00623280"/>
    <w:rsid w:val="006235B4"/>
    <w:rsid w:val="006240B3"/>
    <w:rsid w:val="00624421"/>
    <w:rsid w:val="006263EC"/>
    <w:rsid w:val="006265DE"/>
    <w:rsid w:val="00626868"/>
    <w:rsid w:val="00626A47"/>
    <w:rsid w:val="00626C85"/>
    <w:rsid w:val="006271EC"/>
    <w:rsid w:val="00627450"/>
    <w:rsid w:val="00630944"/>
    <w:rsid w:val="006321AB"/>
    <w:rsid w:val="0063228F"/>
    <w:rsid w:val="00632C2D"/>
    <w:rsid w:val="006348B7"/>
    <w:rsid w:val="00635E5B"/>
    <w:rsid w:val="006363FC"/>
    <w:rsid w:val="0063671B"/>
    <w:rsid w:val="00636992"/>
    <w:rsid w:val="00636DD5"/>
    <w:rsid w:val="00637493"/>
    <w:rsid w:val="00640611"/>
    <w:rsid w:val="00640DD5"/>
    <w:rsid w:val="00641CA1"/>
    <w:rsid w:val="00641CBD"/>
    <w:rsid w:val="00641CCE"/>
    <w:rsid w:val="0064294F"/>
    <w:rsid w:val="00642E12"/>
    <w:rsid w:val="00643096"/>
    <w:rsid w:val="00645488"/>
    <w:rsid w:val="00645B9F"/>
    <w:rsid w:val="00646B7F"/>
    <w:rsid w:val="006470E5"/>
    <w:rsid w:val="00647875"/>
    <w:rsid w:val="00647CC1"/>
    <w:rsid w:val="0065139A"/>
    <w:rsid w:val="006515D6"/>
    <w:rsid w:val="00651851"/>
    <w:rsid w:val="00653147"/>
    <w:rsid w:val="006535E1"/>
    <w:rsid w:val="00654025"/>
    <w:rsid w:val="00655648"/>
    <w:rsid w:val="00655AD3"/>
    <w:rsid w:val="00657066"/>
    <w:rsid w:val="00657DE0"/>
    <w:rsid w:val="006608D1"/>
    <w:rsid w:val="006612EC"/>
    <w:rsid w:val="0066169D"/>
    <w:rsid w:val="00661F7A"/>
    <w:rsid w:val="00662787"/>
    <w:rsid w:val="00662F36"/>
    <w:rsid w:val="006634BA"/>
    <w:rsid w:val="0066438F"/>
    <w:rsid w:val="00664964"/>
    <w:rsid w:val="00665370"/>
    <w:rsid w:val="00665AE0"/>
    <w:rsid w:val="00665C16"/>
    <w:rsid w:val="006662F5"/>
    <w:rsid w:val="006667C1"/>
    <w:rsid w:val="00666F70"/>
    <w:rsid w:val="00666FEC"/>
    <w:rsid w:val="006679DE"/>
    <w:rsid w:val="00667E81"/>
    <w:rsid w:val="00670376"/>
    <w:rsid w:val="00671DFA"/>
    <w:rsid w:val="00672112"/>
    <w:rsid w:val="0067340D"/>
    <w:rsid w:val="00673A36"/>
    <w:rsid w:val="006748F4"/>
    <w:rsid w:val="006755A4"/>
    <w:rsid w:val="00675C59"/>
    <w:rsid w:val="006764A9"/>
    <w:rsid w:val="00681274"/>
    <w:rsid w:val="006832E2"/>
    <w:rsid w:val="00683371"/>
    <w:rsid w:val="006839C9"/>
    <w:rsid w:val="00683DE3"/>
    <w:rsid w:val="00685774"/>
    <w:rsid w:val="00687E4B"/>
    <w:rsid w:val="00687E5C"/>
    <w:rsid w:val="00690E1A"/>
    <w:rsid w:val="00691B8C"/>
    <w:rsid w:val="00692B75"/>
    <w:rsid w:val="00692C7B"/>
    <w:rsid w:val="00693829"/>
    <w:rsid w:val="0069429C"/>
    <w:rsid w:val="00695127"/>
    <w:rsid w:val="0069513A"/>
    <w:rsid w:val="0069526F"/>
    <w:rsid w:val="00695B83"/>
    <w:rsid w:val="00695CDC"/>
    <w:rsid w:val="00696572"/>
    <w:rsid w:val="006A0A2C"/>
    <w:rsid w:val="006A1469"/>
    <w:rsid w:val="006A3169"/>
    <w:rsid w:val="006A3AA0"/>
    <w:rsid w:val="006A499C"/>
    <w:rsid w:val="006A55E6"/>
    <w:rsid w:val="006A662F"/>
    <w:rsid w:val="006A6C4B"/>
    <w:rsid w:val="006A6F09"/>
    <w:rsid w:val="006A770A"/>
    <w:rsid w:val="006A7833"/>
    <w:rsid w:val="006B1127"/>
    <w:rsid w:val="006B1E54"/>
    <w:rsid w:val="006B2093"/>
    <w:rsid w:val="006B233F"/>
    <w:rsid w:val="006B2A5A"/>
    <w:rsid w:val="006B3D5F"/>
    <w:rsid w:val="006B429F"/>
    <w:rsid w:val="006B4896"/>
    <w:rsid w:val="006B5211"/>
    <w:rsid w:val="006B6E69"/>
    <w:rsid w:val="006B7611"/>
    <w:rsid w:val="006C22FB"/>
    <w:rsid w:val="006C27FD"/>
    <w:rsid w:val="006C40C1"/>
    <w:rsid w:val="006C419E"/>
    <w:rsid w:val="006C4360"/>
    <w:rsid w:val="006C473A"/>
    <w:rsid w:val="006C4BBF"/>
    <w:rsid w:val="006C545C"/>
    <w:rsid w:val="006C67FF"/>
    <w:rsid w:val="006C7761"/>
    <w:rsid w:val="006C77DC"/>
    <w:rsid w:val="006C7D8F"/>
    <w:rsid w:val="006D15CD"/>
    <w:rsid w:val="006D1B76"/>
    <w:rsid w:val="006D254D"/>
    <w:rsid w:val="006D2F49"/>
    <w:rsid w:val="006D3D5F"/>
    <w:rsid w:val="006D3E84"/>
    <w:rsid w:val="006D41AD"/>
    <w:rsid w:val="006D4768"/>
    <w:rsid w:val="006D49FD"/>
    <w:rsid w:val="006D5251"/>
    <w:rsid w:val="006D6AA5"/>
    <w:rsid w:val="006D713C"/>
    <w:rsid w:val="006D7149"/>
    <w:rsid w:val="006D71CE"/>
    <w:rsid w:val="006D7632"/>
    <w:rsid w:val="006E00C6"/>
    <w:rsid w:val="006E0544"/>
    <w:rsid w:val="006E0681"/>
    <w:rsid w:val="006E4D54"/>
    <w:rsid w:val="006E55E5"/>
    <w:rsid w:val="006E5FF8"/>
    <w:rsid w:val="006E634B"/>
    <w:rsid w:val="006E6599"/>
    <w:rsid w:val="006E6ADD"/>
    <w:rsid w:val="006E6D11"/>
    <w:rsid w:val="006E78BD"/>
    <w:rsid w:val="006F0817"/>
    <w:rsid w:val="006F08ED"/>
    <w:rsid w:val="006F0E76"/>
    <w:rsid w:val="006F112A"/>
    <w:rsid w:val="006F2421"/>
    <w:rsid w:val="006F34D0"/>
    <w:rsid w:val="006F3A87"/>
    <w:rsid w:val="006F4E54"/>
    <w:rsid w:val="006F5102"/>
    <w:rsid w:val="006F5633"/>
    <w:rsid w:val="006F6202"/>
    <w:rsid w:val="006F6598"/>
    <w:rsid w:val="006F6813"/>
    <w:rsid w:val="00701EBF"/>
    <w:rsid w:val="007028A3"/>
    <w:rsid w:val="00702B2D"/>
    <w:rsid w:val="00702EB5"/>
    <w:rsid w:val="00703967"/>
    <w:rsid w:val="00703BC3"/>
    <w:rsid w:val="007045CE"/>
    <w:rsid w:val="0070466B"/>
    <w:rsid w:val="0070524F"/>
    <w:rsid w:val="007055D9"/>
    <w:rsid w:val="00705F2B"/>
    <w:rsid w:val="0070613C"/>
    <w:rsid w:val="0070666B"/>
    <w:rsid w:val="00706AAD"/>
    <w:rsid w:val="00706C81"/>
    <w:rsid w:val="00707799"/>
    <w:rsid w:val="007077E6"/>
    <w:rsid w:val="0070799A"/>
    <w:rsid w:val="00707CC1"/>
    <w:rsid w:val="0071022D"/>
    <w:rsid w:val="00710862"/>
    <w:rsid w:val="007117A1"/>
    <w:rsid w:val="00711C31"/>
    <w:rsid w:val="007125E1"/>
    <w:rsid w:val="007129E6"/>
    <w:rsid w:val="007136D1"/>
    <w:rsid w:val="00713883"/>
    <w:rsid w:val="00713BE6"/>
    <w:rsid w:val="00714F23"/>
    <w:rsid w:val="007153EC"/>
    <w:rsid w:val="00715D26"/>
    <w:rsid w:val="00716517"/>
    <w:rsid w:val="0072152A"/>
    <w:rsid w:val="00721DCD"/>
    <w:rsid w:val="0072252A"/>
    <w:rsid w:val="00722748"/>
    <w:rsid w:val="0072282F"/>
    <w:rsid w:val="00723164"/>
    <w:rsid w:val="00723C70"/>
    <w:rsid w:val="0072409B"/>
    <w:rsid w:val="007243F8"/>
    <w:rsid w:val="00725054"/>
    <w:rsid w:val="007251EE"/>
    <w:rsid w:val="00726DCE"/>
    <w:rsid w:val="007272F8"/>
    <w:rsid w:val="00727C96"/>
    <w:rsid w:val="007300EC"/>
    <w:rsid w:val="00730238"/>
    <w:rsid w:val="007305F1"/>
    <w:rsid w:val="007314C6"/>
    <w:rsid w:val="00731695"/>
    <w:rsid w:val="00731CD8"/>
    <w:rsid w:val="00731DB3"/>
    <w:rsid w:val="00732862"/>
    <w:rsid w:val="007343CD"/>
    <w:rsid w:val="00734CE6"/>
    <w:rsid w:val="007356EA"/>
    <w:rsid w:val="00735CA3"/>
    <w:rsid w:val="00735E24"/>
    <w:rsid w:val="0073612E"/>
    <w:rsid w:val="00736477"/>
    <w:rsid w:val="00736AE0"/>
    <w:rsid w:val="00736CB1"/>
    <w:rsid w:val="00737008"/>
    <w:rsid w:val="00737271"/>
    <w:rsid w:val="0074016F"/>
    <w:rsid w:val="0074141C"/>
    <w:rsid w:val="00741ED7"/>
    <w:rsid w:val="0074296A"/>
    <w:rsid w:val="007432DF"/>
    <w:rsid w:val="00743AEE"/>
    <w:rsid w:val="00743D48"/>
    <w:rsid w:val="00743FD5"/>
    <w:rsid w:val="007451BB"/>
    <w:rsid w:val="00745366"/>
    <w:rsid w:val="00745D83"/>
    <w:rsid w:val="00745DEE"/>
    <w:rsid w:val="007470B6"/>
    <w:rsid w:val="00747451"/>
    <w:rsid w:val="007477CD"/>
    <w:rsid w:val="0075089C"/>
    <w:rsid w:val="00750E78"/>
    <w:rsid w:val="0075440E"/>
    <w:rsid w:val="00754447"/>
    <w:rsid w:val="00754E2E"/>
    <w:rsid w:val="00756011"/>
    <w:rsid w:val="0075609C"/>
    <w:rsid w:val="0075653F"/>
    <w:rsid w:val="00756773"/>
    <w:rsid w:val="00756AB7"/>
    <w:rsid w:val="00756D95"/>
    <w:rsid w:val="00756FE2"/>
    <w:rsid w:val="00757197"/>
    <w:rsid w:val="007603E8"/>
    <w:rsid w:val="00760DEE"/>
    <w:rsid w:val="007615FE"/>
    <w:rsid w:val="00762C20"/>
    <w:rsid w:val="00763B3E"/>
    <w:rsid w:val="007658A7"/>
    <w:rsid w:val="00766545"/>
    <w:rsid w:val="007666FD"/>
    <w:rsid w:val="00766E90"/>
    <w:rsid w:val="00767DA2"/>
    <w:rsid w:val="00767E20"/>
    <w:rsid w:val="007704C4"/>
    <w:rsid w:val="00771A6C"/>
    <w:rsid w:val="00771E48"/>
    <w:rsid w:val="00772F47"/>
    <w:rsid w:val="00772F73"/>
    <w:rsid w:val="007738D4"/>
    <w:rsid w:val="00773D4E"/>
    <w:rsid w:val="007765A8"/>
    <w:rsid w:val="00776B94"/>
    <w:rsid w:val="00776F36"/>
    <w:rsid w:val="00777CB1"/>
    <w:rsid w:val="00781735"/>
    <w:rsid w:val="00783BB9"/>
    <w:rsid w:val="00783FC3"/>
    <w:rsid w:val="00784D48"/>
    <w:rsid w:val="00784F89"/>
    <w:rsid w:val="00786803"/>
    <w:rsid w:val="007903B9"/>
    <w:rsid w:val="00790F9E"/>
    <w:rsid w:val="00791076"/>
    <w:rsid w:val="0079158B"/>
    <w:rsid w:val="00791E32"/>
    <w:rsid w:val="0079205F"/>
    <w:rsid w:val="00792250"/>
    <w:rsid w:val="00793B00"/>
    <w:rsid w:val="00793FA0"/>
    <w:rsid w:val="007944DB"/>
    <w:rsid w:val="00794D92"/>
    <w:rsid w:val="00795029"/>
    <w:rsid w:val="0079528F"/>
    <w:rsid w:val="00797A5C"/>
    <w:rsid w:val="00797A77"/>
    <w:rsid w:val="007A11D1"/>
    <w:rsid w:val="007A12B6"/>
    <w:rsid w:val="007A173F"/>
    <w:rsid w:val="007A200E"/>
    <w:rsid w:val="007A2DAC"/>
    <w:rsid w:val="007A3929"/>
    <w:rsid w:val="007A4E32"/>
    <w:rsid w:val="007A596A"/>
    <w:rsid w:val="007A5C7C"/>
    <w:rsid w:val="007A72F5"/>
    <w:rsid w:val="007B0146"/>
    <w:rsid w:val="007B0B59"/>
    <w:rsid w:val="007B1593"/>
    <w:rsid w:val="007B18DE"/>
    <w:rsid w:val="007B2638"/>
    <w:rsid w:val="007B2C88"/>
    <w:rsid w:val="007B33CA"/>
    <w:rsid w:val="007B37C1"/>
    <w:rsid w:val="007B5A34"/>
    <w:rsid w:val="007B5D49"/>
    <w:rsid w:val="007B5E49"/>
    <w:rsid w:val="007C0BFF"/>
    <w:rsid w:val="007C252D"/>
    <w:rsid w:val="007C2F9D"/>
    <w:rsid w:val="007C3CF8"/>
    <w:rsid w:val="007C443F"/>
    <w:rsid w:val="007C4A8D"/>
    <w:rsid w:val="007C4C1A"/>
    <w:rsid w:val="007C55ED"/>
    <w:rsid w:val="007C68E0"/>
    <w:rsid w:val="007C6E60"/>
    <w:rsid w:val="007C6EDD"/>
    <w:rsid w:val="007C76E3"/>
    <w:rsid w:val="007C7874"/>
    <w:rsid w:val="007D0142"/>
    <w:rsid w:val="007D1B41"/>
    <w:rsid w:val="007D20FE"/>
    <w:rsid w:val="007D3A7E"/>
    <w:rsid w:val="007D3CA7"/>
    <w:rsid w:val="007D4E94"/>
    <w:rsid w:val="007D5A7E"/>
    <w:rsid w:val="007D5D66"/>
    <w:rsid w:val="007D5DEC"/>
    <w:rsid w:val="007D5F44"/>
    <w:rsid w:val="007D6894"/>
    <w:rsid w:val="007D6EAD"/>
    <w:rsid w:val="007D7214"/>
    <w:rsid w:val="007E0473"/>
    <w:rsid w:val="007E09AB"/>
    <w:rsid w:val="007E0EAE"/>
    <w:rsid w:val="007E1B72"/>
    <w:rsid w:val="007E24E0"/>
    <w:rsid w:val="007E2676"/>
    <w:rsid w:val="007E2E6D"/>
    <w:rsid w:val="007E2FED"/>
    <w:rsid w:val="007E33D6"/>
    <w:rsid w:val="007E3C9F"/>
    <w:rsid w:val="007E59A3"/>
    <w:rsid w:val="007E65F8"/>
    <w:rsid w:val="007E7A6D"/>
    <w:rsid w:val="007E7B23"/>
    <w:rsid w:val="007F2075"/>
    <w:rsid w:val="007F2631"/>
    <w:rsid w:val="007F2C8A"/>
    <w:rsid w:val="007F52EC"/>
    <w:rsid w:val="007F5993"/>
    <w:rsid w:val="007F6DDE"/>
    <w:rsid w:val="007F7775"/>
    <w:rsid w:val="0080247E"/>
    <w:rsid w:val="00802854"/>
    <w:rsid w:val="00802C22"/>
    <w:rsid w:val="00802F44"/>
    <w:rsid w:val="008033FD"/>
    <w:rsid w:val="0080412B"/>
    <w:rsid w:val="00804535"/>
    <w:rsid w:val="008054C8"/>
    <w:rsid w:val="00805826"/>
    <w:rsid w:val="00805CA6"/>
    <w:rsid w:val="00805D1C"/>
    <w:rsid w:val="00806161"/>
    <w:rsid w:val="008062B3"/>
    <w:rsid w:val="00806F4B"/>
    <w:rsid w:val="00807217"/>
    <w:rsid w:val="008073D3"/>
    <w:rsid w:val="00807A45"/>
    <w:rsid w:val="00807B86"/>
    <w:rsid w:val="00807D7D"/>
    <w:rsid w:val="00811349"/>
    <w:rsid w:val="00812354"/>
    <w:rsid w:val="008133F9"/>
    <w:rsid w:val="00813A9A"/>
    <w:rsid w:val="00814174"/>
    <w:rsid w:val="008147D9"/>
    <w:rsid w:val="00815E24"/>
    <w:rsid w:val="0081669C"/>
    <w:rsid w:val="00816816"/>
    <w:rsid w:val="00817A8F"/>
    <w:rsid w:val="00820B8A"/>
    <w:rsid w:val="00820FE4"/>
    <w:rsid w:val="00821D91"/>
    <w:rsid w:val="008225D4"/>
    <w:rsid w:val="00822C15"/>
    <w:rsid w:val="00823555"/>
    <w:rsid w:val="008235BC"/>
    <w:rsid w:val="008238CB"/>
    <w:rsid w:val="00823A98"/>
    <w:rsid w:val="00824261"/>
    <w:rsid w:val="008243E6"/>
    <w:rsid w:val="00824AA1"/>
    <w:rsid w:val="00825564"/>
    <w:rsid w:val="00826034"/>
    <w:rsid w:val="008262FC"/>
    <w:rsid w:val="008263F6"/>
    <w:rsid w:val="008267D4"/>
    <w:rsid w:val="00827A50"/>
    <w:rsid w:val="0083040E"/>
    <w:rsid w:val="00830E3D"/>
    <w:rsid w:val="00830F49"/>
    <w:rsid w:val="00831169"/>
    <w:rsid w:val="00832DCD"/>
    <w:rsid w:val="00833495"/>
    <w:rsid w:val="00833BB2"/>
    <w:rsid w:val="0083472F"/>
    <w:rsid w:val="00834E29"/>
    <w:rsid w:val="00834EB0"/>
    <w:rsid w:val="008367FE"/>
    <w:rsid w:val="00840618"/>
    <w:rsid w:val="0084177D"/>
    <w:rsid w:val="00841BF4"/>
    <w:rsid w:val="00842693"/>
    <w:rsid w:val="00842EC3"/>
    <w:rsid w:val="0084404C"/>
    <w:rsid w:val="00844251"/>
    <w:rsid w:val="00844525"/>
    <w:rsid w:val="0084493C"/>
    <w:rsid w:val="00844AE1"/>
    <w:rsid w:val="0084520B"/>
    <w:rsid w:val="00845CF0"/>
    <w:rsid w:val="00845E4B"/>
    <w:rsid w:val="00845FA6"/>
    <w:rsid w:val="008465A0"/>
    <w:rsid w:val="0084661C"/>
    <w:rsid w:val="00846CB7"/>
    <w:rsid w:val="00847FC3"/>
    <w:rsid w:val="00850178"/>
    <w:rsid w:val="00850D39"/>
    <w:rsid w:val="00852CA3"/>
    <w:rsid w:val="00853FBA"/>
    <w:rsid w:val="008552A8"/>
    <w:rsid w:val="00855566"/>
    <w:rsid w:val="00855C48"/>
    <w:rsid w:val="00856075"/>
    <w:rsid w:val="00856A92"/>
    <w:rsid w:val="00856E5A"/>
    <w:rsid w:val="00856F5E"/>
    <w:rsid w:val="00857F3E"/>
    <w:rsid w:val="00857F41"/>
    <w:rsid w:val="00860561"/>
    <w:rsid w:val="00860605"/>
    <w:rsid w:val="00862223"/>
    <w:rsid w:val="0086261B"/>
    <w:rsid w:val="00862C8F"/>
    <w:rsid w:val="00865046"/>
    <w:rsid w:val="0086527B"/>
    <w:rsid w:val="00865405"/>
    <w:rsid w:val="00865DD9"/>
    <w:rsid w:val="008660B4"/>
    <w:rsid w:val="0086613F"/>
    <w:rsid w:val="008667CB"/>
    <w:rsid w:val="008667E5"/>
    <w:rsid w:val="00866E13"/>
    <w:rsid w:val="00866FA5"/>
    <w:rsid w:val="00867984"/>
    <w:rsid w:val="00870574"/>
    <w:rsid w:val="008706CA"/>
    <w:rsid w:val="008708C5"/>
    <w:rsid w:val="00870B73"/>
    <w:rsid w:val="0087170C"/>
    <w:rsid w:val="0087201A"/>
    <w:rsid w:val="008749D7"/>
    <w:rsid w:val="00874AC8"/>
    <w:rsid w:val="00874B03"/>
    <w:rsid w:val="00874DDA"/>
    <w:rsid w:val="0087597F"/>
    <w:rsid w:val="0087598C"/>
    <w:rsid w:val="00875B49"/>
    <w:rsid w:val="00875C0F"/>
    <w:rsid w:val="00875C5B"/>
    <w:rsid w:val="00875C93"/>
    <w:rsid w:val="00876398"/>
    <w:rsid w:val="00876D4D"/>
    <w:rsid w:val="00876FB7"/>
    <w:rsid w:val="00877B1C"/>
    <w:rsid w:val="00877CDD"/>
    <w:rsid w:val="008803B6"/>
    <w:rsid w:val="00881853"/>
    <w:rsid w:val="00882B40"/>
    <w:rsid w:val="00882CBE"/>
    <w:rsid w:val="00882CDB"/>
    <w:rsid w:val="00882F37"/>
    <w:rsid w:val="00883D44"/>
    <w:rsid w:val="00884224"/>
    <w:rsid w:val="008847DA"/>
    <w:rsid w:val="0088522B"/>
    <w:rsid w:val="008852B2"/>
    <w:rsid w:val="00885480"/>
    <w:rsid w:val="00885DB9"/>
    <w:rsid w:val="00885F5C"/>
    <w:rsid w:val="00885F9C"/>
    <w:rsid w:val="00887266"/>
    <w:rsid w:val="008909D9"/>
    <w:rsid w:val="00890CA9"/>
    <w:rsid w:val="00890E1F"/>
    <w:rsid w:val="00891129"/>
    <w:rsid w:val="0089127C"/>
    <w:rsid w:val="008915E1"/>
    <w:rsid w:val="00891711"/>
    <w:rsid w:val="00892688"/>
    <w:rsid w:val="00893369"/>
    <w:rsid w:val="00893826"/>
    <w:rsid w:val="00893D28"/>
    <w:rsid w:val="00894572"/>
    <w:rsid w:val="00896928"/>
    <w:rsid w:val="00897A38"/>
    <w:rsid w:val="00897A9A"/>
    <w:rsid w:val="00897CA8"/>
    <w:rsid w:val="008A0F76"/>
    <w:rsid w:val="008A2EA3"/>
    <w:rsid w:val="008A3067"/>
    <w:rsid w:val="008A4352"/>
    <w:rsid w:val="008A5109"/>
    <w:rsid w:val="008A7093"/>
    <w:rsid w:val="008A7EEA"/>
    <w:rsid w:val="008B0427"/>
    <w:rsid w:val="008B15CD"/>
    <w:rsid w:val="008B17CE"/>
    <w:rsid w:val="008B1FE9"/>
    <w:rsid w:val="008B255B"/>
    <w:rsid w:val="008B2944"/>
    <w:rsid w:val="008B3425"/>
    <w:rsid w:val="008B3C67"/>
    <w:rsid w:val="008B57FB"/>
    <w:rsid w:val="008B5856"/>
    <w:rsid w:val="008B6531"/>
    <w:rsid w:val="008B6F0B"/>
    <w:rsid w:val="008B7498"/>
    <w:rsid w:val="008B773D"/>
    <w:rsid w:val="008C032D"/>
    <w:rsid w:val="008C190A"/>
    <w:rsid w:val="008C1D2C"/>
    <w:rsid w:val="008C2C88"/>
    <w:rsid w:val="008C2EFE"/>
    <w:rsid w:val="008C331D"/>
    <w:rsid w:val="008C37D4"/>
    <w:rsid w:val="008C3A90"/>
    <w:rsid w:val="008C4692"/>
    <w:rsid w:val="008C5697"/>
    <w:rsid w:val="008C62A3"/>
    <w:rsid w:val="008C6463"/>
    <w:rsid w:val="008D00FD"/>
    <w:rsid w:val="008D08EA"/>
    <w:rsid w:val="008D0D9F"/>
    <w:rsid w:val="008D0F19"/>
    <w:rsid w:val="008D1541"/>
    <w:rsid w:val="008D2436"/>
    <w:rsid w:val="008D2504"/>
    <w:rsid w:val="008D2585"/>
    <w:rsid w:val="008D3E86"/>
    <w:rsid w:val="008D4003"/>
    <w:rsid w:val="008D428F"/>
    <w:rsid w:val="008D5032"/>
    <w:rsid w:val="008D522D"/>
    <w:rsid w:val="008D667E"/>
    <w:rsid w:val="008D7825"/>
    <w:rsid w:val="008E0751"/>
    <w:rsid w:val="008E2313"/>
    <w:rsid w:val="008E2374"/>
    <w:rsid w:val="008E243D"/>
    <w:rsid w:val="008E4120"/>
    <w:rsid w:val="008E431C"/>
    <w:rsid w:val="008E47C1"/>
    <w:rsid w:val="008E4E7A"/>
    <w:rsid w:val="008E5AB3"/>
    <w:rsid w:val="008E5FD4"/>
    <w:rsid w:val="008E6B45"/>
    <w:rsid w:val="008E726A"/>
    <w:rsid w:val="008E76F0"/>
    <w:rsid w:val="008E7E51"/>
    <w:rsid w:val="008F0A16"/>
    <w:rsid w:val="008F1250"/>
    <w:rsid w:val="008F1781"/>
    <w:rsid w:val="008F19E0"/>
    <w:rsid w:val="008F2E0B"/>
    <w:rsid w:val="008F45A1"/>
    <w:rsid w:val="008F4D6C"/>
    <w:rsid w:val="008F6C39"/>
    <w:rsid w:val="008F723E"/>
    <w:rsid w:val="008F7C72"/>
    <w:rsid w:val="008F7F64"/>
    <w:rsid w:val="00900AF8"/>
    <w:rsid w:val="00901DF6"/>
    <w:rsid w:val="009029C2"/>
    <w:rsid w:val="00903320"/>
    <w:rsid w:val="0090333A"/>
    <w:rsid w:val="00903957"/>
    <w:rsid w:val="00903D9A"/>
    <w:rsid w:val="009046D5"/>
    <w:rsid w:val="00904D82"/>
    <w:rsid w:val="009055DD"/>
    <w:rsid w:val="00905673"/>
    <w:rsid w:val="00906452"/>
    <w:rsid w:val="00907991"/>
    <w:rsid w:val="00907A0E"/>
    <w:rsid w:val="00907A84"/>
    <w:rsid w:val="0091021D"/>
    <w:rsid w:val="009108B5"/>
    <w:rsid w:val="009114D7"/>
    <w:rsid w:val="00911BE3"/>
    <w:rsid w:val="00911EE2"/>
    <w:rsid w:val="00912306"/>
    <w:rsid w:val="00912D7B"/>
    <w:rsid w:val="009131E3"/>
    <w:rsid w:val="00913E0B"/>
    <w:rsid w:val="00914BC5"/>
    <w:rsid w:val="00915A5B"/>
    <w:rsid w:val="00915BA4"/>
    <w:rsid w:val="00916A39"/>
    <w:rsid w:val="00917E63"/>
    <w:rsid w:val="00920D04"/>
    <w:rsid w:val="00920D5A"/>
    <w:rsid w:val="00921996"/>
    <w:rsid w:val="00921E55"/>
    <w:rsid w:val="009238D2"/>
    <w:rsid w:val="00923D68"/>
    <w:rsid w:val="00924320"/>
    <w:rsid w:val="00924539"/>
    <w:rsid w:val="00924994"/>
    <w:rsid w:val="00924BB8"/>
    <w:rsid w:val="00925532"/>
    <w:rsid w:val="00925F8C"/>
    <w:rsid w:val="009268ED"/>
    <w:rsid w:val="009272E9"/>
    <w:rsid w:val="00930182"/>
    <w:rsid w:val="00930BA1"/>
    <w:rsid w:val="009319D1"/>
    <w:rsid w:val="00931BE2"/>
    <w:rsid w:val="00931C92"/>
    <w:rsid w:val="00932054"/>
    <w:rsid w:val="00932714"/>
    <w:rsid w:val="00932838"/>
    <w:rsid w:val="00933351"/>
    <w:rsid w:val="00933656"/>
    <w:rsid w:val="00933DB5"/>
    <w:rsid w:val="00933E94"/>
    <w:rsid w:val="00934DA9"/>
    <w:rsid w:val="0093502A"/>
    <w:rsid w:val="00935243"/>
    <w:rsid w:val="00935AB1"/>
    <w:rsid w:val="00935D31"/>
    <w:rsid w:val="00937DF1"/>
    <w:rsid w:val="00937FE9"/>
    <w:rsid w:val="00941BE4"/>
    <w:rsid w:val="00941FE2"/>
    <w:rsid w:val="00942233"/>
    <w:rsid w:val="00942ADC"/>
    <w:rsid w:val="00942E9B"/>
    <w:rsid w:val="00942FD9"/>
    <w:rsid w:val="00944E03"/>
    <w:rsid w:val="00944F76"/>
    <w:rsid w:val="009450B2"/>
    <w:rsid w:val="009455C0"/>
    <w:rsid w:val="00946889"/>
    <w:rsid w:val="009473DF"/>
    <w:rsid w:val="009502DD"/>
    <w:rsid w:val="009504C3"/>
    <w:rsid w:val="00950977"/>
    <w:rsid w:val="0095325D"/>
    <w:rsid w:val="00953311"/>
    <w:rsid w:val="00953794"/>
    <w:rsid w:val="00953A7A"/>
    <w:rsid w:val="009549CF"/>
    <w:rsid w:val="00954C2A"/>
    <w:rsid w:val="00954CF0"/>
    <w:rsid w:val="00955ADC"/>
    <w:rsid w:val="00956117"/>
    <w:rsid w:val="0095654D"/>
    <w:rsid w:val="00956D20"/>
    <w:rsid w:val="00957270"/>
    <w:rsid w:val="0095782F"/>
    <w:rsid w:val="009607E7"/>
    <w:rsid w:val="00961AB1"/>
    <w:rsid w:val="00962662"/>
    <w:rsid w:val="0096272D"/>
    <w:rsid w:val="00965A6F"/>
    <w:rsid w:val="009662AE"/>
    <w:rsid w:val="00966BD3"/>
    <w:rsid w:val="00966BFC"/>
    <w:rsid w:val="00967182"/>
    <w:rsid w:val="009679E2"/>
    <w:rsid w:val="0097244F"/>
    <w:rsid w:val="00973CB9"/>
    <w:rsid w:val="0097434F"/>
    <w:rsid w:val="0097475A"/>
    <w:rsid w:val="00975322"/>
    <w:rsid w:val="00975F33"/>
    <w:rsid w:val="00976B08"/>
    <w:rsid w:val="00976FCA"/>
    <w:rsid w:val="00977DC1"/>
    <w:rsid w:val="00977E77"/>
    <w:rsid w:val="00980761"/>
    <w:rsid w:val="0098097B"/>
    <w:rsid w:val="00981BA2"/>
    <w:rsid w:val="00982DB5"/>
    <w:rsid w:val="009848C8"/>
    <w:rsid w:val="00984ECD"/>
    <w:rsid w:val="00985624"/>
    <w:rsid w:val="00985861"/>
    <w:rsid w:val="00985E2B"/>
    <w:rsid w:val="00987083"/>
    <w:rsid w:val="009877CB"/>
    <w:rsid w:val="00987C6A"/>
    <w:rsid w:val="0099087A"/>
    <w:rsid w:val="009911E6"/>
    <w:rsid w:val="00992C8E"/>
    <w:rsid w:val="00993C54"/>
    <w:rsid w:val="009958F7"/>
    <w:rsid w:val="00995B95"/>
    <w:rsid w:val="00995E91"/>
    <w:rsid w:val="009963AA"/>
    <w:rsid w:val="00996447"/>
    <w:rsid w:val="00996B84"/>
    <w:rsid w:val="009A0974"/>
    <w:rsid w:val="009A09BF"/>
    <w:rsid w:val="009A17F2"/>
    <w:rsid w:val="009A1E58"/>
    <w:rsid w:val="009A21D4"/>
    <w:rsid w:val="009A2ECF"/>
    <w:rsid w:val="009A2EDC"/>
    <w:rsid w:val="009A3371"/>
    <w:rsid w:val="009A35E7"/>
    <w:rsid w:val="009A3B5C"/>
    <w:rsid w:val="009A4662"/>
    <w:rsid w:val="009A570F"/>
    <w:rsid w:val="009A7258"/>
    <w:rsid w:val="009A75CE"/>
    <w:rsid w:val="009A7C19"/>
    <w:rsid w:val="009B0651"/>
    <w:rsid w:val="009B08AF"/>
    <w:rsid w:val="009B253E"/>
    <w:rsid w:val="009B2DD1"/>
    <w:rsid w:val="009B370A"/>
    <w:rsid w:val="009B47D9"/>
    <w:rsid w:val="009C01EB"/>
    <w:rsid w:val="009C0235"/>
    <w:rsid w:val="009C02FF"/>
    <w:rsid w:val="009C084B"/>
    <w:rsid w:val="009C28DC"/>
    <w:rsid w:val="009C296C"/>
    <w:rsid w:val="009C3BCA"/>
    <w:rsid w:val="009C4F7A"/>
    <w:rsid w:val="009C562F"/>
    <w:rsid w:val="009C5C69"/>
    <w:rsid w:val="009C62D8"/>
    <w:rsid w:val="009C7B89"/>
    <w:rsid w:val="009D02ED"/>
    <w:rsid w:val="009D0453"/>
    <w:rsid w:val="009D0B31"/>
    <w:rsid w:val="009D10A1"/>
    <w:rsid w:val="009D114C"/>
    <w:rsid w:val="009D20AC"/>
    <w:rsid w:val="009D2B30"/>
    <w:rsid w:val="009D39EC"/>
    <w:rsid w:val="009D3BE0"/>
    <w:rsid w:val="009D3E9A"/>
    <w:rsid w:val="009D4383"/>
    <w:rsid w:val="009D44CD"/>
    <w:rsid w:val="009D49C7"/>
    <w:rsid w:val="009D5806"/>
    <w:rsid w:val="009D5E67"/>
    <w:rsid w:val="009D677B"/>
    <w:rsid w:val="009D6E3A"/>
    <w:rsid w:val="009D7211"/>
    <w:rsid w:val="009D72A7"/>
    <w:rsid w:val="009D731E"/>
    <w:rsid w:val="009D7A8C"/>
    <w:rsid w:val="009E0287"/>
    <w:rsid w:val="009E0AD6"/>
    <w:rsid w:val="009E0EC6"/>
    <w:rsid w:val="009E0FCD"/>
    <w:rsid w:val="009E113F"/>
    <w:rsid w:val="009E12B3"/>
    <w:rsid w:val="009E2244"/>
    <w:rsid w:val="009E3558"/>
    <w:rsid w:val="009E42E5"/>
    <w:rsid w:val="009E461B"/>
    <w:rsid w:val="009E5447"/>
    <w:rsid w:val="009E5B19"/>
    <w:rsid w:val="009E5F4B"/>
    <w:rsid w:val="009E645E"/>
    <w:rsid w:val="009E662F"/>
    <w:rsid w:val="009E6CB5"/>
    <w:rsid w:val="009E7521"/>
    <w:rsid w:val="009F0852"/>
    <w:rsid w:val="009F0EE7"/>
    <w:rsid w:val="009F3604"/>
    <w:rsid w:val="009F3853"/>
    <w:rsid w:val="009F3E4E"/>
    <w:rsid w:val="009F40E1"/>
    <w:rsid w:val="009F41E1"/>
    <w:rsid w:val="009F42E5"/>
    <w:rsid w:val="009F4632"/>
    <w:rsid w:val="009F510F"/>
    <w:rsid w:val="009F56D0"/>
    <w:rsid w:val="009F5991"/>
    <w:rsid w:val="009F5ADA"/>
    <w:rsid w:val="009F6CAC"/>
    <w:rsid w:val="009F747A"/>
    <w:rsid w:val="009F7795"/>
    <w:rsid w:val="009F7AD0"/>
    <w:rsid w:val="00A00093"/>
    <w:rsid w:val="00A000E0"/>
    <w:rsid w:val="00A00BBD"/>
    <w:rsid w:val="00A00EFE"/>
    <w:rsid w:val="00A0164E"/>
    <w:rsid w:val="00A019CE"/>
    <w:rsid w:val="00A01BE2"/>
    <w:rsid w:val="00A036E8"/>
    <w:rsid w:val="00A04137"/>
    <w:rsid w:val="00A04B9B"/>
    <w:rsid w:val="00A04FB2"/>
    <w:rsid w:val="00A058F7"/>
    <w:rsid w:val="00A06D0C"/>
    <w:rsid w:val="00A07950"/>
    <w:rsid w:val="00A07E44"/>
    <w:rsid w:val="00A10435"/>
    <w:rsid w:val="00A10A7D"/>
    <w:rsid w:val="00A11A69"/>
    <w:rsid w:val="00A11A94"/>
    <w:rsid w:val="00A1270E"/>
    <w:rsid w:val="00A128EF"/>
    <w:rsid w:val="00A13F8D"/>
    <w:rsid w:val="00A14307"/>
    <w:rsid w:val="00A14FD2"/>
    <w:rsid w:val="00A151B7"/>
    <w:rsid w:val="00A15840"/>
    <w:rsid w:val="00A16148"/>
    <w:rsid w:val="00A174CF"/>
    <w:rsid w:val="00A2010B"/>
    <w:rsid w:val="00A21400"/>
    <w:rsid w:val="00A2161F"/>
    <w:rsid w:val="00A21829"/>
    <w:rsid w:val="00A22F33"/>
    <w:rsid w:val="00A23B53"/>
    <w:rsid w:val="00A24DF6"/>
    <w:rsid w:val="00A25CC2"/>
    <w:rsid w:val="00A26058"/>
    <w:rsid w:val="00A26600"/>
    <w:rsid w:val="00A271CF"/>
    <w:rsid w:val="00A3133C"/>
    <w:rsid w:val="00A3198F"/>
    <w:rsid w:val="00A31A7E"/>
    <w:rsid w:val="00A32687"/>
    <w:rsid w:val="00A32BE7"/>
    <w:rsid w:val="00A345AE"/>
    <w:rsid w:val="00A35178"/>
    <w:rsid w:val="00A374E8"/>
    <w:rsid w:val="00A408DF"/>
    <w:rsid w:val="00A42161"/>
    <w:rsid w:val="00A4232E"/>
    <w:rsid w:val="00A42801"/>
    <w:rsid w:val="00A42E9D"/>
    <w:rsid w:val="00A43E7C"/>
    <w:rsid w:val="00A4412F"/>
    <w:rsid w:val="00A44250"/>
    <w:rsid w:val="00A44859"/>
    <w:rsid w:val="00A460C3"/>
    <w:rsid w:val="00A467EC"/>
    <w:rsid w:val="00A46F25"/>
    <w:rsid w:val="00A47694"/>
    <w:rsid w:val="00A504A4"/>
    <w:rsid w:val="00A505DA"/>
    <w:rsid w:val="00A51966"/>
    <w:rsid w:val="00A51DB0"/>
    <w:rsid w:val="00A52D14"/>
    <w:rsid w:val="00A52DA5"/>
    <w:rsid w:val="00A53539"/>
    <w:rsid w:val="00A53A44"/>
    <w:rsid w:val="00A568DC"/>
    <w:rsid w:val="00A570A0"/>
    <w:rsid w:val="00A574E5"/>
    <w:rsid w:val="00A6076E"/>
    <w:rsid w:val="00A61801"/>
    <w:rsid w:val="00A6342E"/>
    <w:rsid w:val="00A639E4"/>
    <w:rsid w:val="00A64CB1"/>
    <w:rsid w:val="00A65DD5"/>
    <w:rsid w:val="00A66EE1"/>
    <w:rsid w:val="00A67651"/>
    <w:rsid w:val="00A67B1C"/>
    <w:rsid w:val="00A67C46"/>
    <w:rsid w:val="00A7085C"/>
    <w:rsid w:val="00A70DE9"/>
    <w:rsid w:val="00A71206"/>
    <w:rsid w:val="00A72C8A"/>
    <w:rsid w:val="00A72C9A"/>
    <w:rsid w:val="00A72D6C"/>
    <w:rsid w:val="00A732D3"/>
    <w:rsid w:val="00A74E7B"/>
    <w:rsid w:val="00A75615"/>
    <w:rsid w:val="00A7719E"/>
    <w:rsid w:val="00A80066"/>
    <w:rsid w:val="00A822E9"/>
    <w:rsid w:val="00A824B4"/>
    <w:rsid w:val="00A82A58"/>
    <w:rsid w:val="00A83ACD"/>
    <w:rsid w:val="00A8411D"/>
    <w:rsid w:val="00A8417E"/>
    <w:rsid w:val="00A843A0"/>
    <w:rsid w:val="00A859D7"/>
    <w:rsid w:val="00A87555"/>
    <w:rsid w:val="00A87F84"/>
    <w:rsid w:val="00A90697"/>
    <w:rsid w:val="00A91436"/>
    <w:rsid w:val="00A91583"/>
    <w:rsid w:val="00A91CA5"/>
    <w:rsid w:val="00A91CDA"/>
    <w:rsid w:val="00A92CA2"/>
    <w:rsid w:val="00A93C8A"/>
    <w:rsid w:val="00A94710"/>
    <w:rsid w:val="00A951BA"/>
    <w:rsid w:val="00A96251"/>
    <w:rsid w:val="00A964A8"/>
    <w:rsid w:val="00A970CC"/>
    <w:rsid w:val="00AA12B9"/>
    <w:rsid w:val="00AA19DA"/>
    <w:rsid w:val="00AA2484"/>
    <w:rsid w:val="00AA298E"/>
    <w:rsid w:val="00AA2A09"/>
    <w:rsid w:val="00AA2AE7"/>
    <w:rsid w:val="00AA41D5"/>
    <w:rsid w:val="00AA4D70"/>
    <w:rsid w:val="00AA5F00"/>
    <w:rsid w:val="00AA6DB1"/>
    <w:rsid w:val="00AA6DBC"/>
    <w:rsid w:val="00AA7054"/>
    <w:rsid w:val="00AA7703"/>
    <w:rsid w:val="00AA7C23"/>
    <w:rsid w:val="00AA7DAA"/>
    <w:rsid w:val="00AA7E15"/>
    <w:rsid w:val="00AB0C49"/>
    <w:rsid w:val="00AB0EBF"/>
    <w:rsid w:val="00AB2A92"/>
    <w:rsid w:val="00AB3B75"/>
    <w:rsid w:val="00AB5083"/>
    <w:rsid w:val="00AB5A20"/>
    <w:rsid w:val="00AB5FA3"/>
    <w:rsid w:val="00AB6055"/>
    <w:rsid w:val="00AB63DC"/>
    <w:rsid w:val="00AB653E"/>
    <w:rsid w:val="00AB6B79"/>
    <w:rsid w:val="00AB6DB6"/>
    <w:rsid w:val="00AB7598"/>
    <w:rsid w:val="00AC05A1"/>
    <w:rsid w:val="00AC1062"/>
    <w:rsid w:val="00AC1981"/>
    <w:rsid w:val="00AC342B"/>
    <w:rsid w:val="00AC45C7"/>
    <w:rsid w:val="00AC6496"/>
    <w:rsid w:val="00AC664B"/>
    <w:rsid w:val="00AC6A48"/>
    <w:rsid w:val="00AC734D"/>
    <w:rsid w:val="00AC7484"/>
    <w:rsid w:val="00AC7C9C"/>
    <w:rsid w:val="00AD17F5"/>
    <w:rsid w:val="00AD1E96"/>
    <w:rsid w:val="00AD1FD7"/>
    <w:rsid w:val="00AD2F78"/>
    <w:rsid w:val="00AD3154"/>
    <w:rsid w:val="00AD5D3D"/>
    <w:rsid w:val="00AD6C8B"/>
    <w:rsid w:val="00AD6CA1"/>
    <w:rsid w:val="00AD7872"/>
    <w:rsid w:val="00AD7B97"/>
    <w:rsid w:val="00AD7C25"/>
    <w:rsid w:val="00AD7FFD"/>
    <w:rsid w:val="00AE184C"/>
    <w:rsid w:val="00AE504A"/>
    <w:rsid w:val="00AE5093"/>
    <w:rsid w:val="00AE61AA"/>
    <w:rsid w:val="00AE6B07"/>
    <w:rsid w:val="00AE7415"/>
    <w:rsid w:val="00AE75E5"/>
    <w:rsid w:val="00AF0A6E"/>
    <w:rsid w:val="00AF0FF7"/>
    <w:rsid w:val="00AF155F"/>
    <w:rsid w:val="00AF17EB"/>
    <w:rsid w:val="00AF189D"/>
    <w:rsid w:val="00AF1C2E"/>
    <w:rsid w:val="00AF36EF"/>
    <w:rsid w:val="00AF43DD"/>
    <w:rsid w:val="00AF5673"/>
    <w:rsid w:val="00AF75EE"/>
    <w:rsid w:val="00AF77F8"/>
    <w:rsid w:val="00B0003A"/>
    <w:rsid w:val="00B01DF6"/>
    <w:rsid w:val="00B02205"/>
    <w:rsid w:val="00B02519"/>
    <w:rsid w:val="00B02A40"/>
    <w:rsid w:val="00B036EC"/>
    <w:rsid w:val="00B04092"/>
    <w:rsid w:val="00B04801"/>
    <w:rsid w:val="00B059DB"/>
    <w:rsid w:val="00B067F6"/>
    <w:rsid w:val="00B07539"/>
    <w:rsid w:val="00B07EF6"/>
    <w:rsid w:val="00B10486"/>
    <w:rsid w:val="00B10C18"/>
    <w:rsid w:val="00B11EB1"/>
    <w:rsid w:val="00B123E9"/>
    <w:rsid w:val="00B126C9"/>
    <w:rsid w:val="00B12B41"/>
    <w:rsid w:val="00B13B2C"/>
    <w:rsid w:val="00B15E7F"/>
    <w:rsid w:val="00B16027"/>
    <w:rsid w:val="00B170F7"/>
    <w:rsid w:val="00B17722"/>
    <w:rsid w:val="00B17A05"/>
    <w:rsid w:val="00B20373"/>
    <w:rsid w:val="00B20A4C"/>
    <w:rsid w:val="00B20CD9"/>
    <w:rsid w:val="00B2114A"/>
    <w:rsid w:val="00B21B68"/>
    <w:rsid w:val="00B21DCA"/>
    <w:rsid w:val="00B22412"/>
    <w:rsid w:val="00B23486"/>
    <w:rsid w:val="00B24A4A"/>
    <w:rsid w:val="00B25812"/>
    <w:rsid w:val="00B25978"/>
    <w:rsid w:val="00B25C98"/>
    <w:rsid w:val="00B26267"/>
    <w:rsid w:val="00B2698C"/>
    <w:rsid w:val="00B27136"/>
    <w:rsid w:val="00B27E0F"/>
    <w:rsid w:val="00B30E82"/>
    <w:rsid w:val="00B315AE"/>
    <w:rsid w:val="00B3369C"/>
    <w:rsid w:val="00B338EB"/>
    <w:rsid w:val="00B33C1F"/>
    <w:rsid w:val="00B34DF7"/>
    <w:rsid w:val="00B34E0C"/>
    <w:rsid w:val="00B3624E"/>
    <w:rsid w:val="00B3646F"/>
    <w:rsid w:val="00B36EB6"/>
    <w:rsid w:val="00B37A45"/>
    <w:rsid w:val="00B37A6C"/>
    <w:rsid w:val="00B37F29"/>
    <w:rsid w:val="00B37F4F"/>
    <w:rsid w:val="00B40A6B"/>
    <w:rsid w:val="00B424E1"/>
    <w:rsid w:val="00B42AFB"/>
    <w:rsid w:val="00B43826"/>
    <w:rsid w:val="00B43918"/>
    <w:rsid w:val="00B43F23"/>
    <w:rsid w:val="00B44170"/>
    <w:rsid w:val="00B44E11"/>
    <w:rsid w:val="00B45084"/>
    <w:rsid w:val="00B451AF"/>
    <w:rsid w:val="00B45CC4"/>
    <w:rsid w:val="00B4666E"/>
    <w:rsid w:val="00B46734"/>
    <w:rsid w:val="00B47D8C"/>
    <w:rsid w:val="00B50C6C"/>
    <w:rsid w:val="00B51CAA"/>
    <w:rsid w:val="00B526AD"/>
    <w:rsid w:val="00B52D9E"/>
    <w:rsid w:val="00B53880"/>
    <w:rsid w:val="00B539ED"/>
    <w:rsid w:val="00B54BD2"/>
    <w:rsid w:val="00B54F65"/>
    <w:rsid w:val="00B5519A"/>
    <w:rsid w:val="00B5538E"/>
    <w:rsid w:val="00B55889"/>
    <w:rsid w:val="00B5594C"/>
    <w:rsid w:val="00B55EA4"/>
    <w:rsid w:val="00B5699A"/>
    <w:rsid w:val="00B569A4"/>
    <w:rsid w:val="00B56A5C"/>
    <w:rsid w:val="00B57A3E"/>
    <w:rsid w:val="00B601D8"/>
    <w:rsid w:val="00B60A27"/>
    <w:rsid w:val="00B61757"/>
    <w:rsid w:val="00B618A2"/>
    <w:rsid w:val="00B62686"/>
    <w:rsid w:val="00B62A57"/>
    <w:rsid w:val="00B62B74"/>
    <w:rsid w:val="00B63526"/>
    <w:rsid w:val="00B6387C"/>
    <w:rsid w:val="00B64E6E"/>
    <w:rsid w:val="00B65302"/>
    <w:rsid w:val="00B6598C"/>
    <w:rsid w:val="00B66613"/>
    <w:rsid w:val="00B66E57"/>
    <w:rsid w:val="00B67477"/>
    <w:rsid w:val="00B6774F"/>
    <w:rsid w:val="00B67CD8"/>
    <w:rsid w:val="00B7070C"/>
    <w:rsid w:val="00B7112F"/>
    <w:rsid w:val="00B71574"/>
    <w:rsid w:val="00B7190A"/>
    <w:rsid w:val="00B71D14"/>
    <w:rsid w:val="00B7255A"/>
    <w:rsid w:val="00B72851"/>
    <w:rsid w:val="00B72B85"/>
    <w:rsid w:val="00B73120"/>
    <w:rsid w:val="00B732F8"/>
    <w:rsid w:val="00B73952"/>
    <w:rsid w:val="00B73A2F"/>
    <w:rsid w:val="00B73DD1"/>
    <w:rsid w:val="00B73DD7"/>
    <w:rsid w:val="00B73F97"/>
    <w:rsid w:val="00B74ACF"/>
    <w:rsid w:val="00B779B1"/>
    <w:rsid w:val="00B8141E"/>
    <w:rsid w:val="00B8165A"/>
    <w:rsid w:val="00B81EC5"/>
    <w:rsid w:val="00B837C1"/>
    <w:rsid w:val="00B8416A"/>
    <w:rsid w:val="00B842E7"/>
    <w:rsid w:val="00B84543"/>
    <w:rsid w:val="00B847E0"/>
    <w:rsid w:val="00B84949"/>
    <w:rsid w:val="00B84EFC"/>
    <w:rsid w:val="00B85952"/>
    <w:rsid w:val="00B85A55"/>
    <w:rsid w:val="00B85DE8"/>
    <w:rsid w:val="00B85EA2"/>
    <w:rsid w:val="00B864C5"/>
    <w:rsid w:val="00B870F0"/>
    <w:rsid w:val="00B87590"/>
    <w:rsid w:val="00B87A6E"/>
    <w:rsid w:val="00B90716"/>
    <w:rsid w:val="00B90D3C"/>
    <w:rsid w:val="00B928E7"/>
    <w:rsid w:val="00B934C8"/>
    <w:rsid w:val="00B9385D"/>
    <w:rsid w:val="00B93D92"/>
    <w:rsid w:val="00B94A13"/>
    <w:rsid w:val="00B94B93"/>
    <w:rsid w:val="00B94FAD"/>
    <w:rsid w:val="00B96574"/>
    <w:rsid w:val="00B975AB"/>
    <w:rsid w:val="00B975AD"/>
    <w:rsid w:val="00B977A0"/>
    <w:rsid w:val="00B97ED1"/>
    <w:rsid w:val="00B97FF5"/>
    <w:rsid w:val="00BA1AF8"/>
    <w:rsid w:val="00BA1E93"/>
    <w:rsid w:val="00BA3DEA"/>
    <w:rsid w:val="00BA484E"/>
    <w:rsid w:val="00BA5C18"/>
    <w:rsid w:val="00BA5DBD"/>
    <w:rsid w:val="00BA62E7"/>
    <w:rsid w:val="00BA772C"/>
    <w:rsid w:val="00BA7F3A"/>
    <w:rsid w:val="00BB0241"/>
    <w:rsid w:val="00BB11FD"/>
    <w:rsid w:val="00BB1BDE"/>
    <w:rsid w:val="00BB1F11"/>
    <w:rsid w:val="00BB2546"/>
    <w:rsid w:val="00BB336F"/>
    <w:rsid w:val="00BB438C"/>
    <w:rsid w:val="00BB4814"/>
    <w:rsid w:val="00BB484C"/>
    <w:rsid w:val="00BB5881"/>
    <w:rsid w:val="00BB5897"/>
    <w:rsid w:val="00BB5C40"/>
    <w:rsid w:val="00BB5F23"/>
    <w:rsid w:val="00BB6AA3"/>
    <w:rsid w:val="00BB705F"/>
    <w:rsid w:val="00BC0DC9"/>
    <w:rsid w:val="00BC418F"/>
    <w:rsid w:val="00BC428A"/>
    <w:rsid w:val="00BC4759"/>
    <w:rsid w:val="00BC4AC5"/>
    <w:rsid w:val="00BC7108"/>
    <w:rsid w:val="00BC7766"/>
    <w:rsid w:val="00BD090F"/>
    <w:rsid w:val="00BD192B"/>
    <w:rsid w:val="00BD25E5"/>
    <w:rsid w:val="00BD2E70"/>
    <w:rsid w:val="00BD35B4"/>
    <w:rsid w:val="00BD3CB4"/>
    <w:rsid w:val="00BD48F0"/>
    <w:rsid w:val="00BD4F94"/>
    <w:rsid w:val="00BD613C"/>
    <w:rsid w:val="00BD74F0"/>
    <w:rsid w:val="00BD74F1"/>
    <w:rsid w:val="00BD799E"/>
    <w:rsid w:val="00BE08E9"/>
    <w:rsid w:val="00BE0BCE"/>
    <w:rsid w:val="00BE1482"/>
    <w:rsid w:val="00BE14BB"/>
    <w:rsid w:val="00BE1638"/>
    <w:rsid w:val="00BE175F"/>
    <w:rsid w:val="00BE2F92"/>
    <w:rsid w:val="00BE337D"/>
    <w:rsid w:val="00BE35B2"/>
    <w:rsid w:val="00BE5563"/>
    <w:rsid w:val="00BE5E7D"/>
    <w:rsid w:val="00BE617A"/>
    <w:rsid w:val="00BE6C71"/>
    <w:rsid w:val="00BE7014"/>
    <w:rsid w:val="00BE77B5"/>
    <w:rsid w:val="00BE78B7"/>
    <w:rsid w:val="00BE78CC"/>
    <w:rsid w:val="00BF0BEC"/>
    <w:rsid w:val="00BF1027"/>
    <w:rsid w:val="00BF171F"/>
    <w:rsid w:val="00BF1944"/>
    <w:rsid w:val="00BF207C"/>
    <w:rsid w:val="00BF2E5A"/>
    <w:rsid w:val="00BF37C7"/>
    <w:rsid w:val="00BF3B0B"/>
    <w:rsid w:val="00BF4B14"/>
    <w:rsid w:val="00BF5B94"/>
    <w:rsid w:val="00BF7F8B"/>
    <w:rsid w:val="00C00586"/>
    <w:rsid w:val="00C0089E"/>
    <w:rsid w:val="00C01D52"/>
    <w:rsid w:val="00C01E03"/>
    <w:rsid w:val="00C029B1"/>
    <w:rsid w:val="00C03188"/>
    <w:rsid w:val="00C038B7"/>
    <w:rsid w:val="00C038FB"/>
    <w:rsid w:val="00C03F1E"/>
    <w:rsid w:val="00C05006"/>
    <w:rsid w:val="00C05E47"/>
    <w:rsid w:val="00C05F78"/>
    <w:rsid w:val="00C06740"/>
    <w:rsid w:val="00C07611"/>
    <w:rsid w:val="00C07AE6"/>
    <w:rsid w:val="00C10016"/>
    <w:rsid w:val="00C1083D"/>
    <w:rsid w:val="00C10989"/>
    <w:rsid w:val="00C125E0"/>
    <w:rsid w:val="00C127E2"/>
    <w:rsid w:val="00C1280A"/>
    <w:rsid w:val="00C13B34"/>
    <w:rsid w:val="00C141E5"/>
    <w:rsid w:val="00C1528D"/>
    <w:rsid w:val="00C153FB"/>
    <w:rsid w:val="00C17982"/>
    <w:rsid w:val="00C20668"/>
    <w:rsid w:val="00C20681"/>
    <w:rsid w:val="00C20B5B"/>
    <w:rsid w:val="00C210BD"/>
    <w:rsid w:val="00C21F41"/>
    <w:rsid w:val="00C22D6E"/>
    <w:rsid w:val="00C22EA8"/>
    <w:rsid w:val="00C23606"/>
    <w:rsid w:val="00C23A1C"/>
    <w:rsid w:val="00C247D3"/>
    <w:rsid w:val="00C24DC3"/>
    <w:rsid w:val="00C2546F"/>
    <w:rsid w:val="00C25950"/>
    <w:rsid w:val="00C25ABC"/>
    <w:rsid w:val="00C25EA1"/>
    <w:rsid w:val="00C271FF"/>
    <w:rsid w:val="00C27419"/>
    <w:rsid w:val="00C27C48"/>
    <w:rsid w:val="00C3096A"/>
    <w:rsid w:val="00C311A5"/>
    <w:rsid w:val="00C33BB1"/>
    <w:rsid w:val="00C3402C"/>
    <w:rsid w:val="00C34265"/>
    <w:rsid w:val="00C34B42"/>
    <w:rsid w:val="00C35659"/>
    <w:rsid w:val="00C36070"/>
    <w:rsid w:val="00C36493"/>
    <w:rsid w:val="00C36713"/>
    <w:rsid w:val="00C370DD"/>
    <w:rsid w:val="00C3758A"/>
    <w:rsid w:val="00C37B7C"/>
    <w:rsid w:val="00C407B9"/>
    <w:rsid w:val="00C410ED"/>
    <w:rsid w:val="00C419DE"/>
    <w:rsid w:val="00C41C8E"/>
    <w:rsid w:val="00C42B54"/>
    <w:rsid w:val="00C4336D"/>
    <w:rsid w:val="00C433B9"/>
    <w:rsid w:val="00C43CBC"/>
    <w:rsid w:val="00C449AC"/>
    <w:rsid w:val="00C45992"/>
    <w:rsid w:val="00C4648B"/>
    <w:rsid w:val="00C46BA7"/>
    <w:rsid w:val="00C47A8E"/>
    <w:rsid w:val="00C5049C"/>
    <w:rsid w:val="00C50943"/>
    <w:rsid w:val="00C50A7A"/>
    <w:rsid w:val="00C513E2"/>
    <w:rsid w:val="00C53378"/>
    <w:rsid w:val="00C53E3D"/>
    <w:rsid w:val="00C54A48"/>
    <w:rsid w:val="00C55D8F"/>
    <w:rsid w:val="00C56114"/>
    <w:rsid w:val="00C57B5D"/>
    <w:rsid w:val="00C60A96"/>
    <w:rsid w:val="00C61696"/>
    <w:rsid w:val="00C61F69"/>
    <w:rsid w:val="00C6207E"/>
    <w:rsid w:val="00C64046"/>
    <w:rsid w:val="00C6410A"/>
    <w:rsid w:val="00C64806"/>
    <w:rsid w:val="00C64859"/>
    <w:rsid w:val="00C65A36"/>
    <w:rsid w:val="00C65AF8"/>
    <w:rsid w:val="00C65D4E"/>
    <w:rsid w:val="00C6692E"/>
    <w:rsid w:val="00C67ADD"/>
    <w:rsid w:val="00C70E38"/>
    <w:rsid w:val="00C70F42"/>
    <w:rsid w:val="00C70F73"/>
    <w:rsid w:val="00C72EDC"/>
    <w:rsid w:val="00C73730"/>
    <w:rsid w:val="00C7383D"/>
    <w:rsid w:val="00C73B57"/>
    <w:rsid w:val="00C741C9"/>
    <w:rsid w:val="00C749C3"/>
    <w:rsid w:val="00C75060"/>
    <w:rsid w:val="00C755A2"/>
    <w:rsid w:val="00C75B3A"/>
    <w:rsid w:val="00C75B7D"/>
    <w:rsid w:val="00C808A9"/>
    <w:rsid w:val="00C80AAF"/>
    <w:rsid w:val="00C81958"/>
    <w:rsid w:val="00C82AE6"/>
    <w:rsid w:val="00C838CF"/>
    <w:rsid w:val="00C83D2C"/>
    <w:rsid w:val="00C864F9"/>
    <w:rsid w:val="00C87964"/>
    <w:rsid w:val="00C87E25"/>
    <w:rsid w:val="00C912C4"/>
    <w:rsid w:val="00C913CA"/>
    <w:rsid w:val="00C916FA"/>
    <w:rsid w:val="00C91760"/>
    <w:rsid w:val="00C91DE5"/>
    <w:rsid w:val="00C932E9"/>
    <w:rsid w:val="00C93B4A"/>
    <w:rsid w:val="00C9421C"/>
    <w:rsid w:val="00C9573E"/>
    <w:rsid w:val="00C95944"/>
    <w:rsid w:val="00C95C9F"/>
    <w:rsid w:val="00C960E7"/>
    <w:rsid w:val="00CA0DBC"/>
    <w:rsid w:val="00CA16E7"/>
    <w:rsid w:val="00CA2195"/>
    <w:rsid w:val="00CA530B"/>
    <w:rsid w:val="00CA62FB"/>
    <w:rsid w:val="00CA6B80"/>
    <w:rsid w:val="00CA6C78"/>
    <w:rsid w:val="00CA6DF6"/>
    <w:rsid w:val="00CA6E29"/>
    <w:rsid w:val="00CA6EDB"/>
    <w:rsid w:val="00CA7624"/>
    <w:rsid w:val="00CA794A"/>
    <w:rsid w:val="00CA7AC4"/>
    <w:rsid w:val="00CB0153"/>
    <w:rsid w:val="00CB086E"/>
    <w:rsid w:val="00CB14FD"/>
    <w:rsid w:val="00CB1A75"/>
    <w:rsid w:val="00CB1BEE"/>
    <w:rsid w:val="00CB349B"/>
    <w:rsid w:val="00CB3696"/>
    <w:rsid w:val="00CB3A11"/>
    <w:rsid w:val="00CB47ED"/>
    <w:rsid w:val="00CB65A4"/>
    <w:rsid w:val="00CB6733"/>
    <w:rsid w:val="00CB6BB8"/>
    <w:rsid w:val="00CB6C51"/>
    <w:rsid w:val="00CB6F13"/>
    <w:rsid w:val="00CB70EE"/>
    <w:rsid w:val="00CB718A"/>
    <w:rsid w:val="00CB78CF"/>
    <w:rsid w:val="00CC12F7"/>
    <w:rsid w:val="00CC2617"/>
    <w:rsid w:val="00CC28E8"/>
    <w:rsid w:val="00CC338E"/>
    <w:rsid w:val="00CC3FBE"/>
    <w:rsid w:val="00CC4828"/>
    <w:rsid w:val="00CC593A"/>
    <w:rsid w:val="00CC6291"/>
    <w:rsid w:val="00CC697E"/>
    <w:rsid w:val="00CC774F"/>
    <w:rsid w:val="00CC797C"/>
    <w:rsid w:val="00CC7E2C"/>
    <w:rsid w:val="00CD00CB"/>
    <w:rsid w:val="00CD0144"/>
    <w:rsid w:val="00CD0528"/>
    <w:rsid w:val="00CD05BA"/>
    <w:rsid w:val="00CD1B72"/>
    <w:rsid w:val="00CD2411"/>
    <w:rsid w:val="00CD394B"/>
    <w:rsid w:val="00CD4281"/>
    <w:rsid w:val="00CD4297"/>
    <w:rsid w:val="00CD7476"/>
    <w:rsid w:val="00CD7854"/>
    <w:rsid w:val="00CE00B2"/>
    <w:rsid w:val="00CE0279"/>
    <w:rsid w:val="00CE0C89"/>
    <w:rsid w:val="00CE1C32"/>
    <w:rsid w:val="00CE2283"/>
    <w:rsid w:val="00CE232D"/>
    <w:rsid w:val="00CE2C4C"/>
    <w:rsid w:val="00CE3172"/>
    <w:rsid w:val="00CE3AF5"/>
    <w:rsid w:val="00CE4185"/>
    <w:rsid w:val="00CE57F8"/>
    <w:rsid w:val="00CE621E"/>
    <w:rsid w:val="00CE7155"/>
    <w:rsid w:val="00CE750E"/>
    <w:rsid w:val="00CE7ADB"/>
    <w:rsid w:val="00CE7AF8"/>
    <w:rsid w:val="00CF1D2D"/>
    <w:rsid w:val="00CF1EDA"/>
    <w:rsid w:val="00CF27F1"/>
    <w:rsid w:val="00CF2CCD"/>
    <w:rsid w:val="00CF335C"/>
    <w:rsid w:val="00CF3BEE"/>
    <w:rsid w:val="00CF4CB5"/>
    <w:rsid w:val="00CF4E65"/>
    <w:rsid w:val="00CF50F3"/>
    <w:rsid w:val="00CF59C3"/>
    <w:rsid w:val="00CF61A8"/>
    <w:rsid w:val="00CF7842"/>
    <w:rsid w:val="00D00292"/>
    <w:rsid w:val="00D00742"/>
    <w:rsid w:val="00D00F87"/>
    <w:rsid w:val="00D01017"/>
    <w:rsid w:val="00D0106A"/>
    <w:rsid w:val="00D01898"/>
    <w:rsid w:val="00D02B38"/>
    <w:rsid w:val="00D039A2"/>
    <w:rsid w:val="00D03AFA"/>
    <w:rsid w:val="00D043C7"/>
    <w:rsid w:val="00D05504"/>
    <w:rsid w:val="00D0562C"/>
    <w:rsid w:val="00D056D6"/>
    <w:rsid w:val="00D0572B"/>
    <w:rsid w:val="00D06F45"/>
    <w:rsid w:val="00D0750F"/>
    <w:rsid w:val="00D07B22"/>
    <w:rsid w:val="00D07FC3"/>
    <w:rsid w:val="00D104EC"/>
    <w:rsid w:val="00D10581"/>
    <w:rsid w:val="00D10B5F"/>
    <w:rsid w:val="00D11049"/>
    <w:rsid w:val="00D11777"/>
    <w:rsid w:val="00D12C5E"/>
    <w:rsid w:val="00D13475"/>
    <w:rsid w:val="00D136AB"/>
    <w:rsid w:val="00D145FC"/>
    <w:rsid w:val="00D146D9"/>
    <w:rsid w:val="00D1503E"/>
    <w:rsid w:val="00D152CF"/>
    <w:rsid w:val="00D16FB3"/>
    <w:rsid w:val="00D209DE"/>
    <w:rsid w:val="00D20A53"/>
    <w:rsid w:val="00D21316"/>
    <w:rsid w:val="00D2218F"/>
    <w:rsid w:val="00D221D7"/>
    <w:rsid w:val="00D22EB1"/>
    <w:rsid w:val="00D22F76"/>
    <w:rsid w:val="00D23A1E"/>
    <w:rsid w:val="00D24EB3"/>
    <w:rsid w:val="00D25156"/>
    <w:rsid w:val="00D25653"/>
    <w:rsid w:val="00D25E2B"/>
    <w:rsid w:val="00D26983"/>
    <w:rsid w:val="00D273DA"/>
    <w:rsid w:val="00D27E3D"/>
    <w:rsid w:val="00D30012"/>
    <w:rsid w:val="00D31067"/>
    <w:rsid w:val="00D31778"/>
    <w:rsid w:val="00D31D17"/>
    <w:rsid w:val="00D323DC"/>
    <w:rsid w:val="00D3277C"/>
    <w:rsid w:val="00D32B7B"/>
    <w:rsid w:val="00D32C7C"/>
    <w:rsid w:val="00D33C58"/>
    <w:rsid w:val="00D33D3C"/>
    <w:rsid w:val="00D34237"/>
    <w:rsid w:val="00D34AD2"/>
    <w:rsid w:val="00D34B12"/>
    <w:rsid w:val="00D352BA"/>
    <w:rsid w:val="00D35314"/>
    <w:rsid w:val="00D40F1F"/>
    <w:rsid w:val="00D413FB"/>
    <w:rsid w:val="00D4152B"/>
    <w:rsid w:val="00D434D0"/>
    <w:rsid w:val="00D43886"/>
    <w:rsid w:val="00D448D6"/>
    <w:rsid w:val="00D44913"/>
    <w:rsid w:val="00D45AE9"/>
    <w:rsid w:val="00D50EAA"/>
    <w:rsid w:val="00D510B5"/>
    <w:rsid w:val="00D5150C"/>
    <w:rsid w:val="00D517A9"/>
    <w:rsid w:val="00D5251E"/>
    <w:rsid w:val="00D5261A"/>
    <w:rsid w:val="00D53F54"/>
    <w:rsid w:val="00D54848"/>
    <w:rsid w:val="00D54DB9"/>
    <w:rsid w:val="00D55655"/>
    <w:rsid w:val="00D55979"/>
    <w:rsid w:val="00D55CD8"/>
    <w:rsid w:val="00D5736D"/>
    <w:rsid w:val="00D600AE"/>
    <w:rsid w:val="00D61B33"/>
    <w:rsid w:val="00D62DA1"/>
    <w:rsid w:val="00D62DDA"/>
    <w:rsid w:val="00D634B2"/>
    <w:rsid w:val="00D63C80"/>
    <w:rsid w:val="00D656F8"/>
    <w:rsid w:val="00D660A2"/>
    <w:rsid w:val="00D66322"/>
    <w:rsid w:val="00D668CB"/>
    <w:rsid w:val="00D67410"/>
    <w:rsid w:val="00D7110E"/>
    <w:rsid w:val="00D71129"/>
    <w:rsid w:val="00D71783"/>
    <w:rsid w:val="00D720FC"/>
    <w:rsid w:val="00D7223E"/>
    <w:rsid w:val="00D74392"/>
    <w:rsid w:val="00D744CC"/>
    <w:rsid w:val="00D74EB9"/>
    <w:rsid w:val="00D7635A"/>
    <w:rsid w:val="00D76A12"/>
    <w:rsid w:val="00D76CFE"/>
    <w:rsid w:val="00D77162"/>
    <w:rsid w:val="00D77A08"/>
    <w:rsid w:val="00D77EE3"/>
    <w:rsid w:val="00D817FE"/>
    <w:rsid w:val="00D81FA2"/>
    <w:rsid w:val="00D838E6"/>
    <w:rsid w:val="00D849AC"/>
    <w:rsid w:val="00D85703"/>
    <w:rsid w:val="00D857DC"/>
    <w:rsid w:val="00D85C8F"/>
    <w:rsid w:val="00D85FA6"/>
    <w:rsid w:val="00D865F5"/>
    <w:rsid w:val="00D87194"/>
    <w:rsid w:val="00D8736C"/>
    <w:rsid w:val="00D8790F"/>
    <w:rsid w:val="00D87FEE"/>
    <w:rsid w:val="00D9043A"/>
    <w:rsid w:val="00D90A85"/>
    <w:rsid w:val="00D90E75"/>
    <w:rsid w:val="00D914C4"/>
    <w:rsid w:val="00D922ED"/>
    <w:rsid w:val="00D93361"/>
    <w:rsid w:val="00D9419F"/>
    <w:rsid w:val="00D948DD"/>
    <w:rsid w:val="00D968C5"/>
    <w:rsid w:val="00D97A01"/>
    <w:rsid w:val="00D97BF5"/>
    <w:rsid w:val="00DA0636"/>
    <w:rsid w:val="00DA0EED"/>
    <w:rsid w:val="00DA1168"/>
    <w:rsid w:val="00DA2441"/>
    <w:rsid w:val="00DA2471"/>
    <w:rsid w:val="00DA2853"/>
    <w:rsid w:val="00DA2D0C"/>
    <w:rsid w:val="00DA3082"/>
    <w:rsid w:val="00DA3980"/>
    <w:rsid w:val="00DA43BC"/>
    <w:rsid w:val="00DA43FB"/>
    <w:rsid w:val="00DA46EF"/>
    <w:rsid w:val="00DA47AA"/>
    <w:rsid w:val="00DA570B"/>
    <w:rsid w:val="00DA596C"/>
    <w:rsid w:val="00DA650A"/>
    <w:rsid w:val="00DA66BE"/>
    <w:rsid w:val="00DA6A14"/>
    <w:rsid w:val="00DA6A31"/>
    <w:rsid w:val="00DA6C78"/>
    <w:rsid w:val="00DA6CBA"/>
    <w:rsid w:val="00DA7D3F"/>
    <w:rsid w:val="00DA7FD4"/>
    <w:rsid w:val="00DB0533"/>
    <w:rsid w:val="00DB05D4"/>
    <w:rsid w:val="00DB0F11"/>
    <w:rsid w:val="00DB1557"/>
    <w:rsid w:val="00DB196F"/>
    <w:rsid w:val="00DB241C"/>
    <w:rsid w:val="00DB292F"/>
    <w:rsid w:val="00DB2A44"/>
    <w:rsid w:val="00DB2FDA"/>
    <w:rsid w:val="00DB3941"/>
    <w:rsid w:val="00DB4384"/>
    <w:rsid w:val="00DB492E"/>
    <w:rsid w:val="00DB514B"/>
    <w:rsid w:val="00DB60AF"/>
    <w:rsid w:val="00DB6B27"/>
    <w:rsid w:val="00DB6BE7"/>
    <w:rsid w:val="00DB6DC9"/>
    <w:rsid w:val="00DB73A4"/>
    <w:rsid w:val="00DB7478"/>
    <w:rsid w:val="00DC166A"/>
    <w:rsid w:val="00DC2891"/>
    <w:rsid w:val="00DC370C"/>
    <w:rsid w:val="00DC41CB"/>
    <w:rsid w:val="00DC4607"/>
    <w:rsid w:val="00DC4A5B"/>
    <w:rsid w:val="00DC4FC5"/>
    <w:rsid w:val="00DC6935"/>
    <w:rsid w:val="00DC6988"/>
    <w:rsid w:val="00DC6AC2"/>
    <w:rsid w:val="00DC7DA4"/>
    <w:rsid w:val="00DC7F41"/>
    <w:rsid w:val="00DD0678"/>
    <w:rsid w:val="00DD07B3"/>
    <w:rsid w:val="00DD12F1"/>
    <w:rsid w:val="00DD18B7"/>
    <w:rsid w:val="00DD3043"/>
    <w:rsid w:val="00DD3104"/>
    <w:rsid w:val="00DD32A2"/>
    <w:rsid w:val="00DD3917"/>
    <w:rsid w:val="00DD3C1E"/>
    <w:rsid w:val="00DD3FB1"/>
    <w:rsid w:val="00DD45A7"/>
    <w:rsid w:val="00DD46C2"/>
    <w:rsid w:val="00DD5342"/>
    <w:rsid w:val="00DD59B1"/>
    <w:rsid w:val="00DD7112"/>
    <w:rsid w:val="00DD755B"/>
    <w:rsid w:val="00DD75B3"/>
    <w:rsid w:val="00DD775D"/>
    <w:rsid w:val="00DE0FC4"/>
    <w:rsid w:val="00DE195C"/>
    <w:rsid w:val="00DE297D"/>
    <w:rsid w:val="00DE302A"/>
    <w:rsid w:val="00DE3B41"/>
    <w:rsid w:val="00DE415D"/>
    <w:rsid w:val="00DE4975"/>
    <w:rsid w:val="00DE5D57"/>
    <w:rsid w:val="00DE6120"/>
    <w:rsid w:val="00DE70F9"/>
    <w:rsid w:val="00DE7963"/>
    <w:rsid w:val="00DF003E"/>
    <w:rsid w:val="00DF0B08"/>
    <w:rsid w:val="00DF13AD"/>
    <w:rsid w:val="00DF1D03"/>
    <w:rsid w:val="00DF2910"/>
    <w:rsid w:val="00DF37D9"/>
    <w:rsid w:val="00DF5149"/>
    <w:rsid w:val="00DF5DC1"/>
    <w:rsid w:val="00DF6244"/>
    <w:rsid w:val="00DF6467"/>
    <w:rsid w:val="00DF68BB"/>
    <w:rsid w:val="00DF7EA2"/>
    <w:rsid w:val="00E0006A"/>
    <w:rsid w:val="00E00187"/>
    <w:rsid w:val="00E001DF"/>
    <w:rsid w:val="00E02058"/>
    <w:rsid w:val="00E025ED"/>
    <w:rsid w:val="00E03612"/>
    <w:rsid w:val="00E038F6"/>
    <w:rsid w:val="00E043A7"/>
    <w:rsid w:val="00E043F6"/>
    <w:rsid w:val="00E05162"/>
    <w:rsid w:val="00E0554C"/>
    <w:rsid w:val="00E0612E"/>
    <w:rsid w:val="00E07BB2"/>
    <w:rsid w:val="00E07DB3"/>
    <w:rsid w:val="00E07FA6"/>
    <w:rsid w:val="00E10C0E"/>
    <w:rsid w:val="00E10E14"/>
    <w:rsid w:val="00E10E4E"/>
    <w:rsid w:val="00E1104C"/>
    <w:rsid w:val="00E115A0"/>
    <w:rsid w:val="00E115AB"/>
    <w:rsid w:val="00E11A89"/>
    <w:rsid w:val="00E11CBF"/>
    <w:rsid w:val="00E12459"/>
    <w:rsid w:val="00E13578"/>
    <w:rsid w:val="00E14550"/>
    <w:rsid w:val="00E147C8"/>
    <w:rsid w:val="00E14FAE"/>
    <w:rsid w:val="00E15287"/>
    <w:rsid w:val="00E15C76"/>
    <w:rsid w:val="00E16033"/>
    <w:rsid w:val="00E1613F"/>
    <w:rsid w:val="00E16C54"/>
    <w:rsid w:val="00E20B17"/>
    <w:rsid w:val="00E20DCE"/>
    <w:rsid w:val="00E2127B"/>
    <w:rsid w:val="00E213A1"/>
    <w:rsid w:val="00E2145F"/>
    <w:rsid w:val="00E2176E"/>
    <w:rsid w:val="00E21EB3"/>
    <w:rsid w:val="00E22FD6"/>
    <w:rsid w:val="00E23713"/>
    <w:rsid w:val="00E25EEC"/>
    <w:rsid w:val="00E267F0"/>
    <w:rsid w:val="00E26EAF"/>
    <w:rsid w:val="00E27787"/>
    <w:rsid w:val="00E306D5"/>
    <w:rsid w:val="00E30AE2"/>
    <w:rsid w:val="00E318CC"/>
    <w:rsid w:val="00E31C18"/>
    <w:rsid w:val="00E33BB7"/>
    <w:rsid w:val="00E33DD6"/>
    <w:rsid w:val="00E34CC1"/>
    <w:rsid w:val="00E34EA3"/>
    <w:rsid w:val="00E34EF1"/>
    <w:rsid w:val="00E3678C"/>
    <w:rsid w:val="00E377FB"/>
    <w:rsid w:val="00E4003D"/>
    <w:rsid w:val="00E41386"/>
    <w:rsid w:val="00E4158B"/>
    <w:rsid w:val="00E418E1"/>
    <w:rsid w:val="00E41E29"/>
    <w:rsid w:val="00E42247"/>
    <w:rsid w:val="00E4264F"/>
    <w:rsid w:val="00E42F6E"/>
    <w:rsid w:val="00E43168"/>
    <w:rsid w:val="00E442E2"/>
    <w:rsid w:val="00E44549"/>
    <w:rsid w:val="00E4596C"/>
    <w:rsid w:val="00E45B0A"/>
    <w:rsid w:val="00E465EE"/>
    <w:rsid w:val="00E46802"/>
    <w:rsid w:val="00E46D07"/>
    <w:rsid w:val="00E4720E"/>
    <w:rsid w:val="00E47DEF"/>
    <w:rsid w:val="00E5191A"/>
    <w:rsid w:val="00E52022"/>
    <w:rsid w:val="00E522D2"/>
    <w:rsid w:val="00E52E4F"/>
    <w:rsid w:val="00E52F3B"/>
    <w:rsid w:val="00E5313D"/>
    <w:rsid w:val="00E5324D"/>
    <w:rsid w:val="00E537F4"/>
    <w:rsid w:val="00E53812"/>
    <w:rsid w:val="00E53DEF"/>
    <w:rsid w:val="00E546B7"/>
    <w:rsid w:val="00E553F2"/>
    <w:rsid w:val="00E55553"/>
    <w:rsid w:val="00E56E6D"/>
    <w:rsid w:val="00E57855"/>
    <w:rsid w:val="00E600AB"/>
    <w:rsid w:val="00E600FC"/>
    <w:rsid w:val="00E60E2C"/>
    <w:rsid w:val="00E61024"/>
    <w:rsid w:val="00E61AED"/>
    <w:rsid w:val="00E61C09"/>
    <w:rsid w:val="00E61E65"/>
    <w:rsid w:val="00E61EDE"/>
    <w:rsid w:val="00E62917"/>
    <w:rsid w:val="00E62EDF"/>
    <w:rsid w:val="00E630DF"/>
    <w:rsid w:val="00E631CC"/>
    <w:rsid w:val="00E64B1E"/>
    <w:rsid w:val="00E64B2C"/>
    <w:rsid w:val="00E65F75"/>
    <w:rsid w:val="00E66117"/>
    <w:rsid w:val="00E665B5"/>
    <w:rsid w:val="00E672BF"/>
    <w:rsid w:val="00E70913"/>
    <w:rsid w:val="00E71384"/>
    <w:rsid w:val="00E71C39"/>
    <w:rsid w:val="00E724A3"/>
    <w:rsid w:val="00E74682"/>
    <w:rsid w:val="00E75059"/>
    <w:rsid w:val="00E75A8D"/>
    <w:rsid w:val="00E76071"/>
    <w:rsid w:val="00E764CA"/>
    <w:rsid w:val="00E76532"/>
    <w:rsid w:val="00E766A1"/>
    <w:rsid w:val="00E769D2"/>
    <w:rsid w:val="00E76D50"/>
    <w:rsid w:val="00E80675"/>
    <w:rsid w:val="00E80D25"/>
    <w:rsid w:val="00E80DE9"/>
    <w:rsid w:val="00E8110B"/>
    <w:rsid w:val="00E852D5"/>
    <w:rsid w:val="00E856DF"/>
    <w:rsid w:val="00E86905"/>
    <w:rsid w:val="00E918C8"/>
    <w:rsid w:val="00E91E57"/>
    <w:rsid w:val="00E93035"/>
    <w:rsid w:val="00E939ED"/>
    <w:rsid w:val="00E95047"/>
    <w:rsid w:val="00E952EF"/>
    <w:rsid w:val="00E96281"/>
    <w:rsid w:val="00E96B98"/>
    <w:rsid w:val="00E96EED"/>
    <w:rsid w:val="00EA035F"/>
    <w:rsid w:val="00EA062B"/>
    <w:rsid w:val="00EA1890"/>
    <w:rsid w:val="00EA1E5C"/>
    <w:rsid w:val="00EA215B"/>
    <w:rsid w:val="00EA2FD4"/>
    <w:rsid w:val="00EA3967"/>
    <w:rsid w:val="00EA4B35"/>
    <w:rsid w:val="00EA5174"/>
    <w:rsid w:val="00EA5CED"/>
    <w:rsid w:val="00EA65C5"/>
    <w:rsid w:val="00EB0101"/>
    <w:rsid w:val="00EB17D4"/>
    <w:rsid w:val="00EB2AD9"/>
    <w:rsid w:val="00EB2DA8"/>
    <w:rsid w:val="00EB2F3B"/>
    <w:rsid w:val="00EB34DA"/>
    <w:rsid w:val="00EB3FCC"/>
    <w:rsid w:val="00EB4DFC"/>
    <w:rsid w:val="00EB504B"/>
    <w:rsid w:val="00EB6FD5"/>
    <w:rsid w:val="00EB77BE"/>
    <w:rsid w:val="00EB7AEB"/>
    <w:rsid w:val="00EC13DA"/>
    <w:rsid w:val="00EC2EF4"/>
    <w:rsid w:val="00EC3133"/>
    <w:rsid w:val="00EC3E15"/>
    <w:rsid w:val="00EC4DF5"/>
    <w:rsid w:val="00EC5AB9"/>
    <w:rsid w:val="00EC5E9E"/>
    <w:rsid w:val="00EC65DB"/>
    <w:rsid w:val="00EC6618"/>
    <w:rsid w:val="00EC6DF4"/>
    <w:rsid w:val="00EC73F8"/>
    <w:rsid w:val="00ED037B"/>
    <w:rsid w:val="00ED0390"/>
    <w:rsid w:val="00ED063D"/>
    <w:rsid w:val="00ED09FB"/>
    <w:rsid w:val="00ED0C2B"/>
    <w:rsid w:val="00ED1C31"/>
    <w:rsid w:val="00ED2082"/>
    <w:rsid w:val="00ED210D"/>
    <w:rsid w:val="00ED29DC"/>
    <w:rsid w:val="00ED3B31"/>
    <w:rsid w:val="00ED4888"/>
    <w:rsid w:val="00ED4A0E"/>
    <w:rsid w:val="00ED4DDC"/>
    <w:rsid w:val="00ED51E8"/>
    <w:rsid w:val="00ED52EB"/>
    <w:rsid w:val="00ED5968"/>
    <w:rsid w:val="00ED605E"/>
    <w:rsid w:val="00ED627F"/>
    <w:rsid w:val="00ED62CF"/>
    <w:rsid w:val="00ED7478"/>
    <w:rsid w:val="00ED785A"/>
    <w:rsid w:val="00ED7C8E"/>
    <w:rsid w:val="00EE044E"/>
    <w:rsid w:val="00EE0D2D"/>
    <w:rsid w:val="00EE11C0"/>
    <w:rsid w:val="00EE2F30"/>
    <w:rsid w:val="00EE3840"/>
    <w:rsid w:val="00EE48CD"/>
    <w:rsid w:val="00EE4E78"/>
    <w:rsid w:val="00EE61F3"/>
    <w:rsid w:val="00EE6849"/>
    <w:rsid w:val="00EE6BA2"/>
    <w:rsid w:val="00EE6DCE"/>
    <w:rsid w:val="00EE7747"/>
    <w:rsid w:val="00EE7F8A"/>
    <w:rsid w:val="00EF03F7"/>
    <w:rsid w:val="00EF0781"/>
    <w:rsid w:val="00EF0B65"/>
    <w:rsid w:val="00EF22B2"/>
    <w:rsid w:val="00EF3713"/>
    <w:rsid w:val="00EF3779"/>
    <w:rsid w:val="00EF37F9"/>
    <w:rsid w:val="00EF3BED"/>
    <w:rsid w:val="00EF3CB2"/>
    <w:rsid w:val="00EF4273"/>
    <w:rsid w:val="00EF431D"/>
    <w:rsid w:val="00EF4636"/>
    <w:rsid w:val="00EF4A1F"/>
    <w:rsid w:val="00EF5616"/>
    <w:rsid w:val="00EF6814"/>
    <w:rsid w:val="00EF7AB6"/>
    <w:rsid w:val="00EF7DC5"/>
    <w:rsid w:val="00F00B5F"/>
    <w:rsid w:val="00F026D2"/>
    <w:rsid w:val="00F03555"/>
    <w:rsid w:val="00F045A1"/>
    <w:rsid w:val="00F04BA4"/>
    <w:rsid w:val="00F0552B"/>
    <w:rsid w:val="00F05CC0"/>
    <w:rsid w:val="00F0603D"/>
    <w:rsid w:val="00F0628B"/>
    <w:rsid w:val="00F0638B"/>
    <w:rsid w:val="00F068B9"/>
    <w:rsid w:val="00F0746A"/>
    <w:rsid w:val="00F07A16"/>
    <w:rsid w:val="00F10550"/>
    <w:rsid w:val="00F10987"/>
    <w:rsid w:val="00F10A62"/>
    <w:rsid w:val="00F10CC6"/>
    <w:rsid w:val="00F10E95"/>
    <w:rsid w:val="00F11389"/>
    <w:rsid w:val="00F116D7"/>
    <w:rsid w:val="00F11845"/>
    <w:rsid w:val="00F11E8B"/>
    <w:rsid w:val="00F12CE2"/>
    <w:rsid w:val="00F138D3"/>
    <w:rsid w:val="00F13F12"/>
    <w:rsid w:val="00F15722"/>
    <w:rsid w:val="00F158B6"/>
    <w:rsid w:val="00F15F0B"/>
    <w:rsid w:val="00F1706D"/>
    <w:rsid w:val="00F1775D"/>
    <w:rsid w:val="00F17D35"/>
    <w:rsid w:val="00F21971"/>
    <w:rsid w:val="00F22207"/>
    <w:rsid w:val="00F23C87"/>
    <w:rsid w:val="00F24569"/>
    <w:rsid w:val="00F24B86"/>
    <w:rsid w:val="00F263FC"/>
    <w:rsid w:val="00F26F3E"/>
    <w:rsid w:val="00F27F85"/>
    <w:rsid w:val="00F30C84"/>
    <w:rsid w:val="00F3159A"/>
    <w:rsid w:val="00F31C26"/>
    <w:rsid w:val="00F31D4E"/>
    <w:rsid w:val="00F31E14"/>
    <w:rsid w:val="00F3252C"/>
    <w:rsid w:val="00F33396"/>
    <w:rsid w:val="00F3539E"/>
    <w:rsid w:val="00F3581D"/>
    <w:rsid w:val="00F35A5E"/>
    <w:rsid w:val="00F366F5"/>
    <w:rsid w:val="00F36F39"/>
    <w:rsid w:val="00F371EB"/>
    <w:rsid w:val="00F4162F"/>
    <w:rsid w:val="00F41EEB"/>
    <w:rsid w:val="00F42D12"/>
    <w:rsid w:val="00F42DF3"/>
    <w:rsid w:val="00F432F3"/>
    <w:rsid w:val="00F4416E"/>
    <w:rsid w:val="00F45F50"/>
    <w:rsid w:val="00F46150"/>
    <w:rsid w:val="00F4622B"/>
    <w:rsid w:val="00F46A2A"/>
    <w:rsid w:val="00F47366"/>
    <w:rsid w:val="00F4771E"/>
    <w:rsid w:val="00F50AC5"/>
    <w:rsid w:val="00F50FB0"/>
    <w:rsid w:val="00F52E01"/>
    <w:rsid w:val="00F52FBB"/>
    <w:rsid w:val="00F549CF"/>
    <w:rsid w:val="00F55720"/>
    <w:rsid w:val="00F55E98"/>
    <w:rsid w:val="00F57300"/>
    <w:rsid w:val="00F57D3B"/>
    <w:rsid w:val="00F60D7E"/>
    <w:rsid w:val="00F61205"/>
    <w:rsid w:val="00F61719"/>
    <w:rsid w:val="00F61A4E"/>
    <w:rsid w:val="00F61DB2"/>
    <w:rsid w:val="00F63819"/>
    <w:rsid w:val="00F640C4"/>
    <w:rsid w:val="00F641C7"/>
    <w:rsid w:val="00F65ABD"/>
    <w:rsid w:val="00F66094"/>
    <w:rsid w:val="00F6632E"/>
    <w:rsid w:val="00F67AC7"/>
    <w:rsid w:val="00F70877"/>
    <w:rsid w:val="00F70893"/>
    <w:rsid w:val="00F71E7A"/>
    <w:rsid w:val="00F7237C"/>
    <w:rsid w:val="00F7344A"/>
    <w:rsid w:val="00F73DB5"/>
    <w:rsid w:val="00F74819"/>
    <w:rsid w:val="00F74F0D"/>
    <w:rsid w:val="00F7500C"/>
    <w:rsid w:val="00F75782"/>
    <w:rsid w:val="00F760B4"/>
    <w:rsid w:val="00F76828"/>
    <w:rsid w:val="00F77BCA"/>
    <w:rsid w:val="00F8155D"/>
    <w:rsid w:val="00F81CB1"/>
    <w:rsid w:val="00F81FB9"/>
    <w:rsid w:val="00F82365"/>
    <w:rsid w:val="00F8268F"/>
    <w:rsid w:val="00F837BE"/>
    <w:rsid w:val="00F84242"/>
    <w:rsid w:val="00F8494F"/>
    <w:rsid w:val="00F849EF"/>
    <w:rsid w:val="00F84C44"/>
    <w:rsid w:val="00F850E7"/>
    <w:rsid w:val="00F85BA3"/>
    <w:rsid w:val="00F869AA"/>
    <w:rsid w:val="00F86FC3"/>
    <w:rsid w:val="00F875D2"/>
    <w:rsid w:val="00F876CC"/>
    <w:rsid w:val="00F87A40"/>
    <w:rsid w:val="00F9016D"/>
    <w:rsid w:val="00F9062B"/>
    <w:rsid w:val="00F90CB5"/>
    <w:rsid w:val="00F91343"/>
    <w:rsid w:val="00F929F3"/>
    <w:rsid w:val="00F92B4A"/>
    <w:rsid w:val="00F92D68"/>
    <w:rsid w:val="00F93084"/>
    <w:rsid w:val="00F93751"/>
    <w:rsid w:val="00F9396F"/>
    <w:rsid w:val="00F93AC9"/>
    <w:rsid w:val="00F93B2B"/>
    <w:rsid w:val="00F93D0B"/>
    <w:rsid w:val="00F93F1E"/>
    <w:rsid w:val="00F94142"/>
    <w:rsid w:val="00F953DC"/>
    <w:rsid w:val="00F96B0A"/>
    <w:rsid w:val="00F96EE6"/>
    <w:rsid w:val="00F9759A"/>
    <w:rsid w:val="00F97B91"/>
    <w:rsid w:val="00FA0E31"/>
    <w:rsid w:val="00FA1C9B"/>
    <w:rsid w:val="00FA2C5D"/>
    <w:rsid w:val="00FA3004"/>
    <w:rsid w:val="00FA422F"/>
    <w:rsid w:val="00FA453D"/>
    <w:rsid w:val="00FA551E"/>
    <w:rsid w:val="00FA597A"/>
    <w:rsid w:val="00FA6E36"/>
    <w:rsid w:val="00FA7004"/>
    <w:rsid w:val="00FB0370"/>
    <w:rsid w:val="00FB15A9"/>
    <w:rsid w:val="00FB18AE"/>
    <w:rsid w:val="00FB19AE"/>
    <w:rsid w:val="00FB19E4"/>
    <w:rsid w:val="00FB1DFE"/>
    <w:rsid w:val="00FB25EE"/>
    <w:rsid w:val="00FB30F5"/>
    <w:rsid w:val="00FB3F2D"/>
    <w:rsid w:val="00FB5BF5"/>
    <w:rsid w:val="00FB5E34"/>
    <w:rsid w:val="00FB6131"/>
    <w:rsid w:val="00FB6C2F"/>
    <w:rsid w:val="00FB7143"/>
    <w:rsid w:val="00FB73AF"/>
    <w:rsid w:val="00FB7660"/>
    <w:rsid w:val="00FC16A0"/>
    <w:rsid w:val="00FC29F9"/>
    <w:rsid w:val="00FC3B96"/>
    <w:rsid w:val="00FC413E"/>
    <w:rsid w:val="00FC4256"/>
    <w:rsid w:val="00FC46A9"/>
    <w:rsid w:val="00FC5038"/>
    <w:rsid w:val="00FC50C0"/>
    <w:rsid w:val="00FC578D"/>
    <w:rsid w:val="00FC5801"/>
    <w:rsid w:val="00FC5AB5"/>
    <w:rsid w:val="00FC6591"/>
    <w:rsid w:val="00FC698E"/>
    <w:rsid w:val="00FC6E63"/>
    <w:rsid w:val="00FC7035"/>
    <w:rsid w:val="00FD19F6"/>
    <w:rsid w:val="00FD1EE6"/>
    <w:rsid w:val="00FD24FB"/>
    <w:rsid w:val="00FD26CF"/>
    <w:rsid w:val="00FD320B"/>
    <w:rsid w:val="00FD3944"/>
    <w:rsid w:val="00FD3B54"/>
    <w:rsid w:val="00FD412D"/>
    <w:rsid w:val="00FD4724"/>
    <w:rsid w:val="00FD4F98"/>
    <w:rsid w:val="00FD4FF9"/>
    <w:rsid w:val="00FD5C66"/>
    <w:rsid w:val="00FD5D4D"/>
    <w:rsid w:val="00FD5F07"/>
    <w:rsid w:val="00FD61D1"/>
    <w:rsid w:val="00FD7676"/>
    <w:rsid w:val="00FD7B56"/>
    <w:rsid w:val="00FE0468"/>
    <w:rsid w:val="00FE1881"/>
    <w:rsid w:val="00FE444F"/>
    <w:rsid w:val="00FE66D9"/>
    <w:rsid w:val="00FE6A09"/>
    <w:rsid w:val="00FE7D78"/>
    <w:rsid w:val="00FF0D5B"/>
    <w:rsid w:val="00FF0E4E"/>
    <w:rsid w:val="00FF170B"/>
    <w:rsid w:val="00FF1D3D"/>
    <w:rsid w:val="00FF2064"/>
    <w:rsid w:val="00FF2270"/>
    <w:rsid w:val="00FF3F56"/>
    <w:rsid w:val="00FF475C"/>
    <w:rsid w:val="00FF4E69"/>
    <w:rsid w:val="00FF4E6B"/>
    <w:rsid w:val="00FF5245"/>
    <w:rsid w:val="00FF6016"/>
    <w:rsid w:val="00FF6CAB"/>
    <w:rsid w:val="00FF70B5"/>
    <w:rsid w:val="00FF7EA8"/>
  </w:rsids>
  <m:mathPr>
    <m:mathFont m:val="Cambria Math"/>
    <m:brkBin m:val="before"/>
    <m:brkBinSub m:val="--"/>
    <m:smallFrac/>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3E0E6F3"/>
  <w15:docId w15:val="{0080820C-F081-4B5C-A355-EA12BDB6A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345AE"/>
    <w:pPr>
      <w:spacing w:after="160" w:line="480" w:lineRule="auto"/>
      <w:jc w:val="both"/>
    </w:pPr>
    <w:rPr>
      <w:rFonts w:ascii="Times New Roman" w:eastAsia="Calibri" w:hAnsi="Times New Roman" w:cs="Times New Roman"/>
      <w:sz w:val="24"/>
      <w:szCs w:val="24"/>
      <w:lang w:val="en-AU" w:eastAsia="en-US"/>
    </w:rPr>
  </w:style>
  <w:style w:type="paragraph" w:styleId="Heading1">
    <w:name w:val="heading 1"/>
    <w:basedOn w:val="Normal"/>
    <w:next w:val="Normal"/>
    <w:link w:val="Heading1Char"/>
    <w:uiPriority w:val="9"/>
    <w:qFormat/>
    <w:rsid w:val="001D4F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49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87170C"/>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19E0"/>
    <w:rPr>
      <w:sz w:val="16"/>
      <w:szCs w:val="16"/>
    </w:rPr>
  </w:style>
  <w:style w:type="paragraph" w:styleId="CommentText">
    <w:name w:val="annotation text"/>
    <w:basedOn w:val="Normal"/>
    <w:link w:val="CommentTextChar"/>
    <w:uiPriority w:val="99"/>
    <w:unhideWhenUsed/>
    <w:rsid w:val="008F19E0"/>
    <w:pPr>
      <w:spacing w:line="240" w:lineRule="auto"/>
    </w:pPr>
    <w:rPr>
      <w:sz w:val="20"/>
      <w:szCs w:val="20"/>
    </w:rPr>
  </w:style>
  <w:style w:type="character" w:customStyle="1" w:styleId="CommentTextChar">
    <w:name w:val="Comment Text Char"/>
    <w:basedOn w:val="DefaultParagraphFont"/>
    <w:link w:val="CommentText"/>
    <w:uiPriority w:val="99"/>
    <w:rsid w:val="008F19E0"/>
    <w:rPr>
      <w:sz w:val="20"/>
      <w:szCs w:val="20"/>
    </w:rPr>
  </w:style>
  <w:style w:type="paragraph" w:styleId="CommentSubject">
    <w:name w:val="annotation subject"/>
    <w:basedOn w:val="CommentText"/>
    <w:next w:val="CommentText"/>
    <w:link w:val="CommentSubjectChar"/>
    <w:uiPriority w:val="99"/>
    <w:semiHidden/>
    <w:unhideWhenUsed/>
    <w:rsid w:val="008F19E0"/>
    <w:rPr>
      <w:b/>
      <w:bCs/>
    </w:rPr>
  </w:style>
  <w:style w:type="character" w:customStyle="1" w:styleId="CommentSubjectChar">
    <w:name w:val="Comment Subject Char"/>
    <w:basedOn w:val="CommentTextChar"/>
    <w:link w:val="CommentSubject"/>
    <w:uiPriority w:val="99"/>
    <w:semiHidden/>
    <w:rsid w:val="008F19E0"/>
    <w:rPr>
      <w:b/>
      <w:bCs/>
      <w:sz w:val="20"/>
      <w:szCs w:val="20"/>
    </w:rPr>
  </w:style>
  <w:style w:type="paragraph" w:styleId="BalloonText">
    <w:name w:val="Balloon Text"/>
    <w:basedOn w:val="Normal"/>
    <w:link w:val="BalloonTextChar"/>
    <w:uiPriority w:val="99"/>
    <w:semiHidden/>
    <w:unhideWhenUsed/>
    <w:rsid w:val="008F19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19E0"/>
    <w:rPr>
      <w:rFonts w:ascii="Tahoma" w:hAnsi="Tahoma" w:cs="Tahoma"/>
      <w:sz w:val="16"/>
      <w:szCs w:val="16"/>
    </w:rPr>
  </w:style>
  <w:style w:type="character" w:styleId="Hyperlink">
    <w:name w:val="Hyperlink"/>
    <w:basedOn w:val="DefaultParagraphFont"/>
    <w:uiPriority w:val="99"/>
    <w:unhideWhenUsed/>
    <w:rsid w:val="00370981"/>
    <w:rPr>
      <w:color w:val="0000FF"/>
      <w:u w:val="single"/>
    </w:rPr>
  </w:style>
  <w:style w:type="paragraph" w:styleId="NoSpacing">
    <w:name w:val="No Spacing"/>
    <w:uiPriority w:val="1"/>
    <w:qFormat/>
    <w:rsid w:val="000C0A54"/>
    <w:pPr>
      <w:spacing w:after="0" w:line="240" w:lineRule="auto"/>
    </w:pPr>
  </w:style>
  <w:style w:type="paragraph" w:styleId="NormalWeb">
    <w:name w:val="Normal (Web)"/>
    <w:basedOn w:val="Normal"/>
    <w:uiPriority w:val="99"/>
    <w:unhideWhenUsed/>
    <w:rsid w:val="00D85FA6"/>
    <w:pPr>
      <w:spacing w:before="100" w:beforeAutospacing="1" w:after="100" w:afterAutospacing="1" w:line="240" w:lineRule="auto"/>
      <w:jc w:val="left"/>
    </w:pPr>
    <w:rPr>
      <w:rFonts w:eastAsia="Times New Roman"/>
      <w:lang w:val="de-CH" w:eastAsia="de-CH"/>
    </w:rPr>
  </w:style>
  <w:style w:type="character" w:customStyle="1" w:styleId="Heading1Char">
    <w:name w:val="Heading 1 Char"/>
    <w:basedOn w:val="DefaultParagraphFont"/>
    <w:link w:val="Heading1"/>
    <w:uiPriority w:val="9"/>
    <w:rsid w:val="001D4FBF"/>
    <w:rPr>
      <w:rFonts w:asciiTheme="majorHAnsi" w:eastAsiaTheme="majorEastAsia" w:hAnsiTheme="majorHAnsi" w:cstheme="majorBidi"/>
      <w:b/>
      <w:bCs/>
      <w:color w:val="365F91" w:themeColor="accent1" w:themeShade="BF"/>
      <w:sz w:val="28"/>
      <w:szCs w:val="28"/>
      <w:lang w:val="en-US"/>
    </w:rPr>
  </w:style>
  <w:style w:type="paragraph" w:styleId="Header">
    <w:name w:val="header"/>
    <w:basedOn w:val="Normal"/>
    <w:link w:val="HeaderChar"/>
    <w:uiPriority w:val="99"/>
    <w:unhideWhenUsed/>
    <w:rsid w:val="006D49FD"/>
    <w:pPr>
      <w:tabs>
        <w:tab w:val="center" w:pos="4703"/>
        <w:tab w:val="right" w:pos="9406"/>
      </w:tabs>
      <w:spacing w:after="0" w:line="240" w:lineRule="auto"/>
    </w:pPr>
  </w:style>
  <w:style w:type="character" w:customStyle="1" w:styleId="HeaderChar">
    <w:name w:val="Header Char"/>
    <w:basedOn w:val="DefaultParagraphFont"/>
    <w:link w:val="Header"/>
    <w:uiPriority w:val="99"/>
    <w:rsid w:val="006D49FD"/>
    <w:rPr>
      <w:lang w:val="en-US"/>
    </w:rPr>
  </w:style>
  <w:style w:type="paragraph" w:styleId="Footer">
    <w:name w:val="footer"/>
    <w:basedOn w:val="Normal"/>
    <w:link w:val="FooterChar"/>
    <w:uiPriority w:val="99"/>
    <w:unhideWhenUsed/>
    <w:rsid w:val="006D49FD"/>
    <w:pPr>
      <w:tabs>
        <w:tab w:val="center" w:pos="4703"/>
        <w:tab w:val="right" w:pos="9406"/>
      </w:tabs>
      <w:spacing w:after="0" w:line="240" w:lineRule="auto"/>
    </w:pPr>
  </w:style>
  <w:style w:type="character" w:customStyle="1" w:styleId="FooterChar">
    <w:name w:val="Footer Char"/>
    <w:basedOn w:val="DefaultParagraphFont"/>
    <w:link w:val="Footer"/>
    <w:uiPriority w:val="99"/>
    <w:rsid w:val="006D49FD"/>
    <w:rPr>
      <w:lang w:val="en-US"/>
    </w:rPr>
  </w:style>
  <w:style w:type="paragraph" w:styleId="ListParagraph">
    <w:name w:val="List Paragraph"/>
    <w:basedOn w:val="Normal"/>
    <w:uiPriority w:val="34"/>
    <w:qFormat/>
    <w:rsid w:val="006D49FD"/>
    <w:pPr>
      <w:ind w:left="720"/>
      <w:contextualSpacing/>
    </w:pPr>
  </w:style>
  <w:style w:type="paragraph" w:styleId="Title">
    <w:name w:val="Title"/>
    <w:basedOn w:val="Normal"/>
    <w:next w:val="Normal"/>
    <w:link w:val="TitleChar"/>
    <w:uiPriority w:val="10"/>
    <w:qFormat/>
    <w:rsid w:val="006D49F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49FD"/>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6D49F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D49FD"/>
    <w:rPr>
      <w:rFonts w:asciiTheme="majorHAnsi" w:eastAsiaTheme="majorEastAsia" w:hAnsiTheme="majorHAnsi" w:cstheme="majorBidi"/>
      <w:i/>
      <w:iCs/>
      <w:color w:val="4F81BD" w:themeColor="accent1"/>
      <w:spacing w:val="15"/>
      <w:sz w:val="24"/>
      <w:szCs w:val="24"/>
      <w:lang w:val="en-US"/>
    </w:rPr>
  </w:style>
  <w:style w:type="character" w:customStyle="1" w:styleId="Heading2Char">
    <w:name w:val="Heading 2 Char"/>
    <w:basedOn w:val="DefaultParagraphFont"/>
    <w:link w:val="Heading2"/>
    <w:uiPriority w:val="9"/>
    <w:rsid w:val="006D49FD"/>
    <w:rPr>
      <w:rFonts w:asciiTheme="majorHAnsi" w:eastAsiaTheme="majorEastAsia" w:hAnsiTheme="majorHAnsi" w:cstheme="majorBidi"/>
      <w:b/>
      <w:bCs/>
      <w:color w:val="4F81BD" w:themeColor="accent1"/>
      <w:sz w:val="26"/>
      <w:szCs w:val="26"/>
      <w:lang w:val="en-US"/>
    </w:rPr>
  </w:style>
  <w:style w:type="paragraph" w:styleId="Caption">
    <w:name w:val="caption"/>
    <w:basedOn w:val="Normal"/>
    <w:next w:val="Normal"/>
    <w:uiPriority w:val="35"/>
    <w:unhideWhenUsed/>
    <w:qFormat/>
    <w:rsid w:val="003B7013"/>
    <w:pPr>
      <w:spacing w:line="240" w:lineRule="auto"/>
    </w:pPr>
    <w:rPr>
      <w:b/>
      <w:bCs/>
      <w:color w:val="4F81BD" w:themeColor="accent1"/>
      <w:sz w:val="18"/>
      <w:szCs w:val="18"/>
    </w:rPr>
  </w:style>
  <w:style w:type="paragraph" w:customStyle="1" w:styleId="Authors">
    <w:name w:val="Authors"/>
    <w:basedOn w:val="Normal"/>
    <w:rsid w:val="00B01DF6"/>
    <w:pPr>
      <w:spacing w:after="0"/>
      <w:jc w:val="center"/>
    </w:pPr>
    <w:rPr>
      <w:rFonts w:eastAsia="Times New Roman"/>
    </w:rPr>
  </w:style>
  <w:style w:type="paragraph" w:customStyle="1" w:styleId="Affilation">
    <w:name w:val="Affilation"/>
    <w:basedOn w:val="Authors"/>
    <w:rsid w:val="00B01DF6"/>
    <w:pPr>
      <w:jc w:val="left"/>
    </w:pPr>
  </w:style>
  <w:style w:type="character" w:customStyle="1" w:styleId="skypepnhtextspan">
    <w:name w:val="skype_pnh_text_span"/>
    <w:basedOn w:val="DefaultParagraphFont"/>
    <w:rsid w:val="00C3402C"/>
  </w:style>
  <w:style w:type="character" w:styleId="PlaceholderText">
    <w:name w:val="Placeholder Text"/>
    <w:basedOn w:val="DefaultParagraphFont"/>
    <w:uiPriority w:val="99"/>
    <w:semiHidden/>
    <w:rsid w:val="0025105B"/>
    <w:rPr>
      <w:color w:val="808080"/>
    </w:rPr>
  </w:style>
  <w:style w:type="paragraph" w:customStyle="1" w:styleId="ETHBriefAdresse">
    <w:name w:val="ETH_Brief_Adresse"/>
    <w:basedOn w:val="Normal"/>
    <w:rsid w:val="00F94142"/>
    <w:pPr>
      <w:spacing w:before="200" w:after="0" w:line="270" w:lineRule="atLeast"/>
      <w:ind w:right="4820"/>
      <w:jc w:val="left"/>
    </w:pPr>
    <w:rPr>
      <w:rFonts w:ascii="ETH Light" w:eastAsia="Times New Roman" w:hAnsi="ETH Light"/>
      <w:lang w:eastAsia="de-CH"/>
    </w:rPr>
  </w:style>
  <w:style w:type="table" w:styleId="TableGrid">
    <w:name w:val="Table Grid"/>
    <w:basedOn w:val="TableNormal"/>
    <w:uiPriority w:val="59"/>
    <w:rsid w:val="00D039A2"/>
    <w:pPr>
      <w:spacing w:after="0" w:line="240" w:lineRule="auto"/>
    </w:pPr>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05C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5C45"/>
    <w:rPr>
      <w:sz w:val="20"/>
      <w:szCs w:val="20"/>
      <w:lang w:val="en-GB"/>
    </w:rPr>
  </w:style>
  <w:style w:type="character" w:styleId="EndnoteReference">
    <w:name w:val="endnote reference"/>
    <w:basedOn w:val="DefaultParagraphFont"/>
    <w:uiPriority w:val="99"/>
    <w:semiHidden/>
    <w:unhideWhenUsed/>
    <w:rsid w:val="00105C45"/>
    <w:rPr>
      <w:vertAlign w:val="superscript"/>
    </w:rPr>
  </w:style>
  <w:style w:type="character" w:customStyle="1" w:styleId="emphasistypeitalic">
    <w:name w:val="emphasistypeitalic"/>
    <w:basedOn w:val="DefaultParagraphFont"/>
    <w:rsid w:val="008F723E"/>
  </w:style>
  <w:style w:type="paragraph" w:customStyle="1" w:styleId="Mainsubheadings">
    <w:name w:val="Main sub headings"/>
    <w:basedOn w:val="Normal"/>
    <w:link w:val="MainsubheadingsChar"/>
    <w:qFormat/>
    <w:rsid w:val="00A345AE"/>
    <w:pPr>
      <w:spacing w:after="0"/>
      <w:contextualSpacing/>
    </w:pPr>
    <w:rPr>
      <w:b/>
    </w:rPr>
  </w:style>
  <w:style w:type="character" w:styleId="LineNumber">
    <w:name w:val="line number"/>
    <w:basedOn w:val="DefaultParagraphFont"/>
    <w:uiPriority w:val="99"/>
    <w:semiHidden/>
    <w:unhideWhenUsed/>
    <w:rsid w:val="00C419DE"/>
  </w:style>
  <w:style w:type="character" w:customStyle="1" w:styleId="MainsubheadingsChar">
    <w:name w:val="Main sub headings Char"/>
    <w:basedOn w:val="DefaultParagraphFont"/>
    <w:link w:val="Mainsubheadings"/>
    <w:rsid w:val="00A345AE"/>
    <w:rPr>
      <w:rFonts w:ascii="Times New Roman" w:hAnsi="Times New Roman" w:cs="Times New Roman"/>
      <w:b/>
      <w:sz w:val="24"/>
      <w:szCs w:val="24"/>
      <w:lang w:val="en-GB"/>
    </w:rPr>
  </w:style>
  <w:style w:type="paragraph" w:customStyle="1" w:styleId="EndNoteBibliographyTitle">
    <w:name w:val="EndNote Bibliography Title"/>
    <w:basedOn w:val="Normal"/>
    <w:link w:val="EndNoteBibliographyTitleChar"/>
    <w:rsid w:val="00B72851"/>
    <w:pPr>
      <w:spacing w:after="0"/>
      <w:jc w:val="center"/>
    </w:pPr>
    <w:rPr>
      <w:rFonts w:ascii="Calibri" w:hAnsi="Calibri" w:cs="Calibri"/>
      <w:noProof/>
      <w:sz w:val="22"/>
      <w:lang w:val="fr-FR"/>
    </w:rPr>
  </w:style>
  <w:style w:type="character" w:customStyle="1" w:styleId="EndNoteBibliographyTitleChar">
    <w:name w:val="EndNote Bibliography Title Char"/>
    <w:basedOn w:val="DefaultParagraphFont"/>
    <w:link w:val="EndNoteBibliographyTitle"/>
    <w:rsid w:val="00B72851"/>
    <w:rPr>
      <w:rFonts w:ascii="Calibri" w:eastAsia="Calibri" w:hAnsi="Calibri" w:cs="Calibri"/>
      <w:noProof/>
      <w:szCs w:val="24"/>
      <w:lang w:eastAsia="en-US"/>
    </w:rPr>
  </w:style>
  <w:style w:type="paragraph" w:customStyle="1" w:styleId="EndNoteBibliography">
    <w:name w:val="EndNote Bibliography"/>
    <w:basedOn w:val="Normal"/>
    <w:link w:val="EndNoteBibliographyChar"/>
    <w:rsid w:val="00B72851"/>
    <w:pPr>
      <w:spacing w:line="240" w:lineRule="auto"/>
    </w:pPr>
    <w:rPr>
      <w:rFonts w:ascii="Calibri" w:hAnsi="Calibri" w:cs="Calibri"/>
      <w:noProof/>
      <w:sz w:val="22"/>
      <w:lang w:val="fr-FR"/>
    </w:rPr>
  </w:style>
  <w:style w:type="character" w:customStyle="1" w:styleId="EndNoteBibliographyChar">
    <w:name w:val="EndNote Bibliography Char"/>
    <w:basedOn w:val="DefaultParagraphFont"/>
    <w:link w:val="EndNoteBibliography"/>
    <w:rsid w:val="00B72851"/>
    <w:rPr>
      <w:rFonts w:ascii="Calibri" w:eastAsia="Calibri" w:hAnsi="Calibri" w:cs="Calibri"/>
      <w:noProof/>
      <w:szCs w:val="24"/>
      <w:lang w:eastAsia="en-US"/>
    </w:rPr>
  </w:style>
  <w:style w:type="paragraph" w:styleId="Revision">
    <w:name w:val="Revision"/>
    <w:hidden/>
    <w:uiPriority w:val="99"/>
    <w:semiHidden/>
    <w:rsid w:val="00343010"/>
    <w:pPr>
      <w:spacing w:after="0" w:line="240" w:lineRule="auto"/>
    </w:pPr>
    <w:rPr>
      <w:lang w:val="en-GB"/>
    </w:rPr>
  </w:style>
  <w:style w:type="character" w:styleId="FollowedHyperlink">
    <w:name w:val="FollowedHyperlink"/>
    <w:basedOn w:val="DefaultParagraphFont"/>
    <w:uiPriority w:val="99"/>
    <w:semiHidden/>
    <w:unhideWhenUsed/>
    <w:rsid w:val="00360366"/>
    <w:rPr>
      <w:color w:val="800080" w:themeColor="followedHyperlink"/>
      <w:u w:val="single"/>
    </w:rPr>
  </w:style>
  <w:style w:type="paragraph" w:customStyle="1" w:styleId="Sub-subheadings">
    <w:name w:val="Sub-sub headings"/>
    <w:basedOn w:val="Normal"/>
    <w:link w:val="Sub-subheadingsChar"/>
    <w:qFormat/>
    <w:rsid w:val="00DE70F9"/>
    <w:pPr>
      <w:spacing w:after="0"/>
    </w:pPr>
    <w:rPr>
      <w:i/>
    </w:rPr>
  </w:style>
  <w:style w:type="character" w:customStyle="1" w:styleId="Sub-subheadingsChar">
    <w:name w:val="Sub-sub headings Char"/>
    <w:basedOn w:val="DefaultParagraphFont"/>
    <w:link w:val="Sub-subheadings"/>
    <w:rsid w:val="00DE70F9"/>
    <w:rPr>
      <w:i/>
      <w:sz w:val="24"/>
      <w:szCs w:val="24"/>
      <w:lang w:val="en-AU"/>
    </w:rPr>
  </w:style>
  <w:style w:type="character" w:customStyle="1" w:styleId="titeltext">
    <w:name w:val="titeltext"/>
    <w:basedOn w:val="DefaultParagraphFont"/>
    <w:rsid w:val="0005466A"/>
  </w:style>
  <w:style w:type="paragraph" w:customStyle="1" w:styleId="Default">
    <w:name w:val="Default"/>
    <w:rsid w:val="00531E7A"/>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E00187"/>
    <w:rPr>
      <w:color w:val="605E5C"/>
      <w:shd w:val="clear" w:color="auto" w:fill="E1DFDD"/>
    </w:rPr>
  </w:style>
  <w:style w:type="paragraph" w:customStyle="1" w:styleId="Figurecaptionstyle">
    <w:name w:val="Figure caption style"/>
    <w:basedOn w:val="Mainsubheadings"/>
    <w:link w:val="FigurecaptionstyleChar"/>
    <w:qFormat/>
    <w:rsid w:val="007E09AB"/>
    <w:rPr>
      <w:lang w:val="en-CA"/>
    </w:rPr>
  </w:style>
  <w:style w:type="character" w:customStyle="1" w:styleId="FigurecaptionstyleChar">
    <w:name w:val="Figure caption style Char"/>
    <w:basedOn w:val="MainsubheadingsChar"/>
    <w:link w:val="Figurecaptionstyle"/>
    <w:rsid w:val="007E09AB"/>
    <w:rPr>
      <w:rFonts w:ascii="Times New Roman" w:eastAsia="Calibri" w:hAnsi="Times New Roman" w:cs="Times New Roman"/>
      <w:b/>
      <w:sz w:val="24"/>
      <w:szCs w:val="24"/>
      <w:lang w:val="en-CA" w:eastAsia="en-US"/>
    </w:rPr>
  </w:style>
  <w:style w:type="table" w:customStyle="1" w:styleId="TableGrid1">
    <w:name w:val="Table Grid1"/>
    <w:basedOn w:val="TableNormal"/>
    <w:next w:val="TableGrid"/>
    <w:uiPriority w:val="39"/>
    <w:rsid w:val="00A24DF6"/>
    <w:pPr>
      <w:spacing w:after="0" w:line="240" w:lineRule="auto"/>
    </w:pPr>
    <w:rPr>
      <w:rFonts w:eastAsia="Calibri"/>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87170C"/>
    <w:rPr>
      <w:rFonts w:asciiTheme="majorHAnsi" w:eastAsiaTheme="majorEastAsia" w:hAnsiTheme="majorHAnsi" w:cstheme="majorBidi"/>
      <w:color w:val="243F60" w:themeColor="accent1" w:themeShade="7F"/>
      <w:sz w:val="24"/>
      <w:szCs w:val="24"/>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725803">
      <w:bodyDiv w:val="1"/>
      <w:marLeft w:val="0"/>
      <w:marRight w:val="0"/>
      <w:marTop w:val="0"/>
      <w:marBottom w:val="0"/>
      <w:divBdr>
        <w:top w:val="none" w:sz="0" w:space="0" w:color="auto"/>
        <w:left w:val="none" w:sz="0" w:space="0" w:color="auto"/>
        <w:bottom w:val="none" w:sz="0" w:space="0" w:color="auto"/>
        <w:right w:val="none" w:sz="0" w:space="0" w:color="auto"/>
      </w:divBdr>
    </w:div>
    <w:div w:id="37898575">
      <w:bodyDiv w:val="1"/>
      <w:marLeft w:val="0"/>
      <w:marRight w:val="0"/>
      <w:marTop w:val="0"/>
      <w:marBottom w:val="0"/>
      <w:divBdr>
        <w:top w:val="none" w:sz="0" w:space="0" w:color="auto"/>
        <w:left w:val="none" w:sz="0" w:space="0" w:color="auto"/>
        <w:bottom w:val="none" w:sz="0" w:space="0" w:color="auto"/>
        <w:right w:val="none" w:sz="0" w:space="0" w:color="auto"/>
      </w:divBdr>
    </w:div>
    <w:div w:id="41366896">
      <w:bodyDiv w:val="1"/>
      <w:marLeft w:val="0"/>
      <w:marRight w:val="0"/>
      <w:marTop w:val="0"/>
      <w:marBottom w:val="0"/>
      <w:divBdr>
        <w:top w:val="none" w:sz="0" w:space="0" w:color="auto"/>
        <w:left w:val="none" w:sz="0" w:space="0" w:color="auto"/>
        <w:bottom w:val="none" w:sz="0" w:space="0" w:color="auto"/>
        <w:right w:val="none" w:sz="0" w:space="0" w:color="auto"/>
      </w:divBdr>
    </w:div>
    <w:div w:id="81072703">
      <w:bodyDiv w:val="1"/>
      <w:marLeft w:val="0"/>
      <w:marRight w:val="0"/>
      <w:marTop w:val="0"/>
      <w:marBottom w:val="0"/>
      <w:divBdr>
        <w:top w:val="none" w:sz="0" w:space="0" w:color="auto"/>
        <w:left w:val="none" w:sz="0" w:space="0" w:color="auto"/>
        <w:bottom w:val="none" w:sz="0" w:space="0" w:color="auto"/>
        <w:right w:val="none" w:sz="0" w:space="0" w:color="auto"/>
      </w:divBdr>
    </w:div>
    <w:div w:id="102113352">
      <w:bodyDiv w:val="1"/>
      <w:marLeft w:val="0"/>
      <w:marRight w:val="0"/>
      <w:marTop w:val="0"/>
      <w:marBottom w:val="0"/>
      <w:divBdr>
        <w:top w:val="none" w:sz="0" w:space="0" w:color="auto"/>
        <w:left w:val="none" w:sz="0" w:space="0" w:color="auto"/>
        <w:bottom w:val="none" w:sz="0" w:space="0" w:color="auto"/>
        <w:right w:val="none" w:sz="0" w:space="0" w:color="auto"/>
      </w:divBdr>
      <w:divsChild>
        <w:div w:id="1539590199">
          <w:marLeft w:val="0"/>
          <w:marRight w:val="0"/>
          <w:marTop w:val="0"/>
          <w:marBottom w:val="0"/>
          <w:divBdr>
            <w:top w:val="none" w:sz="0" w:space="0" w:color="auto"/>
            <w:left w:val="none" w:sz="0" w:space="0" w:color="auto"/>
            <w:bottom w:val="none" w:sz="0" w:space="0" w:color="auto"/>
            <w:right w:val="none" w:sz="0" w:space="0" w:color="auto"/>
          </w:divBdr>
          <w:divsChild>
            <w:div w:id="367488781">
              <w:marLeft w:val="0"/>
              <w:marRight w:val="0"/>
              <w:marTop w:val="0"/>
              <w:marBottom w:val="0"/>
              <w:divBdr>
                <w:top w:val="none" w:sz="0" w:space="0" w:color="auto"/>
                <w:left w:val="none" w:sz="0" w:space="0" w:color="auto"/>
                <w:bottom w:val="none" w:sz="0" w:space="0" w:color="auto"/>
                <w:right w:val="none" w:sz="0" w:space="0" w:color="auto"/>
              </w:divBdr>
              <w:divsChild>
                <w:div w:id="50320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95146">
      <w:bodyDiv w:val="1"/>
      <w:marLeft w:val="0"/>
      <w:marRight w:val="0"/>
      <w:marTop w:val="0"/>
      <w:marBottom w:val="0"/>
      <w:divBdr>
        <w:top w:val="none" w:sz="0" w:space="0" w:color="auto"/>
        <w:left w:val="none" w:sz="0" w:space="0" w:color="auto"/>
        <w:bottom w:val="none" w:sz="0" w:space="0" w:color="auto"/>
        <w:right w:val="none" w:sz="0" w:space="0" w:color="auto"/>
      </w:divBdr>
    </w:div>
    <w:div w:id="157422604">
      <w:bodyDiv w:val="1"/>
      <w:marLeft w:val="0"/>
      <w:marRight w:val="0"/>
      <w:marTop w:val="0"/>
      <w:marBottom w:val="0"/>
      <w:divBdr>
        <w:top w:val="none" w:sz="0" w:space="0" w:color="auto"/>
        <w:left w:val="none" w:sz="0" w:space="0" w:color="auto"/>
        <w:bottom w:val="none" w:sz="0" w:space="0" w:color="auto"/>
        <w:right w:val="none" w:sz="0" w:space="0" w:color="auto"/>
      </w:divBdr>
      <w:divsChild>
        <w:div w:id="1965382586">
          <w:marLeft w:val="0"/>
          <w:marRight w:val="0"/>
          <w:marTop w:val="0"/>
          <w:marBottom w:val="0"/>
          <w:divBdr>
            <w:top w:val="none" w:sz="0" w:space="0" w:color="auto"/>
            <w:left w:val="none" w:sz="0" w:space="0" w:color="auto"/>
            <w:bottom w:val="none" w:sz="0" w:space="0" w:color="auto"/>
            <w:right w:val="none" w:sz="0" w:space="0" w:color="auto"/>
          </w:divBdr>
          <w:divsChild>
            <w:div w:id="1763406042">
              <w:marLeft w:val="0"/>
              <w:marRight w:val="0"/>
              <w:marTop w:val="0"/>
              <w:marBottom w:val="0"/>
              <w:divBdr>
                <w:top w:val="none" w:sz="0" w:space="0" w:color="auto"/>
                <w:left w:val="none" w:sz="0" w:space="0" w:color="auto"/>
                <w:bottom w:val="none" w:sz="0" w:space="0" w:color="auto"/>
                <w:right w:val="none" w:sz="0" w:space="0" w:color="auto"/>
              </w:divBdr>
              <w:divsChild>
                <w:div w:id="148480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54145">
      <w:bodyDiv w:val="1"/>
      <w:marLeft w:val="0"/>
      <w:marRight w:val="0"/>
      <w:marTop w:val="0"/>
      <w:marBottom w:val="0"/>
      <w:divBdr>
        <w:top w:val="none" w:sz="0" w:space="0" w:color="auto"/>
        <w:left w:val="none" w:sz="0" w:space="0" w:color="auto"/>
        <w:bottom w:val="none" w:sz="0" w:space="0" w:color="auto"/>
        <w:right w:val="none" w:sz="0" w:space="0" w:color="auto"/>
      </w:divBdr>
    </w:div>
    <w:div w:id="203908637">
      <w:bodyDiv w:val="1"/>
      <w:marLeft w:val="0"/>
      <w:marRight w:val="0"/>
      <w:marTop w:val="0"/>
      <w:marBottom w:val="0"/>
      <w:divBdr>
        <w:top w:val="none" w:sz="0" w:space="0" w:color="auto"/>
        <w:left w:val="none" w:sz="0" w:space="0" w:color="auto"/>
        <w:bottom w:val="none" w:sz="0" w:space="0" w:color="auto"/>
        <w:right w:val="none" w:sz="0" w:space="0" w:color="auto"/>
      </w:divBdr>
    </w:div>
    <w:div w:id="205139591">
      <w:bodyDiv w:val="1"/>
      <w:marLeft w:val="0"/>
      <w:marRight w:val="0"/>
      <w:marTop w:val="0"/>
      <w:marBottom w:val="0"/>
      <w:divBdr>
        <w:top w:val="none" w:sz="0" w:space="0" w:color="auto"/>
        <w:left w:val="none" w:sz="0" w:space="0" w:color="auto"/>
        <w:bottom w:val="none" w:sz="0" w:space="0" w:color="auto"/>
        <w:right w:val="none" w:sz="0" w:space="0" w:color="auto"/>
      </w:divBdr>
    </w:div>
    <w:div w:id="268703467">
      <w:bodyDiv w:val="1"/>
      <w:marLeft w:val="0"/>
      <w:marRight w:val="0"/>
      <w:marTop w:val="0"/>
      <w:marBottom w:val="0"/>
      <w:divBdr>
        <w:top w:val="none" w:sz="0" w:space="0" w:color="auto"/>
        <w:left w:val="none" w:sz="0" w:space="0" w:color="auto"/>
        <w:bottom w:val="none" w:sz="0" w:space="0" w:color="auto"/>
        <w:right w:val="none" w:sz="0" w:space="0" w:color="auto"/>
      </w:divBdr>
    </w:div>
    <w:div w:id="282730560">
      <w:bodyDiv w:val="1"/>
      <w:marLeft w:val="0"/>
      <w:marRight w:val="0"/>
      <w:marTop w:val="0"/>
      <w:marBottom w:val="0"/>
      <w:divBdr>
        <w:top w:val="none" w:sz="0" w:space="0" w:color="auto"/>
        <w:left w:val="none" w:sz="0" w:space="0" w:color="auto"/>
        <w:bottom w:val="none" w:sz="0" w:space="0" w:color="auto"/>
        <w:right w:val="none" w:sz="0" w:space="0" w:color="auto"/>
      </w:divBdr>
    </w:div>
    <w:div w:id="403727821">
      <w:bodyDiv w:val="1"/>
      <w:marLeft w:val="0"/>
      <w:marRight w:val="0"/>
      <w:marTop w:val="0"/>
      <w:marBottom w:val="0"/>
      <w:divBdr>
        <w:top w:val="none" w:sz="0" w:space="0" w:color="auto"/>
        <w:left w:val="none" w:sz="0" w:space="0" w:color="auto"/>
        <w:bottom w:val="none" w:sz="0" w:space="0" w:color="auto"/>
        <w:right w:val="none" w:sz="0" w:space="0" w:color="auto"/>
      </w:divBdr>
    </w:div>
    <w:div w:id="419714298">
      <w:bodyDiv w:val="1"/>
      <w:marLeft w:val="0"/>
      <w:marRight w:val="0"/>
      <w:marTop w:val="0"/>
      <w:marBottom w:val="0"/>
      <w:divBdr>
        <w:top w:val="none" w:sz="0" w:space="0" w:color="auto"/>
        <w:left w:val="none" w:sz="0" w:space="0" w:color="auto"/>
        <w:bottom w:val="none" w:sz="0" w:space="0" w:color="auto"/>
        <w:right w:val="none" w:sz="0" w:space="0" w:color="auto"/>
      </w:divBdr>
    </w:div>
    <w:div w:id="452679007">
      <w:bodyDiv w:val="1"/>
      <w:marLeft w:val="0"/>
      <w:marRight w:val="0"/>
      <w:marTop w:val="0"/>
      <w:marBottom w:val="0"/>
      <w:divBdr>
        <w:top w:val="none" w:sz="0" w:space="0" w:color="auto"/>
        <w:left w:val="none" w:sz="0" w:space="0" w:color="auto"/>
        <w:bottom w:val="none" w:sz="0" w:space="0" w:color="auto"/>
        <w:right w:val="none" w:sz="0" w:space="0" w:color="auto"/>
      </w:divBdr>
    </w:div>
    <w:div w:id="455687256">
      <w:bodyDiv w:val="1"/>
      <w:marLeft w:val="0"/>
      <w:marRight w:val="0"/>
      <w:marTop w:val="0"/>
      <w:marBottom w:val="0"/>
      <w:divBdr>
        <w:top w:val="none" w:sz="0" w:space="0" w:color="auto"/>
        <w:left w:val="none" w:sz="0" w:space="0" w:color="auto"/>
        <w:bottom w:val="none" w:sz="0" w:space="0" w:color="auto"/>
        <w:right w:val="none" w:sz="0" w:space="0" w:color="auto"/>
      </w:divBdr>
    </w:div>
    <w:div w:id="489906938">
      <w:bodyDiv w:val="1"/>
      <w:marLeft w:val="0"/>
      <w:marRight w:val="0"/>
      <w:marTop w:val="0"/>
      <w:marBottom w:val="0"/>
      <w:divBdr>
        <w:top w:val="none" w:sz="0" w:space="0" w:color="auto"/>
        <w:left w:val="none" w:sz="0" w:space="0" w:color="auto"/>
        <w:bottom w:val="none" w:sz="0" w:space="0" w:color="auto"/>
        <w:right w:val="none" w:sz="0" w:space="0" w:color="auto"/>
      </w:divBdr>
    </w:div>
    <w:div w:id="562451134">
      <w:bodyDiv w:val="1"/>
      <w:marLeft w:val="0"/>
      <w:marRight w:val="0"/>
      <w:marTop w:val="0"/>
      <w:marBottom w:val="0"/>
      <w:divBdr>
        <w:top w:val="none" w:sz="0" w:space="0" w:color="auto"/>
        <w:left w:val="none" w:sz="0" w:space="0" w:color="auto"/>
        <w:bottom w:val="none" w:sz="0" w:space="0" w:color="auto"/>
        <w:right w:val="none" w:sz="0" w:space="0" w:color="auto"/>
      </w:divBdr>
    </w:div>
    <w:div w:id="577715092">
      <w:bodyDiv w:val="1"/>
      <w:marLeft w:val="0"/>
      <w:marRight w:val="0"/>
      <w:marTop w:val="0"/>
      <w:marBottom w:val="0"/>
      <w:divBdr>
        <w:top w:val="none" w:sz="0" w:space="0" w:color="auto"/>
        <w:left w:val="none" w:sz="0" w:space="0" w:color="auto"/>
        <w:bottom w:val="none" w:sz="0" w:space="0" w:color="auto"/>
        <w:right w:val="none" w:sz="0" w:space="0" w:color="auto"/>
      </w:divBdr>
    </w:div>
    <w:div w:id="606736408">
      <w:bodyDiv w:val="1"/>
      <w:marLeft w:val="0"/>
      <w:marRight w:val="0"/>
      <w:marTop w:val="0"/>
      <w:marBottom w:val="0"/>
      <w:divBdr>
        <w:top w:val="none" w:sz="0" w:space="0" w:color="auto"/>
        <w:left w:val="none" w:sz="0" w:space="0" w:color="auto"/>
        <w:bottom w:val="none" w:sz="0" w:space="0" w:color="auto"/>
        <w:right w:val="none" w:sz="0" w:space="0" w:color="auto"/>
      </w:divBdr>
    </w:div>
    <w:div w:id="608391640">
      <w:bodyDiv w:val="1"/>
      <w:marLeft w:val="0"/>
      <w:marRight w:val="0"/>
      <w:marTop w:val="0"/>
      <w:marBottom w:val="0"/>
      <w:divBdr>
        <w:top w:val="none" w:sz="0" w:space="0" w:color="auto"/>
        <w:left w:val="none" w:sz="0" w:space="0" w:color="auto"/>
        <w:bottom w:val="none" w:sz="0" w:space="0" w:color="auto"/>
        <w:right w:val="none" w:sz="0" w:space="0" w:color="auto"/>
      </w:divBdr>
    </w:div>
    <w:div w:id="679046215">
      <w:bodyDiv w:val="1"/>
      <w:marLeft w:val="0"/>
      <w:marRight w:val="0"/>
      <w:marTop w:val="0"/>
      <w:marBottom w:val="0"/>
      <w:divBdr>
        <w:top w:val="none" w:sz="0" w:space="0" w:color="auto"/>
        <w:left w:val="none" w:sz="0" w:space="0" w:color="auto"/>
        <w:bottom w:val="none" w:sz="0" w:space="0" w:color="auto"/>
        <w:right w:val="none" w:sz="0" w:space="0" w:color="auto"/>
      </w:divBdr>
    </w:div>
    <w:div w:id="680662707">
      <w:bodyDiv w:val="1"/>
      <w:marLeft w:val="0"/>
      <w:marRight w:val="0"/>
      <w:marTop w:val="0"/>
      <w:marBottom w:val="0"/>
      <w:divBdr>
        <w:top w:val="none" w:sz="0" w:space="0" w:color="auto"/>
        <w:left w:val="none" w:sz="0" w:space="0" w:color="auto"/>
        <w:bottom w:val="none" w:sz="0" w:space="0" w:color="auto"/>
        <w:right w:val="none" w:sz="0" w:space="0" w:color="auto"/>
      </w:divBdr>
    </w:div>
    <w:div w:id="707225491">
      <w:bodyDiv w:val="1"/>
      <w:marLeft w:val="0"/>
      <w:marRight w:val="0"/>
      <w:marTop w:val="0"/>
      <w:marBottom w:val="0"/>
      <w:divBdr>
        <w:top w:val="none" w:sz="0" w:space="0" w:color="auto"/>
        <w:left w:val="none" w:sz="0" w:space="0" w:color="auto"/>
        <w:bottom w:val="none" w:sz="0" w:space="0" w:color="auto"/>
        <w:right w:val="none" w:sz="0" w:space="0" w:color="auto"/>
      </w:divBdr>
    </w:div>
    <w:div w:id="732001644">
      <w:bodyDiv w:val="1"/>
      <w:marLeft w:val="0"/>
      <w:marRight w:val="0"/>
      <w:marTop w:val="0"/>
      <w:marBottom w:val="0"/>
      <w:divBdr>
        <w:top w:val="none" w:sz="0" w:space="0" w:color="auto"/>
        <w:left w:val="none" w:sz="0" w:space="0" w:color="auto"/>
        <w:bottom w:val="none" w:sz="0" w:space="0" w:color="auto"/>
        <w:right w:val="none" w:sz="0" w:space="0" w:color="auto"/>
      </w:divBdr>
    </w:div>
    <w:div w:id="787240902">
      <w:bodyDiv w:val="1"/>
      <w:marLeft w:val="0"/>
      <w:marRight w:val="0"/>
      <w:marTop w:val="0"/>
      <w:marBottom w:val="0"/>
      <w:divBdr>
        <w:top w:val="none" w:sz="0" w:space="0" w:color="auto"/>
        <w:left w:val="none" w:sz="0" w:space="0" w:color="auto"/>
        <w:bottom w:val="none" w:sz="0" w:space="0" w:color="auto"/>
        <w:right w:val="none" w:sz="0" w:space="0" w:color="auto"/>
      </w:divBdr>
    </w:div>
    <w:div w:id="813526992">
      <w:bodyDiv w:val="1"/>
      <w:marLeft w:val="0"/>
      <w:marRight w:val="0"/>
      <w:marTop w:val="0"/>
      <w:marBottom w:val="0"/>
      <w:divBdr>
        <w:top w:val="none" w:sz="0" w:space="0" w:color="auto"/>
        <w:left w:val="none" w:sz="0" w:space="0" w:color="auto"/>
        <w:bottom w:val="none" w:sz="0" w:space="0" w:color="auto"/>
        <w:right w:val="none" w:sz="0" w:space="0" w:color="auto"/>
      </w:divBdr>
    </w:div>
    <w:div w:id="819619750">
      <w:bodyDiv w:val="1"/>
      <w:marLeft w:val="0"/>
      <w:marRight w:val="0"/>
      <w:marTop w:val="0"/>
      <w:marBottom w:val="0"/>
      <w:divBdr>
        <w:top w:val="none" w:sz="0" w:space="0" w:color="auto"/>
        <w:left w:val="none" w:sz="0" w:space="0" w:color="auto"/>
        <w:bottom w:val="none" w:sz="0" w:space="0" w:color="auto"/>
        <w:right w:val="none" w:sz="0" w:space="0" w:color="auto"/>
      </w:divBdr>
    </w:div>
    <w:div w:id="847906428">
      <w:bodyDiv w:val="1"/>
      <w:marLeft w:val="0"/>
      <w:marRight w:val="0"/>
      <w:marTop w:val="0"/>
      <w:marBottom w:val="0"/>
      <w:divBdr>
        <w:top w:val="none" w:sz="0" w:space="0" w:color="auto"/>
        <w:left w:val="none" w:sz="0" w:space="0" w:color="auto"/>
        <w:bottom w:val="none" w:sz="0" w:space="0" w:color="auto"/>
        <w:right w:val="none" w:sz="0" w:space="0" w:color="auto"/>
      </w:divBdr>
    </w:div>
    <w:div w:id="931938430">
      <w:bodyDiv w:val="1"/>
      <w:marLeft w:val="0"/>
      <w:marRight w:val="0"/>
      <w:marTop w:val="0"/>
      <w:marBottom w:val="0"/>
      <w:divBdr>
        <w:top w:val="none" w:sz="0" w:space="0" w:color="auto"/>
        <w:left w:val="none" w:sz="0" w:space="0" w:color="auto"/>
        <w:bottom w:val="none" w:sz="0" w:space="0" w:color="auto"/>
        <w:right w:val="none" w:sz="0" w:space="0" w:color="auto"/>
      </w:divBdr>
    </w:div>
    <w:div w:id="1017973191">
      <w:bodyDiv w:val="1"/>
      <w:marLeft w:val="0"/>
      <w:marRight w:val="0"/>
      <w:marTop w:val="0"/>
      <w:marBottom w:val="0"/>
      <w:divBdr>
        <w:top w:val="none" w:sz="0" w:space="0" w:color="auto"/>
        <w:left w:val="none" w:sz="0" w:space="0" w:color="auto"/>
        <w:bottom w:val="none" w:sz="0" w:space="0" w:color="auto"/>
        <w:right w:val="none" w:sz="0" w:space="0" w:color="auto"/>
      </w:divBdr>
    </w:div>
    <w:div w:id="1074206673">
      <w:bodyDiv w:val="1"/>
      <w:marLeft w:val="0"/>
      <w:marRight w:val="0"/>
      <w:marTop w:val="0"/>
      <w:marBottom w:val="0"/>
      <w:divBdr>
        <w:top w:val="none" w:sz="0" w:space="0" w:color="auto"/>
        <w:left w:val="none" w:sz="0" w:space="0" w:color="auto"/>
        <w:bottom w:val="none" w:sz="0" w:space="0" w:color="auto"/>
        <w:right w:val="none" w:sz="0" w:space="0" w:color="auto"/>
      </w:divBdr>
    </w:div>
    <w:div w:id="1098525597">
      <w:bodyDiv w:val="1"/>
      <w:marLeft w:val="0"/>
      <w:marRight w:val="0"/>
      <w:marTop w:val="0"/>
      <w:marBottom w:val="0"/>
      <w:divBdr>
        <w:top w:val="none" w:sz="0" w:space="0" w:color="auto"/>
        <w:left w:val="none" w:sz="0" w:space="0" w:color="auto"/>
        <w:bottom w:val="none" w:sz="0" w:space="0" w:color="auto"/>
        <w:right w:val="none" w:sz="0" w:space="0" w:color="auto"/>
      </w:divBdr>
    </w:div>
    <w:div w:id="1139571130">
      <w:bodyDiv w:val="1"/>
      <w:marLeft w:val="0"/>
      <w:marRight w:val="0"/>
      <w:marTop w:val="0"/>
      <w:marBottom w:val="0"/>
      <w:divBdr>
        <w:top w:val="none" w:sz="0" w:space="0" w:color="auto"/>
        <w:left w:val="none" w:sz="0" w:space="0" w:color="auto"/>
        <w:bottom w:val="none" w:sz="0" w:space="0" w:color="auto"/>
        <w:right w:val="none" w:sz="0" w:space="0" w:color="auto"/>
      </w:divBdr>
    </w:div>
    <w:div w:id="1278023092">
      <w:bodyDiv w:val="1"/>
      <w:marLeft w:val="0"/>
      <w:marRight w:val="0"/>
      <w:marTop w:val="0"/>
      <w:marBottom w:val="0"/>
      <w:divBdr>
        <w:top w:val="none" w:sz="0" w:space="0" w:color="auto"/>
        <w:left w:val="none" w:sz="0" w:space="0" w:color="auto"/>
        <w:bottom w:val="none" w:sz="0" w:space="0" w:color="auto"/>
        <w:right w:val="none" w:sz="0" w:space="0" w:color="auto"/>
      </w:divBdr>
    </w:div>
    <w:div w:id="1283265424">
      <w:bodyDiv w:val="1"/>
      <w:marLeft w:val="0"/>
      <w:marRight w:val="0"/>
      <w:marTop w:val="0"/>
      <w:marBottom w:val="0"/>
      <w:divBdr>
        <w:top w:val="none" w:sz="0" w:space="0" w:color="auto"/>
        <w:left w:val="none" w:sz="0" w:space="0" w:color="auto"/>
        <w:bottom w:val="none" w:sz="0" w:space="0" w:color="auto"/>
        <w:right w:val="none" w:sz="0" w:space="0" w:color="auto"/>
      </w:divBdr>
    </w:div>
    <w:div w:id="1306203307">
      <w:bodyDiv w:val="1"/>
      <w:marLeft w:val="0"/>
      <w:marRight w:val="0"/>
      <w:marTop w:val="0"/>
      <w:marBottom w:val="0"/>
      <w:divBdr>
        <w:top w:val="none" w:sz="0" w:space="0" w:color="auto"/>
        <w:left w:val="none" w:sz="0" w:space="0" w:color="auto"/>
        <w:bottom w:val="none" w:sz="0" w:space="0" w:color="auto"/>
        <w:right w:val="none" w:sz="0" w:space="0" w:color="auto"/>
      </w:divBdr>
    </w:div>
    <w:div w:id="1337420578">
      <w:bodyDiv w:val="1"/>
      <w:marLeft w:val="0"/>
      <w:marRight w:val="0"/>
      <w:marTop w:val="0"/>
      <w:marBottom w:val="0"/>
      <w:divBdr>
        <w:top w:val="none" w:sz="0" w:space="0" w:color="auto"/>
        <w:left w:val="none" w:sz="0" w:space="0" w:color="auto"/>
        <w:bottom w:val="none" w:sz="0" w:space="0" w:color="auto"/>
        <w:right w:val="none" w:sz="0" w:space="0" w:color="auto"/>
      </w:divBdr>
    </w:div>
    <w:div w:id="1346520165">
      <w:bodyDiv w:val="1"/>
      <w:marLeft w:val="0"/>
      <w:marRight w:val="0"/>
      <w:marTop w:val="0"/>
      <w:marBottom w:val="0"/>
      <w:divBdr>
        <w:top w:val="none" w:sz="0" w:space="0" w:color="auto"/>
        <w:left w:val="none" w:sz="0" w:space="0" w:color="auto"/>
        <w:bottom w:val="none" w:sz="0" w:space="0" w:color="auto"/>
        <w:right w:val="none" w:sz="0" w:space="0" w:color="auto"/>
      </w:divBdr>
    </w:div>
    <w:div w:id="1352761307">
      <w:bodyDiv w:val="1"/>
      <w:marLeft w:val="0"/>
      <w:marRight w:val="0"/>
      <w:marTop w:val="0"/>
      <w:marBottom w:val="0"/>
      <w:divBdr>
        <w:top w:val="none" w:sz="0" w:space="0" w:color="auto"/>
        <w:left w:val="none" w:sz="0" w:space="0" w:color="auto"/>
        <w:bottom w:val="none" w:sz="0" w:space="0" w:color="auto"/>
        <w:right w:val="none" w:sz="0" w:space="0" w:color="auto"/>
      </w:divBdr>
    </w:div>
    <w:div w:id="1365473449">
      <w:bodyDiv w:val="1"/>
      <w:marLeft w:val="0"/>
      <w:marRight w:val="0"/>
      <w:marTop w:val="0"/>
      <w:marBottom w:val="0"/>
      <w:divBdr>
        <w:top w:val="none" w:sz="0" w:space="0" w:color="auto"/>
        <w:left w:val="none" w:sz="0" w:space="0" w:color="auto"/>
        <w:bottom w:val="none" w:sz="0" w:space="0" w:color="auto"/>
        <w:right w:val="none" w:sz="0" w:space="0" w:color="auto"/>
      </w:divBdr>
    </w:div>
    <w:div w:id="1431663250">
      <w:bodyDiv w:val="1"/>
      <w:marLeft w:val="0"/>
      <w:marRight w:val="0"/>
      <w:marTop w:val="0"/>
      <w:marBottom w:val="0"/>
      <w:divBdr>
        <w:top w:val="none" w:sz="0" w:space="0" w:color="auto"/>
        <w:left w:val="none" w:sz="0" w:space="0" w:color="auto"/>
        <w:bottom w:val="none" w:sz="0" w:space="0" w:color="auto"/>
        <w:right w:val="none" w:sz="0" w:space="0" w:color="auto"/>
      </w:divBdr>
      <w:divsChild>
        <w:div w:id="1477719126">
          <w:marLeft w:val="0"/>
          <w:marRight w:val="0"/>
          <w:marTop w:val="0"/>
          <w:marBottom w:val="0"/>
          <w:divBdr>
            <w:top w:val="none" w:sz="0" w:space="0" w:color="auto"/>
            <w:left w:val="none" w:sz="0" w:space="0" w:color="auto"/>
            <w:bottom w:val="none" w:sz="0" w:space="0" w:color="auto"/>
            <w:right w:val="none" w:sz="0" w:space="0" w:color="auto"/>
          </w:divBdr>
          <w:divsChild>
            <w:div w:id="264391544">
              <w:marLeft w:val="0"/>
              <w:marRight w:val="0"/>
              <w:marTop w:val="0"/>
              <w:marBottom w:val="0"/>
              <w:divBdr>
                <w:top w:val="none" w:sz="0" w:space="0" w:color="auto"/>
                <w:left w:val="none" w:sz="0" w:space="0" w:color="auto"/>
                <w:bottom w:val="none" w:sz="0" w:space="0" w:color="auto"/>
                <w:right w:val="none" w:sz="0" w:space="0" w:color="auto"/>
              </w:divBdr>
              <w:divsChild>
                <w:div w:id="1608807369">
                  <w:marLeft w:val="0"/>
                  <w:marRight w:val="0"/>
                  <w:marTop w:val="0"/>
                  <w:marBottom w:val="0"/>
                  <w:divBdr>
                    <w:top w:val="none" w:sz="0" w:space="0" w:color="auto"/>
                    <w:left w:val="none" w:sz="0" w:space="0" w:color="auto"/>
                    <w:bottom w:val="none" w:sz="0" w:space="0" w:color="auto"/>
                    <w:right w:val="none" w:sz="0" w:space="0" w:color="auto"/>
                  </w:divBdr>
                  <w:divsChild>
                    <w:div w:id="4469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65397">
      <w:bodyDiv w:val="1"/>
      <w:marLeft w:val="0"/>
      <w:marRight w:val="0"/>
      <w:marTop w:val="0"/>
      <w:marBottom w:val="0"/>
      <w:divBdr>
        <w:top w:val="none" w:sz="0" w:space="0" w:color="auto"/>
        <w:left w:val="none" w:sz="0" w:space="0" w:color="auto"/>
        <w:bottom w:val="none" w:sz="0" w:space="0" w:color="auto"/>
        <w:right w:val="none" w:sz="0" w:space="0" w:color="auto"/>
      </w:divBdr>
    </w:div>
    <w:div w:id="1466773592">
      <w:bodyDiv w:val="1"/>
      <w:marLeft w:val="0"/>
      <w:marRight w:val="0"/>
      <w:marTop w:val="0"/>
      <w:marBottom w:val="0"/>
      <w:divBdr>
        <w:top w:val="none" w:sz="0" w:space="0" w:color="auto"/>
        <w:left w:val="none" w:sz="0" w:space="0" w:color="auto"/>
        <w:bottom w:val="none" w:sz="0" w:space="0" w:color="auto"/>
        <w:right w:val="none" w:sz="0" w:space="0" w:color="auto"/>
      </w:divBdr>
    </w:div>
    <w:div w:id="1482842887">
      <w:bodyDiv w:val="1"/>
      <w:marLeft w:val="0"/>
      <w:marRight w:val="0"/>
      <w:marTop w:val="0"/>
      <w:marBottom w:val="0"/>
      <w:divBdr>
        <w:top w:val="none" w:sz="0" w:space="0" w:color="auto"/>
        <w:left w:val="none" w:sz="0" w:space="0" w:color="auto"/>
        <w:bottom w:val="none" w:sz="0" w:space="0" w:color="auto"/>
        <w:right w:val="none" w:sz="0" w:space="0" w:color="auto"/>
      </w:divBdr>
    </w:div>
    <w:div w:id="1554998898">
      <w:bodyDiv w:val="1"/>
      <w:marLeft w:val="0"/>
      <w:marRight w:val="0"/>
      <w:marTop w:val="0"/>
      <w:marBottom w:val="0"/>
      <w:divBdr>
        <w:top w:val="none" w:sz="0" w:space="0" w:color="auto"/>
        <w:left w:val="none" w:sz="0" w:space="0" w:color="auto"/>
        <w:bottom w:val="none" w:sz="0" w:space="0" w:color="auto"/>
        <w:right w:val="none" w:sz="0" w:space="0" w:color="auto"/>
      </w:divBdr>
    </w:div>
    <w:div w:id="1556156425">
      <w:bodyDiv w:val="1"/>
      <w:marLeft w:val="0"/>
      <w:marRight w:val="0"/>
      <w:marTop w:val="0"/>
      <w:marBottom w:val="0"/>
      <w:divBdr>
        <w:top w:val="none" w:sz="0" w:space="0" w:color="auto"/>
        <w:left w:val="none" w:sz="0" w:space="0" w:color="auto"/>
        <w:bottom w:val="none" w:sz="0" w:space="0" w:color="auto"/>
        <w:right w:val="none" w:sz="0" w:space="0" w:color="auto"/>
      </w:divBdr>
    </w:div>
    <w:div w:id="1596160725">
      <w:bodyDiv w:val="1"/>
      <w:marLeft w:val="0"/>
      <w:marRight w:val="0"/>
      <w:marTop w:val="0"/>
      <w:marBottom w:val="0"/>
      <w:divBdr>
        <w:top w:val="none" w:sz="0" w:space="0" w:color="auto"/>
        <w:left w:val="none" w:sz="0" w:space="0" w:color="auto"/>
        <w:bottom w:val="none" w:sz="0" w:space="0" w:color="auto"/>
        <w:right w:val="none" w:sz="0" w:space="0" w:color="auto"/>
      </w:divBdr>
    </w:div>
    <w:div w:id="1599554837">
      <w:bodyDiv w:val="1"/>
      <w:marLeft w:val="0"/>
      <w:marRight w:val="0"/>
      <w:marTop w:val="0"/>
      <w:marBottom w:val="0"/>
      <w:divBdr>
        <w:top w:val="none" w:sz="0" w:space="0" w:color="auto"/>
        <w:left w:val="none" w:sz="0" w:space="0" w:color="auto"/>
        <w:bottom w:val="none" w:sz="0" w:space="0" w:color="auto"/>
        <w:right w:val="none" w:sz="0" w:space="0" w:color="auto"/>
      </w:divBdr>
    </w:div>
    <w:div w:id="1633097591">
      <w:bodyDiv w:val="1"/>
      <w:marLeft w:val="0"/>
      <w:marRight w:val="0"/>
      <w:marTop w:val="0"/>
      <w:marBottom w:val="0"/>
      <w:divBdr>
        <w:top w:val="none" w:sz="0" w:space="0" w:color="auto"/>
        <w:left w:val="none" w:sz="0" w:space="0" w:color="auto"/>
        <w:bottom w:val="none" w:sz="0" w:space="0" w:color="auto"/>
        <w:right w:val="none" w:sz="0" w:space="0" w:color="auto"/>
      </w:divBdr>
    </w:div>
    <w:div w:id="1641031785">
      <w:bodyDiv w:val="1"/>
      <w:marLeft w:val="0"/>
      <w:marRight w:val="0"/>
      <w:marTop w:val="0"/>
      <w:marBottom w:val="0"/>
      <w:divBdr>
        <w:top w:val="none" w:sz="0" w:space="0" w:color="auto"/>
        <w:left w:val="none" w:sz="0" w:space="0" w:color="auto"/>
        <w:bottom w:val="none" w:sz="0" w:space="0" w:color="auto"/>
        <w:right w:val="none" w:sz="0" w:space="0" w:color="auto"/>
      </w:divBdr>
    </w:div>
    <w:div w:id="1656646573">
      <w:bodyDiv w:val="1"/>
      <w:marLeft w:val="0"/>
      <w:marRight w:val="0"/>
      <w:marTop w:val="0"/>
      <w:marBottom w:val="0"/>
      <w:divBdr>
        <w:top w:val="none" w:sz="0" w:space="0" w:color="auto"/>
        <w:left w:val="none" w:sz="0" w:space="0" w:color="auto"/>
        <w:bottom w:val="none" w:sz="0" w:space="0" w:color="auto"/>
        <w:right w:val="none" w:sz="0" w:space="0" w:color="auto"/>
      </w:divBdr>
    </w:div>
    <w:div w:id="1696036929">
      <w:bodyDiv w:val="1"/>
      <w:marLeft w:val="0"/>
      <w:marRight w:val="0"/>
      <w:marTop w:val="0"/>
      <w:marBottom w:val="0"/>
      <w:divBdr>
        <w:top w:val="none" w:sz="0" w:space="0" w:color="auto"/>
        <w:left w:val="none" w:sz="0" w:space="0" w:color="auto"/>
        <w:bottom w:val="none" w:sz="0" w:space="0" w:color="auto"/>
        <w:right w:val="none" w:sz="0" w:space="0" w:color="auto"/>
      </w:divBdr>
    </w:div>
    <w:div w:id="1708750152">
      <w:bodyDiv w:val="1"/>
      <w:marLeft w:val="0"/>
      <w:marRight w:val="0"/>
      <w:marTop w:val="0"/>
      <w:marBottom w:val="0"/>
      <w:divBdr>
        <w:top w:val="none" w:sz="0" w:space="0" w:color="auto"/>
        <w:left w:val="none" w:sz="0" w:space="0" w:color="auto"/>
        <w:bottom w:val="none" w:sz="0" w:space="0" w:color="auto"/>
        <w:right w:val="none" w:sz="0" w:space="0" w:color="auto"/>
      </w:divBdr>
      <w:divsChild>
        <w:div w:id="498155596">
          <w:marLeft w:val="806"/>
          <w:marRight w:val="0"/>
          <w:marTop w:val="144"/>
          <w:marBottom w:val="0"/>
          <w:divBdr>
            <w:top w:val="none" w:sz="0" w:space="0" w:color="auto"/>
            <w:left w:val="none" w:sz="0" w:space="0" w:color="auto"/>
            <w:bottom w:val="none" w:sz="0" w:space="0" w:color="auto"/>
            <w:right w:val="none" w:sz="0" w:space="0" w:color="auto"/>
          </w:divBdr>
        </w:div>
        <w:div w:id="332026693">
          <w:marLeft w:val="1987"/>
          <w:marRight w:val="0"/>
          <w:marTop w:val="144"/>
          <w:marBottom w:val="0"/>
          <w:divBdr>
            <w:top w:val="none" w:sz="0" w:space="0" w:color="auto"/>
            <w:left w:val="none" w:sz="0" w:space="0" w:color="auto"/>
            <w:bottom w:val="none" w:sz="0" w:space="0" w:color="auto"/>
            <w:right w:val="none" w:sz="0" w:space="0" w:color="auto"/>
          </w:divBdr>
        </w:div>
        <w:div w:id="1294097422">
          <w:marLeft w:val="806"/>
          <w:marRight w:val="0"/>
          <w:marTop w:val="0"/>
          <w:marBottom w:val="0"/>
          <w:divBdr>
            <w:top w:val="none" w:sz="0" w:space="0" w:color="auto"/>
            <w:left w:val="none" w:sz="0" w:space="0" w:color="auto"/>
            <w:bottom w:val="none" w:sz="0" w:space="0" w:color="auto"/>
            <w:right w:val="none" w:sz="0" w:space="0" w:color="auto"/>
          </w:divBdr>
        </w:div>
        <w:div w:id="896284494">
          <w:marLeft w:val="806"/>
          <w:marRight w:val="0"/>
          <w:marTop w:val="0"/>
          <w:marBottom w:val="0"/>
          <w:divBdr>
            <w:top w:val="none" w:sz="0" w:space="0" w:color="auto"/>
            <w:left w:val="none" w:sz="0" w:space="0" w:color="auto"/>
            <w:bottom w:val="none" w:sz="0" w:space="0" w:color="auto"/>
            <w:right w:val="none" w:sz="0" w:space="0" w:color="auto"/>
          </w:divBdr>
        </w:div>
        <w:div w:id="1861894041">
          <w:marLeft w:val="1987"/>
          <w:marRight w:val="0"/>
          <w:marTop w:val="0"/>
          <w:marBottom w:val="0"/>
          <w:divBdr>
            <w:top w:val="none" w:sz="0" w:space="0" w:color="auto"/>
            <w:left w:val="none" w:sz="0" w:space="0" w:color="auto"/>
            <w:bottom w:val="none" w:sz="0" w:space="0" w:color="auto"/>
            <w:right w:val="none" w:sz="0" w:space="0" w:color="auto"/>
          </w:divBdr>
        </w:div>
      </w:divsChild>
    </w:div>
    <w:div w:id="1750734926">
      <w:bodyDiv w:val="1"/>
      <w:marLeft w:val="0"/>
      <w:marRight w:val="0"/>
      <w:marTop w:val="0"/>
      <w:marBottom w:val="0"/>
      <w:divBdr>
        <w:top w:val="none" w:sz="0" w:space="0" w:color="auto"/>
        <w:left w:val="none" w:sz="0" w:space="0" w:color="auto"/>
        <w:bottom w:val="none" w:sz="0" w:space="0" w:color="auto"/>
        <w:right w:val="none" w:sz="0" w:space="0" w:color="auto"/>
      </w:divBdr>
      <w:divsChild>
        <w:div w:id="2033919145">
          <w:marLeft w:val="0"/>
          <w:marRight w:val="0"/>
          <w:marTop w:val="0"/>
          <w:marBottom w:val="0"/>
          <w:divBdr>
            <w:top w:val="none" w:sz="0" w:space="0" w:color="auto"/>
            <w:left w:val="none" w:sz="0" w:space="0" w:color="auto"/>
            <w:bottom w:val="none" w:sz="0" w:space="0" w:color="auto"/>
            <w:right w:val="none" w:sz="0" w:space="0" w:color="auto"/>
          </w:divBdr>
          <w:divsChild>
            <w:div w:id="2129230770">
              <w:marLeft w:val="0"/>
              <w:marRight w:val="0"/>
              <w:marTop w:val="0"/>
              <w:marBottom w:val="0"/>
              <w:divBdr>
                <w:top w:val="none" w:sz="0" w:space="0" w:color="auto"/>
                <w:left w:val="none" w:sz="0" w:space="0" w:color="auto"/>
                <w:bottom w:val="none" w:sz="0" w:space="0" w:color="auto"/>
                <w:right w:val="none" w:sz="0" w:space="0" w:color="auto"/>
              </w:divBdr>
              <w:divsChild>
                <w:div w:id="208872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219199">
      <w:bodyDiv w:val="1"/>
      <w:marLeft w:val="0"/>
      <w:marRight w:val="0"/>
      <w:marTop w:val="0"/>
      <w:marBottom w:val="0"/>
      <w:divBdr>
        <w:top w:val="none" w:sz="0" w:space="0" w:color="auto"/>
        <w:left w:val="none" w:sz="0" w:space="0" w:color="auto"/>
        <w:bottom w:val="none" w:sz="0" w:space="0" w:color="auto"/>
        <w:right w:val="none" w:sz="0" w:space="0" w:color="auto"/>
      </w:divBdr>
    </w:div>
    <w:div w:id="1829857495">
      <w:bodyDiv w:val="1"/>
      <w:marLeft w:val="0"/>
      <w:marRight w:val="0"/>
      <w:marTop w:val="0"/>
      <w:marBottom w:val="0"/>
      <w:divBdr>
        <w:top w:val="none" w:sz="0" w:space="0" w:color="auto"/>
        <w:left w:val="none" w:sz="0" w:space="0" w:color="auto"/>
        <w:bottom w:val="none" w:sz="0" w:space="0" w:color="auto"/>
        <w:right w:val="none" w:sz="0" w:space="0" w:color="auto"/>
      </w:divBdr>
    </w:div>
    <w:div w:id="1843660822">
      <w:bodyDiv w:val="1"/>
      <w:marLeft w:val="0"/>
      <w:marRight w:val="0"/>
      <w:marTop w:val="0"/>
      <w:marBottom w:val="0"/>
      <w:divBdr>
        <w:top w:val="none" w:sz="0" w:space="0" w:color="auto"/>
        <w:left w:val="none" w:sz="0" w:space="0" w:color="auto"/>
        <w:bottom w:val="none" w:sz="0" w:space="0" w:color="auto"/>
        <w:right w:val="none" w:sz="0" w:space="0" w:color="auto"/>
      </w:divBdr>
    </w:div>
    <w:div w:id="1893300238">
      <w:bodyDiv w:val="1"/>
      <w:marLeft w:val="0"/>
      <w:marRight w:val="0"/>
      <w:marTop w:val="0"/>
      <w:marBottom w:val="0"/>
      <w:divBdr>
        <w:top w:val="none" w:sz="0" w:space="0" w:color="auto"/>
        <w:left w:val="none" w:sz="0" w:space="0" w:color="auto"/>
        <w:bottom w:val="none" w:sz="0" w:space="0" w:color="auto"/>
        <w:right w:val="none" w:sz="0" w:space="0" w:color="auto"/>
      </w:divBdr>
      <w:divsChild>
        <w:div w:id="1699625527">
          <w:marLeft w:val="0"/>
          <w:marRight w:val="0"/>
          <w:marTop w:val="0"/>
          <w:marBottom w:val="0"/>
          <w:divBdr>
            <w:top w:val="none" w:sz="0" w:space="0" w:color="auto"/>
            <w:left w:val="none" w:sz="0" w:space="0" w:color="auto"/>
            <w:bottom w:val="none" w:sz="0" w:space="0" w:color="auto"/>
            <w:right w:val="none" w:sz="0" w:space="0" w:color="auto"/>
          </w:divBdr>
          <w:divsChild>
            <w:div w:id="306863603">
              <w:marLeft w:val="0"/>
              <w:marRight w:val="0"/>
              <w:marTop w:val="0"/>
              <w:marBottom w:val="0"/>
              <w:divBdr>
                <w:top w:val="none" w:sz="0" w:space="0" w:color="auto"/>
                <w:left w:val="none" w:sz="0" w:space="0" w:color="auto"/>
                <w:bottom w:val="none" w:sz="0" w:space="0" w:color="auto"/>
                <w:right w:val="none" w:sz="0" w:space="0" w:color="auto"/>
              </w:divBdr>
              <w:divsChild>
                <w:div w:id="11959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47946">
      <w:bodyDiv w:val="1"/>
      <w:marLeft w:val="0"/>
      <w:marRight w:val="0"/>
      <w:marTop w:val="0"/>
      <w:marBottom w:val="0"/>
      <w:divBdr>
        <w:top w:val="none" w:sz="0" w:space="0" w:color="auto"/>
        <w:left w:val="none" w:sz="0" w:space="0" w:color="auto"/>
        <w:bottom w:val="none" w:sz="0" w:space="0" w:color="auto"/>
        <w:right w:val="none" w:sz="0" w:space="0" w:color="auto"/>
      </w:divBdr>
    </w:div>
    <w:div w:id="1934849907">
      <w:bodyDiv w:val="1"/>
      <w:marLeft w:val="0"/>
      <w:marRight w:val="0"/>
      <w:marTop w:val="0"/>
      <w:marBottom w:val="0"/>
      <w:divBdr>
        <w:top w:val="none" w:sz="0" w:space="0" w:color="auto"/>
        <w:left w:val="none" w:sz="0" w:space="0" w:color="auto"/>
        <w:bottom w:val="none" w:sz="0" w:space="0" w:color="auto"/>
        <w:right w:val="none" w:sz="0" w:space="0" w:color="auto"/>
      </w:divBdr>
    </w:div>
    <w:div w:id="1943299667">
      <w:bodyDiv w:val="1"/>
      <w:marLeft w:val="0"/>
      <w:marRight w:val="0"/>
      <w:marTop w:val="0"/>
      <w:marBottom w:val="0"/>
      <w:divBdr>
        <w:top w:val="none" w:sz="0" w:space="0" w:color="auto"/>
        <w:left w:val="none" w:sz="0" w:space="0" w:color="auto"/>
        <w:bottom w:val="none" w:sz="0" w:space="0" w:color="auto"/>
        <w:right w:val="none" w:sz="0" w:space="0" w:color="auto"/>
      </w:divBdr>
    </w:div>
    <w:div w:id="2006474441">
      <w:bodyDiv w:val="1"/>
      <w:marLeft w:val="0"/>
      <w:marRight w:val="0"/>
      <w:marTop w:val="0"/>
      <w:marBottom w:val="0"/>
      <w:divBdr>
        <w:top w:val="none" w:sz="0" w:space="0" w:color="auto"/>
        <w:left w:val="none" w:sz="0" w:space="0" w:color="auto"/>
        <w:bottom w:val="none" w:sz="0" w:space="0" w:color="auto"/>
        <w:right w:val="none" w:sz="0" w:space="0" w:color="auto"/>
      </w:divBdr>
    </w:div>
    <w:div w:id="2070180240">
      <w:bodyDiv w:val="1"/>
      <w:marLeft w:val="0"/>
      <w:marRight w:val="0"/>
      <w:marTop w:val="0"/>
      <w:marBottom w:val="0"/>
      <w:divBdr>
        <w:top w:val="none" w:sz="0" w:space="0" w:color="auto"/>
        <w:left w:val="none" w:sz="0" w:space="0" w:color="auto"/>
        <w:bottom w:val="none" w:sz="0" w:space="0" w:color="auto"/>
        <w:right w:val="none" w:sz="0" w:space="0" w:color="auto"/>
      </w:divBdr>
    </w:div>
    <w:div w:id="2072655440">
      <w:bodyDiv w:val="1"/>
      <w:marLeft w:val="0"/>
      <w:marRight w:val="0"/>
      <w:marTop w:val="0"/>
      <w:marBottom w:val="0"/>
      <w:divBdr>
        <w:top w:val="none" w:sz="0" w:space="0" w:color="auto"/>
        <w:left w:val="none" w:sz="0" w:space="0" w:color="auto"/>
        <w:bottom w:val="none" w:sz="0" w:space="0" w:color="auto"/>
        <w:right w:val="none" w:sz="0" w:space="0" w:color="auto"/>
      </w:divBdr>
    </w:div>
    <w:div w:id="213398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stok@unimelb.edu.au" TargetMode="External"/><Relationship Id="rId5" Type="http://schemas.openxmlformats.org/officeDocument/2006/relationships/numbering" Target="numbering.xml"/><Relationship Id="rId15" Type="http://schemas.openxmlformats.org/officeDocument/2006/relationships/image" Target="media/image4.ti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B64A3428C8DC14CBB70B8C893764735" ma:contentTypeVersion="13" ma:contentTypeDescription="Create a new document." ma:contentTypeScope="" ma:versionID="bbd926f517bfdae3730769536f91eb04">
  <xsd:schema xmlns:xsd="http://www.w3.org/2001/XMLSchema" xmlns:xs="http://www.w3.org/2001/XMLSchema" xmlns:p="http://schemas.microsoft.com/office/2006/metadata/properties" xmlns:ns3="c512b0e1-ce88-40f6-bb4b-22a606f20c7e" xmlns:ns4="20f2b75b-28d8-4cf9-98fb-f41fcf2420bb" targetNamespace="http://schemas.microsoft.com/office/2006/metadata/properties" ma:root="true" ma:fieldsID="dc92a7ae8c8fb7223338aa6ed7354155" ns3:_="" ns4:_="">
    <xsd:import namespace="c512b0e1-ce88-40f6-bb4b-22a606f20c7e"/>
    <xsd:import namespace="20f2b75b-28d8-4cf9-98fb-f41fcf2420b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12b0e1-ce88-40f6-bb4b-22a606f20c7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0f2b75b-28d8-4cf9-98fb-f41fcf2420b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1A1E6-ACD9-437A-9728-F2E91A4ABB9C}">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c512b0e1-ce88-40f6-bb4b-22a606f20c7e"/>
    <ds:schemaRef ds:uri="http://purl.org/dc/terms/"/>
    <ds:schemaRef ds:uri="http://schemas.openxmlformats.org/package/2006/metadata/core-properties"/>
    <ds:schemaRef ds:uri="20f2b75b-28d8-4cf9-98fb-f41fcf2420bb"/>
    <ds:schemaRef ds:uri="http://www.w3.org/XML/1998/namespace"/>
    <ds:schemaRef ds:uri="http://purl.org/dc/dcmitype/"/>
  </ds:schemaRefs>
</ds:datastoreItem>
</file>

<file path=customXml/itemProps2.xml><?xml version="1.0" encoding="utf-8"?>
<ds:datastoreItem xmlns:ds="http://schemas.openxmlformats.org/officeDocument/2006/customXml" ds:itemID="{578AB106-93A5-4DEF-933F-85E5C0DF20AE}">
  <ds:schemaRefs>
    <ds:schemaRef ds:uri="http://schemas.microsoft.com/sharepoint/v3/contenttype/forms"/>
  </ds:schemaRefs>
</ds:datastoreItem>
</file>

<file path=customXml/itemProps3.xml><?xml version="1.0" encoding="utf-8"?>
<ds:datastoreItem xmlns:ds="http://schemas.openxmlformats.org/officeDocument/2006/customXml" ds:itemID="{91410F16-96BB-4F77-A3ED-374D5A0CB2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12b0e1-ce88-40f6-bb4b-22a606f20c7e"/>
    <ds:schemaRef ds:uri="20f2b75b-28d8-4cf9-98fb-f41fcf2420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285D31F-E21F-441E-B934-289BD5B14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5266</Words>
  <Characters>56598</Characters>
  <Application>Microsoft Office Word</Application>
  <DocSecurity>4</DocSecurity>
  <Lines>471</Lines>
  <Paragraphs>123</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ETH Zürich</Company>
  <LinksUpToDate>false</LinksUpToDate>
  <CharactersWithSpaces>6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omas Steiner</dc:creator>
  <cp:lastModifiedBy>Joy Dijksman</cp:lastModifiedBy>
  <cp:revision>2</cp:revision>
  <cp:lastPrinted>2019-12-19T01:30:00Z</cp:lastPrinted>
  <dcterms:created xsi:type="dcterms:W3CDTF">2021-06-07T08:13:00Z</dcterms:created>
  <dcterms:modified xsi:type="dcterms:W3CDTF">2021-06-07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67c5bf-0b0a-3fd1-aa0f-22d0af9f963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B64A3428C8DC14CBB70B8C893764735</vt:lpwstr>
  </property>
</Properties>
</file>